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0C8D62" w14:textId="1E1DBA1C" w:rsidR="00D1293F" w:rsidRPr="00272D70" w:rsidRDefault="00DD63CE" w:rsidP="002272EA">
      <w:pPr>
        <w:pStyle w:val="Title"/>
        <w:rPr>
          <w:color w:val="auto"/>
          <w:sz w:val="28"/>
        </w:rPr>
      </w:pPr>
      <w:bookmarkStart w:id="0" w:name="_Hlk528250670"/>
      <w:r w:rsidRPr="00272D70">
        <w:rPr>
          <w:color w:val="auto"/>
          <w:sz w:val="28"/>
        </w:rPr>
        <w:t xml:space="preserve">Investigating </w:t>
      </w:r>
      <w:r w:rsidR="00D1293F" w:rsidRPr="00272D70">
        <w:rPr>
          <w:color w:val="auto"/>
          <w:sz w:val="28"/>
        </w:rPr>
        <w:t>L2 writing process</w:t>
      </w:r>
      <w:r w:rsidRPr="00272D70">
        <w:rPr>
          <w:color w:val="auto"/>
          <w:sz w:val="28"/>
        </w:rPr>
        <w:t xml:space="preserve">es </w:t>
      </w:r>
      <w:r w:rsidR="00FF7AC5" w:rsidRPr="00272D70">
        <w:rPr>
          <w:color w:val="auto"/>
          <w:sz w:val="28"/>
        </w:rPr>
        <w:t>across independent and integrated tasks</w:t>
      </w:r>
      <w:r w:rsidR="000D624B" w:rsidRPr="00272D70">
        <w:rPr>
          <w:color w:val="auto"/>
          <w:sz w:val="28"/>
        </w:rPr>
        <w:t xml:space="preserve">: </w:t>
      </w:r>
      <w:r w:rsidR="00135421" w:rsidRPr="00272D70">
        <w:rPr>
          <w:color w:val="auto"/>
          <w:sz w:val="28"/>
        </w:rPr>
        <w:t>A mixed</w:t>
      </w:r>
      <w:r w:rsidR="00E974F5">
        <w:rPr>
          <w:color w:val="auto"/>
          <w:sz w:val="28"/>
        </w:rPr>
        <w:t>-</w:t>
      </w:r>
      <w:r w:rsidR="00135421" w:rsidRPr="00272D70">
        <w:rPr>
          <w:color w:val="auto"/>
          <w:sz w:val="28"/>
        </w:rPr>
        <w:t>methods study</w:t>
      </w:r>
      <w:bookmarkEnd w:id="0"/>
    </w:p>
    <w:p w14:paraId="7398D9F7" w14:textId="77777777" w:rsidR="000D624B" w:rsidRPr="00272D70" w:rsidRDefault="000D624B" w:rsidP="002272EA">
      <w:pPr>
        <w:rPr>
          <w:rFonts w:eastAsia="Calibri"/>
          <w:sz w:val="20"/>
        </w:rPr>
      </w:pPr>
    </w:p>
    <w:p w14:paraId="49EED21D" w14:textId="77777777" w:rsidR="00F10185" w:rsidRPr="00272D70" w:rsidRDefault="00FA5E35" w:rsidP="00E2792E">
      <w:pPr>
        <w:pStyle w:val="AU"/>
        <w:ind w:firstLine="0"/>
        <w:rPr>
          <w:color w:val="auto"/>
          <w:sz w:val="24"/>
        </w:rPr>
      </w:pPr>
      <w:r w:rsidRPr="00272D70">
        <w:rPr>
          <w:color w:val="auto"/>
          <w:sz w:val="24"/>
        </w:rPr>
        <w:t>Marije</w:t>
      </w:r>
      <w:r w:rsidR="00F10185" w:rsidRPr="00272D70">
        <w:rPr>
          <w:color w:val="auto"/>
          <w:sz w:val="24"/>
        </w:rPr>
        <w:t xml:space="preserve"> Michel</w:t>
      </w:r>
      <w:r w:rsidR="00F10185" w:rsidRPr="00272D70">
        <w:rPr>
          <w:color w:val="auto"/>
          <w:sz w:val="24"/>
          <w:vertAlign w:val="superscript"/>
        </w:rPr>
        <w:t>a</w:t>
      </w:r>
      <w:r w:rsidR="00F10185" w:rsidRPr="00272D70">
        <w:rPr>
          <w:color w:val="auto"/>
          <w:sz w:val="24"/>
        </w:rPr>
        <w:t>, Andrea Révész</w:t>
      </w:r>
      <w:r w:rsidR="00F10185" w:rsidRPr="00272D70">
        <w:rPr>
          <w:color w:val="auto"/>
          <w:sz w:val="24"/>
          <w:vertAlign w:val="superscript"/>
        </w:rPr>
        <w:t>b</w:t>
      </w:r>
      <w:r w:rsidR="00F10185" w:rsidRPr="00272D70">
        <w:rPr>
          <w:color w:val="auto"/>
          <w:sz w:val="24"/>
        </w:rPr>
        <w:t>, Xiaojun Lu</w:t>
      </w:r>
      <w:r w:rsidR="00F10185" w:rsidRPr="00272D70">
        <w:rPr>
          <w:color w:val="auto"/>
          <w:sz w:val="24"/>
          <w:vertAlign w:val="superscript"/>
        </w:rPr>
        <w:t>b</w:t>
      </w:r>
      <w:r w:rsidR="00F10185" w:rsidRPr="00272D70">
        <w:rPr>
          <w:color w:val="auto"/>
          <w:sz w:val="24"/>
        </w:rPr>
        <w:t>, Nektaria Kourtali</w:t>
      </w:r>
      <w:r w:rsidR="000C45A3" w:rsidRPr="00272D70">
        <w:rPr>
          <w:color w:val="auto"/>
          <w:sz w:val="24"/>
          <w:vertAlign w:val="superscript"/>
        </w:rPr>
        <w:t>c</w:t>
      </w:r>
      <w:r w:rsidR="00F10185" w:rsidRPr="00272D70">
        <w:rPr>
          <w:color w:val="auto"/>
          <w:sz w:val="24"/>
        </w:rPr>
        <w:t xml:space="preserve">, </w:t>
      </w:r>
      <w:r w:rsidR="008C3FFE" w:rsidRPr="00272D70">
        <w:rPr>
          <w:color w:val="auto"/>
          <w:sz w:val="24"/>
        </w:rPr>
        <w:t xml:space="preserve">MinJin </w:t>
      </w:r>
      <w:r w:rsidR="00166D86" w:rsidRPr="00272D70">
        <w:rPr>
          <w:color w:val="auto"/>
          <w:sz w:val="24"/>
        </w:rPr>
        <w:t>Lee</w:t>
      </w:r>
      <w:r w:rsidR="00166D86" w:rsidRPr="00272D70">
        <w:rPr>
          <w:color w:val="auto"/>
          <w:sz w:val="24"/>
          <w:vertAlign w:val="superscript"/>
        </w:rPr>
        <w:t>d</w:t>
      </w:r>
      <w:r w:rsidR="008C3FFE" w:rsidRPr="00272D70">
        <w:rPr>
          <w:color w:val="auto"/>
          <w:sz w:val="24"/>
        </w:rPr>
        <w:t xml:space="preserve">, </w:t>
      </w:r>
      <w:r w:rsidR="00B47F3F" w:rsidRPr="00272D70">
        <w:rPr>
          <w:color w:val="auto"/>
          <w:sz w:val="24"/>
        </w:rPr>
        <w:t>and</w:t>
      </w:r>
      <w:r w:rsidR="00F10185" w:rsidRPr="00272D70">
        <w:rPr>
          <w:color w:val="auto"/>
          <w:sz w:val="24"/>
        </w:rPr>
        <w:t xml:space="preserve"> Lais Borges</w:t>
      </w:r>
      <w:r w:rsidR="00F10185" w:rsidRPr="00272D70">
        <w:rPr>
          <w:color w:val="auto"/>
          <w:sz w:val="24"/>
          <w:vertAlign w:val="superscript"/>
        </w:rPr>
        <w:t>b</w:t>
      </w:r>
    </w:p>
    <w:p w14:paraId="69FF8643" w14:textId="76018958" w:rsidR="00F10185" w:rsidRPr="00B16C75" w:rsidRDefault="00F10185" w:rsidP="00E2792E">
      <w:pPr>
        <w:ind w:firstLine="0"/>
        <w:rPr>
          <w:rFonts w:eastAsia="Calibri"/>
        </w:rPr>
      </w:pPr>
      <w:r w:rsidRPr="00B16C75">
        <w:rPr>
          <w:rFonts w:eastAsia="Calibri"/>
          <w:vertAlign w:val="superscript"/>
        </w:rPr>
        <w:t>a</w:t>
      </w:r>
      <w:r w:rsidRPr="00B16C75">
        <w:rPr>
          <w:rFonts w:eastAsia="Calibri"/>
        </w:rPr>
        <w:t xml:space="preserve"> Groningen University, NL</w:t>
      </w:r>
      <w:r w:rsidR="00297036">
        <w:rPr>
          <w:rFonts w:eastAsia="Calibri"/>
        </w:rPr>
        <w:t>,</w:t>
      </w:r>
      <w:r w:rsidR="008C3FFE" w:rsidRPr="00B16C75">
        <w:rPr>
          <w:rFonts w:eastAsia="Calibri"/>
        </w:rPr>
        <w:t xml:space="preserve"> and Lancaster University, UK</w:t>
      </w:r>
    </w:p>
    <w:p w14:paraId="0ACEAF7B" w14:textId="6DB7AA46" w:rsidR="00F10185" w:rsidRPr="00B16C75" w:rsidRDefault="00F10185" w:rsidP="00E2792E">
      <w:pPr>
        <w:ind w:firstLine="0"/>
        <w:rPr>
          <w:rFonts w:eastAsia="Calibri"/>
        </w:rPr>
      </w:pPr>
      <w:r w:rsidRPr="00B16C75">
        <w:rPr>
          <w:rFonts w:eastAsia="Calibri"/>
          <w:vertAlign w:val="superscript"/>
        </w:rPr>
        <w:t>b</w:t>
      </w:r>
      <w:r w:rsidR="00FA5E35" w:rsidRPr="00B16C75">
        <w:rPr>
          <w:rFonts w:eastAsia="Calibri"/>
        </w:rPr>
        <w:t xml:space="preserve"> University College London, UK</w:t>
      </w:r>
    </w:p>
    <w:p w14:paraId="362EADD1" w14:textId="5447259B" w:rsidR="000C45A3" w:rsidRPr="00B16C75" w:rsidRDefault="000C45A3" w:rsidP="000C45A3">
      <w:pPr>
        <w:ind w:firstLine="0"/>
        <w:rPr>
          <w:rFonts w:eastAsia="Calibri"/>
        </w:rPr>
      </w:pPr>
      <w:r w:rsidRPr="00B16C75">
        <w:rPr>
          <w:rFonts w:eastAsia="Calibri"/>
          <w:vertAlign w:val="superscript"/>
        </w:rPr>
        <w:t>c</w:t>
      </w:r>
      <w:r w:rsidRPr="00B16C75">
        <w:rPr>
          <w:rFonts w:eastAsia="Calibri"/>
        </w:rPr>
        <w:t xml:space="preserve"> University of </w:t>
      </w:r>
      <w:r w:rsidR="002812AE">
        <w:rPr>
          <w:rFonts w:eastAsia="Calibri"/>
        </w:rPr>
        <w:t>Liverpool</w:t>
      </w:r>
      <w:r w:rsidRPr="00B16C75">
        <w:rPr>
          <w:rFonts w:eastAsia="Calibri"/>
        </w:rPr>
        <w:t>, UK</w:t>
      </w:r>
    </w:p>
    <w:p w14:paraId="37CF043E" w14:textId="0324B8D5" w:rsidR="000C45A3" w:rsidRPr="00B16C75" w:rsidRDefault="000C45A3" w:rsidP="000C45A3">
      <w:pPr>
        <w:ind w:firstLine="0"/>
        <w:rPr>
          <w:rFonts w:eastAsia="Calibri"/>
        </w:rPr>
      </w:pPr>
      <w:r w:rsidRPr="00B16C75">
        <w:rPr>
          <w:rFonts w:eastAsia="Calibri"/>
          <w:vertAlign w:val="superscript"/>
        </w:rPr>
        <w:t>d</w:t>
      </w:r>
      <w:r w:rsidRPr="00B16C75">
        <w:rPr>
          <w:rFonts w:eastAsia="Calibri"/>
        </w:rPr>
        <w:t xml:space="preserve"> </w:t>
      </w:r>
      <w:r w:rsidR="008A5BAF">
        <w:rPr>
          <w:rFonts w:eastAsia="Calibri"/>
        </w:rPr>
        <w:t xml:space="preserve">Yonsei </w:t>
      </w:r>
      <w:r w:rsidRPr="00B16C75">
        <w:t>University</w:t>
      </w:r>
      <w:r w:rsidRPr="00B16C75">
        <w:rPr>
          <w:rFonts w:eastAsia="Calibri"/>
        </w:rPr>
        <w:t>, South Korea</w:t>
      </w:r>
    </w:p>
    <w:p w14:paraId="1BE285C8" w14:textId="77777777" w:rsidR="000C45A3" w:rsidRPr="00B16C75" w:rsidRDefault="000C45A3" w:rsidP="000C45A3">
      <w:pPr>
        <w:ind w:firstLine="0"/>
        <w:rPr>
          <w:rFonts w:eastAsia="Calibri"/>
        </w:rPr>
      </w:pPr>
    </w:p>
    <w:p w14:paraId="5C331987" w14:textId="77777777" w:rsidR="000C45A3" w:rsidRPr="00B16C75" w:rsidRDefault="000C45A3" w:rsidP="00E2792E">
      <w:pPr>
        <w:ind w:firstLine="0"/>
        <w:rPr>
          <w:rFonts w:eastAsia="Calibri"/>
        </w:rPr>
      </w:pPr>
    </w:p>
    <w:p w14:paraId="2F674203" w14:textId="77777777" w:rsidR="00F10185" w:rsidRPr="00B16C75" w:rsidRDefault="00F10185" w:rsidP="002272EA">
      <w:pPr>
        <w:rPr>
          <w:rFonts w:eastAsia="Calibri"/>
        </w:rPr>
      </w:pPr>
    </w:p>
    <w:p w14:paraId="275C2B22" w14:textId="77777777" w:rsidR="00BA6128" w:rsidRPr="00B16C75" w:rsidRDefault="00F10185" w:rsidP="002272EA">
      <w:pPr>
        <w:pStyle w:val="Heading1"/>
      </w:pPr>
      <w:r w:rsidRPr="00B16C75">
        <w:t xml:space="preserve">Corresponding author </w:t>
      </w:r>
    </w:p>
    <w:p w14:paraId="15EF7A1E" w14:textId="21138D26" w:rsidR="00F10185" w:rsidRPr="00B16C75" w:rsidRDefault="005A6E3E" w:rsidP="00E2792E">
      <w:pPr>
        <w:pStyle w:val="NoSpacing"/>
        <w:ind w:left="1440" w:hanging="1380"/>
        <w:jc w:val="left"/>
        <w:rPr>
          <w:rFonts w:eastAsia="Calibri"/>
          <w:lang w:val="nl-NL"/>
        </w:rPr>
      </w:pPr>
      <w:r w:rsidRPr="00CD356B">
        <w:rPr>
          <w:rFonts w:eastAsia="Calibri"/>
        </w:rPr>
        <w:t>Address:</w:t>
      </w:r>
      <w:r w:rsidRPr="00CD356B">
        <w:rPr>
          <w:rFonts w:eastAsia="Calibri"/>
        </w:rPr>
        <w:tab/>
        <w:t>D</w:t>
      </w:r>
      <w:r w:rsidR="00F10185" w:rsidRPr="00B16C75">
        <w:rPr>
          <w:rFonts w:eastAsia="Calibri"/>
        </w:rPr>
        <w:t xml:space="preserve">r </w:t>
      </w:r>
      <w:r w:rsidRPr="00CD356B">
        <w:rPr>
          <w:rFonts w:eastAsia="Calibri"/>
        </w:rPr>
        <w:t xml:space="preserve">Marije Michel, Groningen University, Dept. </w:t>
      </w:r>
      <w:r w:rsidR="00B84886">
        <w:rPr>
          <w:rFonts w:eastAsia="Calibri"/>
          <w:lang w:val="nl-NL"/>
        </w:rPr>
        <w:t>European Languages and Cultures</w:t>
      </w:r>
      <w:r w:rsidR="009D5695" w:rsidRPr="00B16C75">
        <w:rPr>
          <w:rFonts w:eastAsia="Calibri"/>
          <w:lang w:val="nl-NL"/>
        </w:rPr>
        <w:t xml:space="preserve">, </w:t>
      </w:r>
      <w:r w:rsidR="00F10185" w:rsidRPr="00B16C75">
        <w:rPr>
          <w:rFonts w:eastAsia="Calibri"/>
          <w:lang w:val="nl-NL"/>
        </w:rPr>
        <w:t xml:space="preserve">Harmoniecomplex, Oude Kijk in 't Jatstraat 26, 9712 EK Groningen, </w:t>
      </w:r>
      <w:r w:rsidR="00E2792E" w:rsidRPr="00B16C75">
        <w:rPr>
          <w:rFonts w:eastAsia="Calibri"/>
          <w:lang w:val="nl-NL"/>
        </w:rPr>
        <w:br/>
      </w:r>
      <w:r w:rsidR="00F10185" w:rsidRPr="00B16C75">
        <w:rPr>
          <w:rFonts w:eastAsia="Calibri"/>
          <w:lang w:val="nl-NL"/>
        </w:rPr>
        <w:t>The Netherlands</w:t>
      </w:r>
    </w:p>
    <w:p w14:paraId="1F2C7E4F" w14:textId="77777777" w:rsidR="00F10185" w:rsidRPr="00B16C75" w:rsidRDefault="00F10185" w:rsidP="00E2792E">
      <w:pPr>
        <w:pStyle w:val="NoSpacing"/>
        <w:jc w:val="left"/>
        <w:rPr>
          <w:rFonts w:eastAsia="Calibri"/>
          <w:lang w:val="nl-NL"/>
        </w:rPr>
      </w:pPr>
      <w:r w:rsidRPr="00B16C75">
        <w:rPr>
          <w:rFonts w:eastAsia="Calibri"/>
          <w:lang w:val="nl-NL"/>
        </w:rPr>
        <w:t>Email:</w:t>
      </w:r>
      <w:r w:rsidRPr="00B16C75">
        <w:rPr>
          <w:rFonts w:eastAsia="Calibri"/>
          <w:lang w:val="nl-NL"/>
        </w:rPr>
        <w:tab/>
      </w:r>
      <w:r w:rsidR="00BA6128" w:rsidRPr="00B16C75">
        <w:rPr>
          <w:rFonts w:eastAsia="Calibri"/>
          <w:lang w:val="nl-NL"/>
        </w:rPr>
        <w:tab/>
      </w:r>
      <w:r w:rsidRPr="00B16C75">
        <w:rPr>
          <w:rFonts w:eastAsia="Calibri"/>
          <w:lang w:val="nl-NL"/>
        </w:rPr>
        <w:t>m.c.michel@rug.nl</w:t>
      </w:r>
    </w:p>
    <w:p w14:paraId="08F65307" w14:textId="77777777" w:rsidR="001A4E4B" w:rsidRPr="00B16C75" w:rsidRDefault="001A4E4B" w:rsidP="002272EA">
      <w:pPr>
        <w:rPr>
          <w:rFonts w:eastAsia="Calibri"/>
          <w:lang w:val="nl-NL"/>
        </w:rPr>
      </w:pPr>
    </w:p>
    <w:p w14:paraId="6CDBDB1A" w14:textId="77777777" w:rsidR="009D5695" w:rsidRPr="00B16C75" w:rsidRDefault="009D5695" w:rsidP="002272EA">
      <w:pPr>
        <w:rPr>
          <w:rFonts w:eastAsia="Calibri"/>
          <w:lang w:val="nl-NL"/>
        </w:rPr>
      </w:pPr>
    </w:p>
    <w:p w14:paraId="4971710D" w14:textId="77777777" w:rsidR="00FA5E35" w:rsidRPr="00B16C75" w:rsidRDefault="00FA5E35" w:rsidP="002272EA">
      <w:pPr>
        <w:pStyle w:val="Heading1"/>
      </w:pPr>
      <w:r w:rsidRPr="00B16C75">
        <w:t>Acknowledgements</w:t>
      </w:r>
    </w:p>
    <w:p w14:paraId="200ADC43" w14:textId="77777777" w:rsidR="00FA5E35" w:rsidRPr="00B16C75" w:rsidRDefault="00283FEC" w:rsidP="002272EA">
      <w:pPr>
        <w:rPr>
          <w:rFonts w:eastAsia="Calibri"/>
        </w:rPr>
      </w:pPr>
      <w:r w:rsidRPr="00B16C75">
        <w:rPr>
          <w:rFonts w:eastAsia="Calibri"/>
        </w:rPr>
        <w:t xml:space="preserve">We </w:t>
      </w:r>
      <w:r w:rsidR="000C45A3" w:rsidRPr="00B16C75">
        <w:rPr>
          <w:rFonts w:eastAsia="Calibri"/>
        </w:rPr>
        <w:t xml:space="preserve">would like to </w:t>
      </w:r>
      <w:r w:rsidRPr="00B16C75">
        <w:rPr>
          <w:rFonts w:eastAsia="Calibri"/>
        </w:rPr>
        <w:t xml:space="preserve">thank </w:t>
      </w:r>
      <w:r w:rsidR="000C45A3" w:rsidRPr="00B16C75">
        <w:rPr>
          <w:rFonts w:eastAsia="Calibri"/>
        </w:rPr>
        <w:t xml:space="preserve">the </w:t>
      </w:r>
      <w:r w:rsidRPr="00B16C75">
        <w:t>Educational Testing Service (ETS)</w:t>
      </w:r>
      <w:r w:rsidR="000C45A3" w:rsidRPr="00B16C75">
        <w:t xml:space="preserve"> for providing financial support to carry out the project on which this study is based. We are also grateful to ETS</w:t>
      </w:r>
      <w:r w:rsidR="003C5D98" w:rsidRPr="00B16C75">
        <w:t>,</w:t>
      </w:r>
      <w:r w:rsidR="000C45A3" w:rsidRPr="00B16C75">
        <w:t xml:space="preserve"> and John Norris in </w:t>
      </w:r>
      <w:r w:rsidR="003C5D98" w:rsidRPr="00B16C75">
        <w:t>particular, for</w:t>
      </w:r>
      <w:r w:rsidR="000C45A3" w:rsidRPr="00B16C75">
        <w:t xml:space="preserve"> constructive feedback and </w:t>
      </w:r>
      <w:r w:rsidR="003C5D98" w:rsidRPr="00B16C75">
        <w:t xml:space="preserve">practical </w:t>
      </w:r>
      <w:r w:rsidR="000C45A3" w:rsidRPr="00B16C75">
        <w:t xml:space="preserve">support at various stages of the project. </w:t>
      </w:r>
      <w:r w:rsidR="003C5D98" w:rsidRPr="00B16C75">
        <w:t>In addition, w</w:t>
      </w:r>
      <w:r w:rsidRPr="00B16C75">
        <w:t xml:space="preserve">e </w:t>
      </w:r>
      <w:r w:rsidR="003C5D98" w:rsidRPr="00B16C75">
        <w:t xml:space="preserve">would like </w:t>
      </w:r>
      <w:r w:rsidR="000C45A3" w:rsidRPr="00B16C75">
        <w:t xml:space="preserve">to thank </w:t>
      </w:r>
      <w:r w:rsidR="00DE3E34" w:rsidRPr="00B16C75">
        <w:t xml:space="preserve">Khaled Barkaoui for sharing </w:t>
      </w:r>
      <w:r w:rsidR="000C45A3" w:rsidRPr="00B16C75">
        <w:t>his</w:t>
      </w:r>
      <w:r w:rsidR="00DE3E34" w:rsidRPr="00B16C75">
        <w:t xml:space="preserve"> typing test and Ana Pellicer</w:t>
      </w:r>
      <w:r w:rsidR="000C45A3" w:rsidRPr="00B16C75">
        <w:t>-</w:t>
      </w:r>
      <w:r w:rsidR="00DE3E34" w:rsidRPr="00B16C75">
        <w:t xml:space="preserve">Sanchez for </w:t>
      </w:r>
      <w:r w:rsidR="000C45A3" w:rsidRPr="00B16C75">
        <w:t xml:space="preserve">advice on eye-tracking </w:t>
      </w:r>
      <w:r w:rsidR="003C5D98" w:rsidRPr="00B16C75">
        <w:t>issues</w:t>
      </w:r>
      <w:r w:rsidR="00DE3E34" w:rsidRPr="00B16C75">
        <w:t>.</w:t>
      </w:r>
    </w:p>
    <w:p w14:paraId="5BB0B654" w14:textId="77777777" w:rsidR="00FA5E35" w:rsidRPr="00B16C75" w:rsidRDefault="00FA5E35" w:rsidP="002272EA">
      <w:pPr>
        <w:rPr>
          <w:rFonts w:eastAsia="Calibri"/>
        </w:rPr>
      </w:pPr>
    </w:p>
    <w:p w14:paraId="254F9301" w14:textId="77777777" w:rsidR="00F10185" w:rsidRPr="00B16C75" w:rsidRDefault="00F10185" w:rsidP="002272EA">
      <w:pPr>
        <w:pStyle w:val="Heading1"/>
      </w:pPr>
      <w:r w:rsidRPr="00B16C75">
        <w:t>Funding</w:t>
      </w:r>
    </w:p>
    <w:p w14:paraId="78C742B6" w14:textId="22FFADD7" w:rsidR="00FA5E35" w:rsidRPr="00B16C75" w:rsidRDefault="00F10185" w:rsidP="002272EA">
      <w:pPr>
        <w:rPr>
          <w:rFonts w:eastAsia="Calibri"/>
        </w:rPr>
      </w:pPr>
      <w:r w:rsidRPr="00B16C75">
        <w:t>This research was funded by Educational Testing Service (ETS) under a Committee of Examiners and the Test of English as a Foreign Language research grant. ETS does not discount or endorse the methodology, results, implications, or opinions presented by the researcher(s</w:t>
      </w:r>
      <w:r w:rsidR="00B47F3F" w:rsidRPr="00B16C75">
        <w:t>)</w:t>
      </w:r>
      <w:r w:rsidR="00ED436C">
        <w:t>.</w:t>
      </w:r>
    </w:p>
    <w:p w14:paraId="0F57268C" w14:textId="77777777" w:rsidR="00FA5E35" w:rsidRPr="00B16C75" w:rsidRDefault="00DE3E34" w:rsidP="00E2792E">
      <w:pPr>
        <w:pStyle w:val="Heading1"/>
      </w:pPr>
      <w:r w:rsidRPr="00B16C75">
        <w:lastRenderedPageBreak/>
        <w:t>Abstract</w:t>
      </w:r>
    </w:p>
    <w:p w14:paraId="72045EF1" w14:textId="77EAA58E" w:rsidR="00780C86" w:rsidRDefault="007E2587" w:rsidP="0090210D">
      <w:bookmarkStart w:id="1" w:name="_Hlk528328369"/>
      <w:bookmarkStart w:id="2" w:name="_Hlk528250723"/>
      <w:r w:rsidRPr="00B16C75">
        <w:t xml:space="preserve">Most research into second language (L2) writing </w:t>
      </w:r>
      <w:r w:rsidR="0090210D">
        <w:t xml:space="preserve">has </w:t>
      </w:r>
      <w:r w:rsidR="0067528B">
        <w:t>focused on</w:t>
      </w:r>
      <w:r w:rsidR="0067528B">
        <w:rPr>
          <w:rFonts w:eastAsia="Calibri"/>
        </w:rPr>
        <w:t xml:space="preserve"> th</w:t>
      </w:r>
      <w:r w:rsidR="00930AAE" w:rsidRPr="00B16C75">
        <w:rPr>
          <w:rFonts w:eastAsia="Calibri"/>
        </w:rPr>
        <w:t>e products of writing tasks</w:t>
      </w:r>
      <w:r w:rsidR="00E64A3B">
        <w:rPr>
          <w:rFonts w:eastAsia="Calibri"/>
        </w:rPr>
        <w:t>; m</w:t>
      </w:r>
      <w:r w:rsidR="00930AAE" w:rsidRPr="00B16C75">
        <w:rPr>
          <w:rFonts w:eastAsia="Calibri"/>
        </w:rPr>
        <w:t>uch l</w:t>
      </w:r>
      <w:r w:rsidR="00931809" w:rsidRPr="00B16C75">
        <w:rPr>
          <w:rFonts w:eastAsia="Calibri"/>
        </w:rPr>
        <w:t xml:space="preserve">ess empirical </w:t>
      </w:r>
      <w:r w:rsidR="00930AAE" w:rsidRPr="00B16C75">
        <w:rPr>
          <w:rFonts w:eastAsia="Calibri"/>
        </w:rPr>
        <w:t>work</w:t>
      </w:r>
      <w:r w:rsidR="00931809" w:rsidRPr="00B16C75">
        <w:rPr>
          <w:rFonts w:eastAsia="Calibri"/>
        </w:rPr>
        <w:t xml:space="preserve"> has examined the </w:t>
      </w:r>
      <w:r w:rsidR="006F078C">
        <w:rPr>
          <w:rFonts w:eastAsia="Calibri"/>
        </w:rPr>
        <w:t>behaviours</w:t>
      </w:r>
      <w:r w:rsidR="00931809" w:rsidRPr="00B16C75">
        <w:rPr>
          <w:rFonts w:eastAsia="Calibri"/>
        </w:rPr>
        <w:t xml:space="preserve"> in which L2 writers engage</w:t>
      </w:r>
      <w:r w:rsidR="00573851">
        <w:rPr>
          <w:rFonts w:eastAsia="Calibri"/>
        </w:rPr>
        <w:t xml:space="preserve"> </w:t>
      </w:r>
      <w:r w:rsidR="00BD19EB" w:rsidRPr="00B16C75">
        <w:rPr>
          <w:rFonts w:eastAsia="Calibri"/>
        </w:rPr>
        <w:t xml:space="preserve">and </w:t>
      </w:r>
      <w:r w:rsidR="00E64A3B">
        <w:rPr>
          <w:rFonts w:eastAsia="Calibri"/>
        </w:rPr>
        <w:t>the</w:t>
      </w:r>
      <w:r w:rsidR="00BD19EB" w:rsidRPr="00B16C75">
        <w:rPr>
          <w:rFonts w:eastAsia="Calibri"/>
        </w:rPr>
        <w:t xml:space="preserve"> cognitive processes</w:t>
      </w:r>
      <w:r w:rsidR="00E64A3B">
        <w:rPr>
          <w:rFonts w:eastAsia="Calibri"/>
        </w:rPr>
        <w:t xml:space="preserve"> that underlie writing behaviours</w:t>
      </w:r>
      <w:r w:rsidR="009C7FD4" w:rsidRPr="00B16C75">
        <w:rPr>
          <w:rFonts w:eastAsia="Calibri"/>
        </w:rPr>
        <w:t xml:space="preserve">. </w:t>
      </w:r>
      <w:r w:rsidR="00A77424">
        <w:t xml:space="preserve">We </w:t>
      </w:r>
      <w:r w:rsidR="00E64A3B">
        <w:t xml:space="preserve">aimed to fill this gap by </w:t>
      </w:r>
      <w:r w:rsidRPr="00B16C75">
        <w:t>investigat</w:t>
      </w:r>
      <w:r w:rsidR="00E64A3B">
        <w:t>ing</w:t>
      </w:r>
      <w:r w:rsidRPr="00B16C75">
        <w:t xml:space="preserve"> the extent to which </w:t>
      </w:r>
      <w:r w:rsidR="007B21E5">
        <w:t xml:space="preserve">writing </w:t>
      </w:r>
      <w:r w:rsidRPr="00B16C75">
        <w:t>speed fluency, pausing, eye-</w:t>
      </w:r>
      <w:r w:rsidR="0090210D">
        <w:t xml:space="preserve">gaze behaviours </w:t>
      </w:r>
      <w:r w:rsidRPr="00B16C75">
        <w:t xml:space="preserve">and </w:t>
      </w:r>
      <w:r w:rsidR="00537ACF">
        <w:t xml:space="preserve">the </w:t>
      </w:r>
      <w:r w:rsidRPr="00B16C75">
        <w:t xml:space="preserve">cognitive processes </w:t>
      </w:r>
      <w:r w:rsidR="00E64A3B">
        <w:t xml:space="preserve">associated with </w:t>
      </w:r>
      <w:r w:rsidRPr="00B16C75">
        <w:t xml:space="preserve">pausing may vary across independent and integrated tasks throughout the whole, and at </w:t>
      </w:r>
      <w:r w:rsidR="0067528B">
        <w:t xml:space="preserve">five </w:t>
      </w:r>
      <w:r w:rsidRPr="00B16C75">
        <w:t>different stages, of the writing process.</w:t>
      </w:r>
      <w:r w:rsidR="00BD19EB" w:rsidRPr="00B16C75">
        <w:rPr>
          <w:rFonts w:eastAsia="Calibri"/>
        </w:rPr>
        <w:t xml:space="preserve"> </w:t>
      </w:r>
      <w:bookmarkEnd w:id="1"/>
      <w:r>
        <w:rPr>
          <w:rFonts w:eastAsia="Calibri"/>
        </w:rPr>
        <w:t>Sixty</w:t>
      </w:r>
      <w:r w:rsidR="00D11E96" w:rsidRPr="00B16C75">
        <w:rPr>
          <w:rFonts w:eastAsia="Calibri"/>
        </w:rPr>
        <w:t xml:space="preserve"> L2</w:t>
      </w:r>
      <w:r w:rsidR="00A8445E">
        <w:rPr>
          <w:rFonts w:eastAsia="Calibri"/>
        </w:rPr>
        <w:t xml:space="preserve"> </w:t>
      </w:r>
      <w:r>
        <w:t>writers</w:t>
      </w:r>
      <w:r w:rsidR="001A4E4B" w:rsidRPr="00B16C75">
        <w:t xml:space="preserve"> </w:t>
      </w:r>
      <w:r w:rsidR="00D11E96" w:rsidRPr="00B16C75">
        <w:t>performed two independent and two integrated TOEFL iBT writing tasks</w:t>
      </w:r>
      <w:r w:rsidR="00E64A3B">
        <w:t xml:space="preserve"> counterbalanced across participants. While </w:t>
      </w:r>
      <w:r w:rsidR="003F6027">
        <w:t>writing</w:t>
      </w:r>
      <w:r w:rsidR="00E64A3B">
        <w:t xml:space="preserve">, </w:t>
      </w:r>
      <w:r w:rsidR="00A77424">
        <w:t xml:space="preserve">we logged </w:t>
      </w:r>
      <w:r w:rsidR="002812AE">
        <w:t>participants’</w:t>
      </w:r>
      <w:r w:rsidR="00E64A3B">
        <w:t xml:space="preserve"> k</w:t>
      </w:r>
      <w:r w:rsidR="00950632" w:rsidRPr="00B16C75">
        <w:t xml:space="preserve">eystrokes </w:t>
      </w:r>
      <w:r>
        <w:t xml:space="preserve">and </w:t>
      </w:r>
      <w:r w:rsidR="00A77424">
        <w:t xml:space="preserve">captured </w:t>
      </w:r>
      <w:r w:rsidR="0067528B">
        <w:t xml:space="preserve">their </w:t>
      </w:r>
      <w:r w:rsidR="00D11E96" w:rsidRPr="00B16C75">
        <w:t xml:space="preserve">eye-movements. </w:t>
      </w:r>
      <w:r w:rsidR="0067528B">
        <w:t>P</w:t>
      </w:r>
      <w:r w:rsidR="003F6027">
        <w:t>articipants</w:t>
      </w:r>
      <w:r w:rsidR="00E64A3B">
        <w:t xml:space="preserve"> </w:t>
      </w:r>
      <w:r w:rsidR="003A0DDC" w:rsidRPr="00B16C75">
        <w:t xml:space="preserve">took part </w:t>
      </w:r>
      <w:r w:rsidR="00DE0014" w:rsidRPr="00B16C75">
        <w:t>in a stimulated recall interview</w:t>
      </w:r>
      <w:r w:rsidR="0067528B">
        <w:t xml:space="preserve"> based on </w:t>
      </w:r>
      <w:r w:rsidR="00016213">
        <w:t xml:space="preserve">the last task they </w:t>
      </w:r>
      <w:r w:rsidR="000F705C">
        <w:t xml:space="preserve">had </w:t>
      </w:r>
      <w:r w:rsidR="00016213">
        <w:t>completed</w:t>
      </w:r>
      <w:r w:rsidR="00DE0014" w:rsidRPr="00B16C75">
        <w:t xml:space="preserve">. </w:t>
      </w:r>
      <w:r w:rsidR="0067528B">
        <w:t xml:space="preserve">Mixed effects regressions and qualitative analyses revealed </w:t>
      </w:r>
      <w:r w:rsidR="00950632" w:rsidRPr="00B16C75">
        <w:t xml:space="preserve">that, apart from source use on the integrated task, L2 writers engaged in similar writing </w:t>
      </w:r>
      <w:r w:rsidR="00950632">
        <w:t>behaviours</w:t>
      </w:r>
      <w:r w:rsidR="00950632" w:rsidRPr="00B16C75">
        <w:t xml:space="preserve"> and cognitive processes during the independent and integrated tasks. </w:t>
      </w:r>
      <w:r w:rsidR="0067528B">
        <w:t>T</w:t>
      </w:r>
      <w:r w:rsidR="00950632" w:rsidRPr="00B16C75">
        <w:t>he integrated task</w:t>
      </w:r>
      <w:r w:rsidR="0067528B">
        <w:t>, however,</w:t>
      </w:r>
      <w:r w:rsidR="00950632" w:rsidRPr="00B16C75">
        <w:t xml:space="preserve"> elicited more dynamic and varied </w:t>
      </w:r>
      <w:r w:rsidR="00950632">
        <w:t>behaviours</w:t>
      </w:r>
      <w:r w:rsidR="00950632" w:rsidRPr="00B16C75">
        <w:t xml:space="preserve"> and cognitive processes across writing stages.</w:t>
      </w:r>
      <w:r w:rsidR="0067528B">
        <w:t xml:space="preserve"> Adopting a </w:t>
      </w:r>
      <w:bookmarkEnd w:id="2"/>
      <w:r w:rsidR="00950632" w:rsidRPr="00B16C75">
        <w:t>mixed</w:t>
      </w:r>
      <w:r w:rsidR="00E974F5">
        <w:t>-</w:t>
      </w:r>
      <w:r w:rsidR="00950632" w:rsidRPr="00B16C75">
        <w:t>methods approach</w:t>
      </w:r>
      <w:r w:rsidR="0067528B">
        <w:t xml:space="preserve"> </w:t>
      </w:r>
      <w:r w:rsidR="00950632" w:rsidRPr="00B16C75">
        <w:t xml:space="preserve">enabled us to gain more complete and specific insights than </w:t>
      </w:r>
      <w:r w:rsidR="0067528B">
        <w:t>using a</w:t>
      </w:r>
      <w:r w:rsidR="00950632" w:rsidRPr="00B16C75">
        <w:t xml:space="preserve"> single method</w:t>
      </w:r>
      <w:r w:rsidR="00950632">
        <w:t>.</w:t>
      </w:r>
    </w:p>
    <w:p w14:paraId="54C9292A" w14:textId="77777777" w:rsidR="00F67809" w:rsidRDefault="00F67809" w:rsidP="00780C86"/>
    <w:p w14:paraId="0F71AEFF" w14:textId="77777777" w:rsidR="005761EB" w:rsidRDefault="005761EB">
      <w:pPr>
        <w:spacing w:after="160" w:line="259" w:lineRule="auto"/>
        <w:ind w:firstLine="0"/>
        <w:jc w:val="left"/>
        <w:rPr>
          <w:rFonts w:eastAsia="Calibri"/>
          <w:color w:val="31849B"/>
          <w:sz w:val="36"/>
        </w:rPr>
      </w:pPr>
      <w:r>
        <w:br w:type="page"/>
      </w:r>
    </w:p>
    <w:p w14:paraId="34652CBD" w14:textId="28E5B586" w:rsidR="004B35E7" w:rsidRPr="00B16C75" w:rsidRDefault="004B35E7" w:rsidP="004B35E7">
      <w:pPr>
        <w:pStyle w:val="Title"/>
        <w:spacing w:before="0" w:after="0" w:line="240" w:lineRule="auto"/>
      </w:pPr>
      <w:r w:rsidRPr="00B16C75">
        <w:lastRenderedPageBreak/>
        <w:t>Investigating L2 writing processes across independent and integrated tasks: A mixed</w:t>
      </w:r>
      <w:r w:rsidR="00E974F5">
        <w:t>-</w:t>
      </w:r>
      <w:r w:rsidRPr="00B16C75">
        <w:t>methods study</w:t>
      </w:r>
    </w:p>
    <w:p w14:paraId="28723158" w14:textId="77777777" w:rsidR="004B35E7" w:rsidRPr="00B16C75" w:rsidRDefault="004B35E7" w:rsidP="004B35E7">
      <w:pPr>
        <w:jc w:val="left"/>
      </w:pPr>
    </w:p>
    <w:p w14:paraId="3FDBB8E9" w14:textId="0B26E452" w:rsidR="004B35E7" w:rsidRPr="00B16C75" w:rsidRDefault="004B35E7" w:rsidP="004B35E7">
      <w:pPr>
        <w:jc w:val="left"/>
      </w:pPr>
      <w:r w:rsidRPr="00B16C75">
        <w:t>Most existing research into second language (L2) writing performance, development and assessment has focused on the product of writing (see</w:t>
      </w:r>
      <w:r w:rsidR="00F9435D">
        <w:t xml:space="preserve"> </w:t>
      </w:r>
      <w:r w:rsidRPr="00B16C75">
        <w:t>Cumming</w:t>
      </w:r>
      <w:r w:rsidR="003C5AA9">
        <w:t>,</w:t>
      </w:r>
      <w:r w:rsidRPr="00B16C75">
        <w:t xml:space="preserve"> 2016, Polio</w:t>
      </w:r>
      <w:r w:rsidR="0011544D">
        <w:t xml:space="preserve"> and Lee</w:t>
      </w:r>
      <w:r w:rsidR="003C5AA9">
        <w:t>,</w:t>
      </w:r>
      <w:r w:rsidRPr="00B16C75">
        <w:t xml:space="preserve"> 2017), with researchers relying on increasingly more sophisticated analytical tools to study text quality including corpus-based, natural language processing techniques (e.g., </w:t>
      </w:r>
      <w:r w:rsidR="0067528B">
        <w:t xml:space="preserve">Alexopoulou, Michel, Murakami </w:t>
      </w:r>
      <w:r w:rsidR="000D27AA">
        <w:t xml:space="preserve">and </w:t>
      </w:r>
      <w:r w:rsidR="0067528B">
        <w:t>Meurers</w:t>
      </w:r>
      <w:r w:rsidR="003C5AA9">
        <w:t>,</w:t>
      </w:r>
      <w:r w:rsidRPr="00B16C75">
        <w:t xml:space="preserve"> 201</w:t>
      </w:r>
      <w:r w:rsidR="00780C86">
        <w:t>7</w:t>
      </w:r>
      <w:r w:rsidRPr="00B16C75">
        <w:t xml:space="preserve">). </w:t>
      </w:r>
      <w:r w:rsidR="00A77424">
        <w:t>L</w:t>
      </w:r>
      <w:r w:rsidRPr="00B16C75">
        <w:t xml:space="preserve">ess is known about </w:t>
      </w:r>
      <w:r w:rsidR="00A77424">
        <w:t xml:space="preserve">the </w:t>
      </w:r>
      <w:r w:rsidRPr="00B16C75">
        <w:t>L2 writing processes in which L2 writers engage (e.g., Roca de Larios, Murphy and Manch</w:t>
      </w:r>
      <w:r w:rsidR="00B16C75">
        <w:t>ó</w:t>
      </w:r>
      <w:r w:rsidRPr="00B16C75">
        <w:t>n</w:t>
      </w:r>
      <w:r w:rsidR="003C5AA9">
        <w:t>,</w:t>
      </w:r>
      <w:r w:rsidRPr="00B16C75">
        <w:t xml:space="preserve"> 1999</w:t>
      </w:r>
      <w:r w:rsidR="008A0C74">
        <w:t>;</w:t>
      </w:r>
      <w:r w:rsidRPr="00B16C75">
        <w:t xml:space="preserve"> Spelman Miller</w:t>
      </w:r>
      <w:r w:rsidR="003C5AA9">
        <w:t>,</w:t>
      </w:r>
      <w:r w:rsidRPr="00B16C75">
        <w:t xml:space="preserve"> 2000</w:t>
      </w:r>
      <w:r w:rsidR="008A0C74">
        <w:t>;</w:t>
      </w:r>
      <w:r w:rsidRPr="00B16C75">
        <w:t xml:space="preserve"> Stevenson, Schoonen and De Glopper</w:t>
      </w:r>
      <w:r w:rsidR="003C5AA9">
        <w:t>,</w:t>
      </w:r>
      <w:r w:rsidRPr="00B16C75">
        <w:t xml:space="preserve"> 2006), although there is a growing body of research on L2 writing </w:t>
      </w:r>
      <w:r w:rsidR="006F078C">
        <w:t>behaviours</w:t>
      </w:r>
      <w:r w:rsidRPr="00B16C75">
        <w:t xml:space="preserve"> (e.g., fluency, pausing) and associated cognitive processes using more and more advanced research me</w:t>
      </w:r>
      <w:r w:rsidR="00737AED" w:rsidRPr="00B16C75">
        <w:t xml:space="preserve">thodology (Révész </w:t>
      </w:r>
      <w:r w:rsidR="00B16C75">
        <w:t>and</w:t>
      </w:r>
      <w:r w:rsidR="00737AED" w:rsidRPr="00B16C75">
        <w:t xml:space="preserve"> Michel</w:t>
      </w:r>
      <w:r w:rsidR="003C5AA9">
        <w:t>,</w:t>
      </w:r>
      <w:r w:rsidR="00737AED" w:rsidRPr="00B16C75">
        <w:t xml:space="preserve"> </w:t>
      </w:r>
      <w:r w:rsidR="0058358E" w:rsidRPr="00B16C75">
        <w:t>2019</w:t>
      </w:r>
      <w:r w:rsidRPr="00B16C75">
        <w:t xml:space="preserve">). </w:t>
      </w:r>
      <w:r w:rsidR="00A77424">
        <w:t>We conducted this study to</w:t>
      </w:r>
      <w:r w:rsidRPr="00B16C75">
        <w:t xml:space="preserve"> contribute to and expand this work. Through the triangulation of keystroke logging, eye-tracking</w:t>
      </w:r>
      <w:r w:rsidR="008C6233">
        <w:t>,</w:t>
      </w:r>
      <w:r w:rsidRPr="00B16C75">
        <w:t xml:space="preserve"> and stimulated recall, we investigated the extent to which writing </w:t>
      </w:r>
      <w:r w:rsidR="006F078C">
        <w:t>behaviours</w:t>
      </w:r>
      <w:r w:rsidRPr="00B16C75">
        <w:t xml:space="preserve"> (speed fluency, pausing, and eye-movements) and cognitive writing processes associated with pausing</w:t>
      </w:r>
      <w:r w:rsidR="003C5AA9">
        <w:t xml:space="preserve"> (inferred from stimulated recall protocols)</w:t>
      </w:r>
      <w:r w:rsidRPr="00B16C75">
        <w:t xml:space="preserve"> may vary across independent and integrated tasks throughout the whole, and at different stages, of the writing process. </w:t>
      </w:r>
      <w:r w:rsidR="002812AE">
        <w:t>F</w:t>
      </w:r>
      <w:r w:rsidRPr="00B16C75">
        <w:t xml:space="preserve">ew studies have looked into the effects of task type on L2 writing </w:t>
      </w:r>
      <w:r w:rsidR="006F078C">
        <w:t>behaviours</w:t>
      </w:r>
      <w:r w:rsidR="008A0C74">
        <w:t xml:space="preserve"> (Barkaoui</w:t>
      </w:r>
      <w:r w:rsidR="003C5AA9">
        <w:t>,</w:t>
      </w:r>
      <w:r w:rsidRPr="00B16C75">
        <w:t xml:space="preserve"> 2015) a</w:t>
      </w:r>
      <w:r w:rsidR="008A0C74">
        <w:t>nd cognitive processes (Plakans</w:t>
      </w:r>
      <w:r w:rsidR="003C5AA9">
        <w:t>,</w:t>
      </w:r>
      <w:r w:rsidRPr="00B16C75">
        <w:t xml:space="preserve"> 2008), and none have employed a mixed</w:t>
      </w:r>
      <w:r w:rsidR="008C6233">
        <w:t>-</w:t>
      </w:r>
      <w:r w:rsidRPr="00B16C75">
        <w:t xml:space="preserve">methods approach combining keystroke logging and verbal protocols with eye-tracking. </w:t>
      </w:r>
    </w:p>
    <w:p w14:paraId="5D635674" w14:textId="77777777" w:rsidR="004443F6" w:rsidRDefault="004443F6" w:rsidP="009537B0">
      <w:pPr>
        <w:jc w:val="center"/>
        <w:rPr>
          <w:b/>
        </w:rPr>
      </w:pPr>
    </w:p>
    <w:p w14:paraId="6B51A878" w14:textId="350D6187" w:rsidR="004B35E7" w:rsidRDefault="002519B0" w:rsidP="009537B0">
      <w:pPr>
        <w:jc w:val="center"/>
        <w:rPr>
          <w:b/>
        </w:rPr>
      </w:pPr>
      <w:r w:rsidRPr="009537B0">
        <w:rPr>
          <w:b/>
        </w:rPr>
        <w:t>Background</w:t>
      </w:r>
    </w:p>
    <w:p w14:paraId="71F624E3" w14:textId="77777777" w:rsidR="004B35E7" w:rsidRPr="00B16C75" w:rsidRDefault="004B35E7" w:rsidP="009537B0">
      <w:pPr>
        <w:pStyle w:val="Heading1"/>
        <w:spacing w:before="0"/>
        <w:jc w:val="left"/>
      </w:pPr>
      <w:r w:rsidRPr="00B16C75">
        <w:t>Theoretical background</w:t>
      </w:r>
    </w:p>
    <w:p w14:paraId="0AF20A36" w14:textId="6CA9741F" w:rsidR="004B35E7" w:rsidRPr="00B16C75" w:rsidRDefault="002812AE" w:rsidP="004B35E7">
      <w:pPr>
        <w:jc w:val="left"/>
      </w:pPr>
      <w:r>
        <w:t>W</w:t>
      </w:r>
      <w:r w:rsidR="004B35E7" w:rsidRPr="00B16C75">
        <w:t>e have adopted Kellogg's (1996) model of writing as a theoretical framework. Like most existing theoretical accounts of writing (e.g., Flower and Hayes</w:t>
      </w:r>
      <w:r w:rsidR="003C5AA9">
        <w:t>,</w:t>
      </w:r>
      <w:r w:rsidR="004B35E7" w:rsidRPr="00B16C75">
        <w:t xml:space="preserve"> 1980</w:t>
      </w:r>
      <w:r w:rsidR="008A0C74">
        <w:t>;</w:t>
      </w:r>
      <w:r w:rsidR="004B35E7" w:rsidRPr="00B16C75">
        <w:t xml:space="preserve"> Galbraith</w:t>
      </w:r>
      <w:r w:rsidR="003C5AA9">
        <w:t>,</w:t>
      </w:r>
      <w:r w:rsidR="004B35E7" w:rsidRPr="00B16C75">
        <w:t xml:space="preserve"> 2009</w:t>
      </w:r>
      <w:r w:rsidR="008A0C74">
        <w:t>;</w:t>
      </w:r>
      <w:r w:rsidR="004B35E7" w:rsidRPr="00B16C75">
        <w:t xml:space="preserve"> Hayes</w:t>
      </w:r>
      <w:r w:rsidR="003C5AA9">
        <w:t>,</w:t>
      </w:r>
      <w:r w:rsidR="004B35E7" w:rsidRPr="00B16C75">
        <w:t xml:space="preserve"> 2012</w:t>
      </w:r>
      <w:r w:rsidR="008A0C74">
        <w:t>;</w:t>
      </w:r>
      <w:r w:rsidR="004B35E7" w:rsidRPr="00B16C75">
        <w:t xml:space="preserve"> Scardamalia and B</w:t>
      </w:r>
      <w:r w:rsidR="0058358E" w:rsidRPr="00B16C75">
        <w:t>e</w:t>
      </w:r>
      <w:r w:rsidR="004B35E7" w:rsidRPr="00B16C75">
        <w:t>r</w:t>
      </w:r>
      <w:r w:rsidR="0058358E" w:rsidRPr="00B16C75">
        <w:t>eit</w:t>
      </w:r>
      <w:r w:rsidR="004B35E7" w:rsidRPr="00B16C75">
        <w:t>er</w:t>
      </w:r>
      <w:r w:rsidR="003C5AA9">
        <w:t>,</w:t>
      </w:r>
      <w:r w:rsidR="004B35E7" w:rsidRPr="00B16C75">
        <w:t xml:space="preserve"> 1987), this model </w:t>
      </w:r>
      <w:r w:rsidR="0011544D">
        <w:t>was</w:t>
      </w:r>
      <w:r w:rsidR="004B35E7" w:rsidRPr="00B16C75">
        <w:t xml:space="preserve"> developed to explain </w:t>
      </w:r>
      <w:r w:rsidR="00D34D3C">
        <w:t>first language</w:t>
      </w:r>
      <w:r w:rsidR="004B35E7" w:rsidRPr="00B16C75">
        <w:t xml:space="preserve"> writing. Compared to other writing models, however, Kellogg’s framework puts greater emphasis on linguistic encoding processes. This makes it particularly suitable for </w:t>
      </w:r>
      <w:r w:rsidR="00B44A8A">
        <w:t>studying</w:t>
      </w:r>
      <w:r w:rsidR="004B35E7" w:rsidRPr="00B16C75">
        <w:t xml:space="preserve"> L2 writing, given that encoding ideas into written form tends to require more conscious attention and effort in one’s second than first language </w:t>
      </w:r>
      <w:r w:rsidR="004B35E7" w:rsidRPr="00B16C75">
        <w:rPr>
          <w:rFonts w:eastAsia="Calibri"/>
          <w:b/>
        </w:rPr>
        <w:t>(</w:t>
      </w:r>
      <w:r w:rsidR="004B35E7" w:rsidRPr="00B16C75">
        <w:t>Korm</w:t>
      </w:r>
      <w:r w:rsidR="0058358E" w:rsidRPr="00B16C75">
        <w:t>o</w:t>
      </w:r>
      <w:r w:rsidR="008A0C74">
        <w:t>s</w:t>
      </w:r>
      <w:r w:rsidR="003C5AA9">
        <w:t>,</w:t>
      </w:r>
      <w:r w:rsidR="004B35E7" w:rsidRPr="00B16C75">
        <w:t xml:space="preserve"> 2012; Roca de Larios</w:t>
      </w:r>
      <w:r w:rsidR="008A0C74">
        <w:t xml:space="preserve"> et al.</w:t>
      </w:r>
      <w:r w:rsidR="003C5AA9">
        <w:t>,</w:t>
      </w:r>
      <w:r w:rsidR="005B2018" w:rsidRPr="00B16C75">
        <w:t xml:space="preserve"> </w:t>
      </w:r>
      <w:r w:rsidR="004B35E7" w:rsidRPr="00B16C75">
        <w:t>1999).</w:t>
      </w:r>
    </w:p>
    <w:p w14:paraId="027E62E8" w14:textId="3BD8CC03" w:rsidR="004B35E7" w:rsidRPr="00B16C75" w:rsidRDefault="004B35E7" w:rsidP="00244235">
      <w:pPr>
        <w:jc w:val="left"/>
      </w:pPr>
      <w:r w:rsidRPr="00B16C75">
        <w:t xml:space="preserve">Kellogg's (1996) model distinguishes three main processes: formulation, execution, and monitoring. Formulation involves higher-order processes such as planning content, retrieving ideas from the task input and/or from long-term memory, and organizing ideas into a </w:t>
      </w:r>
      <w:r w:rsidRPr="00B16C75">
        <w:lastRenderedPageBreak/>
        <w:t>coherent plan. In addition, formulation entails the lower-order</w:t>
      </w:r>
      <w:r w:rsidR="008A1686">
        <w:t xml:space="preserve"> translation</w:t>
      </w:r>
      <w:r w:rsidRPr="00B16C75">
        <w:t xml:space="preserve"> processes of lexical retrieval, syntactic encoding, and </w:t>
      </w:r>
      <w:r w:rsidR="00BE5CB0">
        <w:t>creating</w:t>
      </w:r>
      <w:r w:rsidR="00BE5CB0" w:rsidRPr="00B16C75">
        <w:t xml:space="preserve"> </w:t>
      </w:r>
      <w:r w:rsidRPr="00B16C75">
        <w:t xml:space="preserve">cohesion, which translate the writer’s plan into language form. At the execution stage, the writer uses motor movements to hand-write or type their text. During monitoring, </w:t>
      </w:r>
      <w:r w:rsidR="00B16C75">
        <w:t>writers</w:t>
      </w:r>
      <w:r w:rsidRPr="00B16C75">
        <w:t xml:space="preserve"> ensure that the written text maps onto the</w:t>
      </w:r>
      <w:r w:rsidR="00B16C75">
        <w:t>ir</w:t>
      </w:r>
      <w:r w:rsidRPr="00B16C75">
        <w:t xml:space="preserve"> intended plan and, if needed, revision is triggered. Importantly, the processes of formulation, execution</w:t>
      </w:r>
      <w:r w:rsidR="002925D2">
        <w:t>,</w:t>
      </w:r>
      <w:r w:rsidRPr="00B16C75">
        <w:t xml:space="preserve"> and monitoring are assumed to take place concurrently and cyclically until the text expresses the writer’s plan. </w:t>
      </w:r>
    </w:p>
    <w:p w14:paraId="45A514FB" w14:textId="77777777" w:rsidR="00244235" w:rsidRPr="00B16C75" w:rsidRDefault="00244235" w:rsidP="00244235">
      <w:pPr>
        <w:jc w:val="left"/>
      </w:pPr>
    </w:p>
    <w:p w14:paraId="6922AB96" w14:textId="77777777" w:rsidR="004B35E7" w:rsidRPr="00B16C75" w:rsidRDefault="004B35E7" w:rsidP="009537B0">
      <w:pPr>
        <w:pStyle w:val="Heading2"/>
        <w:spacing w:before="0"/>
        <w:ind w:firstLine="426"/>
        <w:jc w:val="left"/>
      </w:pPr>
      <w:r w:rsidRPr="00B16C75">
        <w:t xml:space="preserve">Researching L2 writing </w:t>
      </w:r>
      <w:r w:rsidR="006F078C">
        <w:t>behaviours</w:t>
      </w:r>
      <w:r w:rsidRPr="00B16C75">
        <w:t xml:space="preserve"> and cognitive processes</w:t>
      </w:r>
    </w:p>
    <w:p w14:paraId="007855B5" w14:textId="56D6CAA7" w:rsidR="0005003B" w:rsidRDefault="004B35E7" w:rsidP="004B35E7">
      <w:pPr>
        <w:jc w:val="left"/>
        <w:rPr>
          <w:rFonts w:eastAsia="Calibri"/>
        </w:rPr>
      </w:pPr>
      <w:r w:rsidRPr="00B16C75">
        <w:t>To test this and other models of writing, research</w:t>
      </w:r>
      <w:r w:rsidR="00A77424">
        <w:t>ers</w:t>
      </w:r>
      <w:r w:rsidRPr="00B16C75">
        <w:t xml:space="preserve"> </w:t>
      </w:r>
      <w:r w:rsidR="00A77424">
        <w:t>of</w:t>
      </w:r>
      <w:r w:rsidRPr="00B16C75">
        <w:t xml:space="preserve"> L2 writing processes ha</w:t>
      </w:r>
      <w:r w:rsidR="00A77424">
        <w:t>ve</w:t>
      </w:r>
      <w:r w:rsidRPr="00B16C75">
        <w:t xml:space="preserve"> employed verbal protocols such as the think-aloud and stimulated</w:t>
      </w:r>
      <w:r w:rsidR="002925D2">
        <w:t>-</w:t>
      </w:r>
      <w:r w:rsidRPr="00B16C75">
        <w:t>recall procedure</w:t>
      </w:r>
      <w:r w:rsidR="00BE5CB0">
        <w:t>s</w:t>
      </w:r>
      <w:r w:rsidRPr="00B16C75">
        <w:t xml:space="preserve"> (e.g., </w:t>
      </w:r>
      <w:r w:rsidR="005B2018" w:rsidRPr="00B16C75">
        <w:t>Roca de Larios, Manchón, Murphy and Marín</w:t>
      </w:r>
      <w:r w:rsidR="00E10A03">
        <w:t>,</w:t>
      </w:r>
      <w:r w:rsidR="00D34D3C">
        <w:t xml:space="preserve"> </w:t>
      </w:r>
      <w:r w:rsidRPr="00B16C75">
        <w:t>2008). Although these techniques have generated useful information, the validity of the think-aloud procedure has been questioned on the ground</w:t>
      </w:r>
      <w:r w:rsidR="00CA67D4">
        <w:t>s</w:t>
      </w:r>
      <w:r w:rsidRPr="00B16C75">
        <w:t xml:space="preserve"> of causing reactivity (i.e., altering the writing process), and both </w:t>
      </w:r>
      <w:r w:rsidR="00143E17">
        <w:t xml:space="preserve">verbalization </w:t>
      </w:r>
      <w:r w:rsidRPr="00B16C75">
        <w:t>techniques have been argued to carry the risk of veridicality (i.e., not capturing writers’ thought</w:t>
      </w:r>
      <w:r w:rsidR="002812AE">
        <w:t>s</w:t>
      </w:r>
      <w:r w:rsidRPr="00B16C75">
        <w:t xml:space="preserve"> in full). To address these limitations, scholars increasingly rely on keystroke logging, alone or together with verbal protocols, to study L2 writing processes (Barkaoui</w:t>
      </w:r>
      <w:r w:rsidR="00E10A03">
        <w:t>,</w:t>
      </w:r>
      <w:r w:rsidRPr="00B16C75">
        <w:t xml:space="preserve"> </w:t>
      </w:r>
      <w:r w:rsidR="005B2018" w:rsidRPr="00B16C75">
        <w:t>2019</w:t>
      </w:r>
      <w:r w:rsidRPr="00B16C75">
        <w:t>;</w:t>
      </w:r>
      <w:r w:rsidRPr="00B16C75">
        <w:rPr>
          <w:rFonts w:eastAsia="Calibri"/>
        </w:rPr>
        <w:t xml:space="preserve"> Révész, Kourtali, </w:t>
      </w:r>
      <w:r w:rsidR="00B16C75">
        <w:rPr>
          <w:rFonts w:eastAsia="Calibri"/>
        </w:rPr>
        <w:t>and</w:t>
      </w:r>
      <w:r w:rsidRPr="00B16C75">
        <w:rPr>
          <w:rFonts w:eastAsia="Calibri"/>
        </w:rPr>
        <w:t xml:space="preserve"> Mazgutova</w:t>
      </w:r>
      <w:r w:rsidR="00E10A03">
        <w:rPr>
          <w:rFonts w:eastAsia="Calibri"/>
        </w:rPr>
        <w:t>,</w:t>
      </w:r>
      <w:r w:rsidRPr="00B16C75">
        <w:rPr>
          <w:rFonts w:eastAsia="Calibri"/>
        </w:rPr>
        <w:t xml:space="preserve"> 2017</w:t>
      </w:r>
      <w:r w:rsidR="00F73637">
        <w:rPr>
          <w:rFonts w:eastAsia="Calibri"/>
        </w:rPr>
        <w:t>a</w:t>
      </w:r>
      <w:r w:rsidRPr="00B16C75">
        <w:rPr>
          <w:rFonts w:eastAsia="Calibri"/>
        </w:rPr>
        <w:t xml:space="preserve">; </w:t>
      </w:r>
      <w:r w:rsidRPr="00B16C75">
        <w:t>Spelman Miller</w:t>
      </w:r>
      <w:r w:rsidR="00E10A03">
        <w:t>,</w:t>
      </w:r>
      <w:r w:rsidRPr="00B16C75">
        <w:t xml:space="preserve"> 2000</w:t>
      </w:r>
      <w:r w:rsidR="008A0C74">
        <w:t>;</w:t>
      </w:r>
      <w:r w:rsidRPr="00B16C75">
        <w:t xml:space="preserve"> </w:t>
      </w:r>
      <w:r w:rsidRPr="00B16C75">
        <w:rPr>
          <w:rFonts w:eastAsia="Calibri"/>
        </w:rPr>
        <w:t xml:space="preserve">Stevenson, Schoonen, </w:t>
      </w:r>
      <w:r w:rsidR="00B16C75">
        <w:rPr>
          <w:rFonts w:eastAsia="Calibri"/>
        </w:rPr>
        <w:t>and</w:t>
      </w:r>
      <w:r w:rsidRPr="00B16C75">
        <w:rPr>
          <w:rFonts w:eastAsia="Calibri"/>
        </w:rPr>
        <w:t xml:space="preserve"> De Glopper</w:t>
      </w:r>
      <w:r w:rsidR="00E10A03">
        <w:rPr>
          <w:rFonts w:eastAsia="Calibri"/>
        </w:rPr>
        <w:t>,</w:t>
      </w:r>
      <w:r w:rsidRPr="00B16C75">
        <w:t xml:space="preserve"> 2006; van Waes </w:t>
      </w:r>
      <w:r w:rsidR="00B16C75">
        <w:t>and</w:t>
      </w:r>
      <w:r w:rsidRPr="00B16C75">
        <w:t xml:space="preserve"> Leijten</w:t>
      </w:r>
      <w:r w:rsidR="00E10A03">
        <w:t>,</w:t>
      </w:r>
      <w:r w:rsidRPr="00B16C75">
        <w:t xml:space="preserve"> 2015). However, even when combined with verbal reports, keystroke logging does not give insight into </w:t>
      </w:r>
      <w:r w:rsidR="003C17BD">
        <w:t>what writers look at</w:t>
      </w:r>
      <w:r w:rsidR="003C17BD" w:rsidRPr="00B16C75">
        <w:t xml:space="preserve"> </w:t>
      </w:r>
      <w:r w:rsidR="00B44A8A">
        <w:t>when they compose</w:t>
      </w:r>
      <w:r w:rsidR="00753F49">
        <w:t xml:space="preserve">. </w:t>
      </w:r>
      <w:r w:rsidRPr="00B16C75">
        <w:t>This shortcoming may be addressed through triangulating keystroke logging and verbal report data with eye-gaze recordings</w:t>
      </w:r>
      <w:r w:rsidRPr="00B16C75">
        <w:rPr>
          <w:rFonts w:eastAsia="Calibri"/>
        </w:rPr>
        <w:t xml:space="preserve">. </w:t>
      </w:r>
      <w:r w:rsidR="00230E98">
        <w:t>As argued below, adding information about, for example, reading during writing, will provide a more complete picture of the processes underlying writing (Révész and Michel, 2019).</w:t>
      </w:r>
      <w:r w:rsidR="00230E98" w:rsidRPr="00B16C75">
        <w:t xml:space="preserve"> </w:t>
      </w:r>
    </w:p>
    <w:p w14:paraId="721D987E" w14:textId="13055791" w:rsidR="004B35E7" w:rsidRPr="00B16C75" w:rsidRDefault="002812AE" w:rsidP="004B35E7">
      <w:pPr>
        <w:jc w:val="left"/>
      </w:pPr>
      <w:r>
        <w:rPr>
          <w:rFonts w:eastAsia="Calibri"/>
        </w:rPr>
        <w:t>O</w:t>
      </w:r>
      <w:r w:rsidR="004B35E7" w:rsidRPr="00B16C75">
        <w:rPr>
          <w:rFonts w:eastAsia="Calibri"/>
        </w:rPr>
        <w:t>nly a few</w:t>
      </w:r>
      <w:r w:rsidR="00E10A03">
        <w:rPr>
          <w:rFonts w:eastAsia="Calibri"/>
        </w:rPr>
        <w:t xml:space="preserve"> L2</w:t>
      </w:r>
      <w:r w:rsidR="004B35E7" w:rsidRPr="00B16C75">
        <w:rPr>
          <w:rFonts w:eastAsia="Calibri"/>
        </w:rPr>
        <w:t xml:space="preserve"> studies </w:t>
      </w:r>
      <w:r w:rsidR="004B35E7" w:rsidRPr="00B16C75">
        <w:t xml:space="preserve">have employed eye-gaze measurements to tap into </w:t>
      </w:r>
      <w:r w:rsidR="00CA67D4">
        <w:t>looking</w:t>
      </w:r>
      <w:r w:rsidR="00CA67D4" w:rsidRPr="00B16C75">
        <w:t xml:space="preserve"> </w:t>
      </w:r>
      <w:r w:rsidR="006F078C">
        <w:t>behaviours</w:t>
      </w:r>
      <w:r w:rsidR="004B35E7" w:rsidRPr="00B16C75">
        <w:t xml:space="preserve"> during writing, with all of them triangulating eye-gaze recordings with other techniques (</w:t>
      </w:r>
      <w:r w:rsidR="004B35E7" w:rsidRPr="00B16C75">
        <w:rPr>
          <w:rStyle w:val="IntenseEmphasis"/>
          <w:i w:val="0"/>
          <w:color w:val="000000"/>
        </w:rPr>
        <w:t>Chukharev-Hudilainen, Feng, Saricao</w:t>
      </w:r>
      <w:r w:rsidR="00B16C75">
        <w:rPr>
          <w:rStyle w:val="IntenseEmphasis"/>
          <w:i w:val="0"/>
          <w:color w:val="000000"/>
        </w:rPr>
        <w:t>ğ</w:t>
      </w:r>
      <w:r w:rsidR="008A0C74">
        <w:rPr>
          <w:rStyle w:val="IntenseEmphasis"/>
          <w:i w:val="0"/>
          <w:color w:val="000000"/>
        </w:rPr>
        <w:t>lu</w:t>
      </w:r>
      <w:r w:rsidR="004B35E7" w:rsidRPr="00B16C75">
        <w:rPr>
          <w:rStyle w:val="IntenseEmphasis"/>
          <w:i w:val="0"/>
          <w:color w:val="000000"/>
        </w:rPr>
        <w:t xml:space="preserve"> </w:t>
      </w:r>
      <w:r w:rsidR="00B16C75">
        <w:rPr>
          <w:rStyle w:val="IntenseEmphasis"/>
          <w:i w:val="0"/>
          <w:color w:val="000000"/>
        </w:rPr>
        <w:t>and</w:t>
      </w:r>
      <w:r w:rsidR="008A0C74">
        <w:rPr>
          <w:rStyle w:val="IntenseEmphasis"/>
          <w:i w:val="0"/>
          <w:color w:val="000000"/>
        </w:rPr>
        <w:t xml:space="preserve"> Torrance</w:t>
      </w:r>
      <w:r w:rsidR="00E10A03">
        <w:rPr>
          <w:rStyle w:val="IntenseEmphasis"/>
          <w:i w:val="0"/>
          <w:color w:val="000000"/>
        </w:rPr>
        <w:t>,</w:t>
      </w:r>
      <w:r w:rsidR="004B35E7" w:rsidRPr="00B16C75">
        <w:rPr>
          <w:rStyle w:val="IntenseEmphasis"/>
          <w:i w:val="0"/>
          <w:color w:val="000000"/>
        </w:rPr>
        <w:t xml:space="preserve"> </w:t>
      </w:r>
      <w:r w:rsidR="00C022A1" w:rsidRPr="00B16C75">
        <w:rPr>
          <w:rStyle w:val="IntenseEmphasis"/>
          <w:i w:val="0"/>
          <w:color w:val="000000"/>
        </w:rPr>
        <w:t>2019</w:t>
      </w:r>
      <w:r w:rsidR="004B35E7" w:rsidRPr="00B16C75">
        <w:rPr>
          <w:rStyle w:val="IntenseEmphasis"/>
          <w:i w:val="0"/>
          <w:color w:val="000000"/>
        </w:rPr>
        <w:t xml:space="preserve">; </w:t>
      </w:r>
      <w:r w:rsidR="004B35E7" w:rsidRPr="00B16C75">
        <w:rPr>
          <w:rFonts w:eastAsia="Calibri"/>
        </w:rPr>
        <w:t xml:space="preserve">Gánem-Gutiérrez </w:t>
      </w:r>
      <w:r w:rsidR="00B16C75">
        <w:rPr>
          <w:rFonts w:eastAsia="Calibri"/>
        </w:rPr>
        <w:t>and</w:t>
      </w:r>
      <w:r w:rsidR="008A0C74">
        <w:rPr>
          <w:rFonts w:eastAsia="Calibri"/>
        </w:rPr>
        <w:t xml:space="preserve"> Gilmore</w:t>
      </w:r>
      <w:r w:rsidR="00E10A03">
        <w:rPr>
          <w:rFonts w:eastAsia="Calibri"/>
        </w:rPr>
        <w:t>,</w:t>
      </w:r>
      <w:r w:rsidR="008A0C74">
        <w:rPr>
          <w:rFonts w:eastAsia="Calibri"/>
        </w:rPr>
        <w:t xml:space="preserve"> 2018; Révész, Michel </w:t>
      </w:r>
      <w:r w:rsidR="00B16C75">
        <w:rPr>
          <w:rFonts w:eastAsia="Calibri"/>
        </w:rPr>
        <w:t>and</w:t>
      </w:r>
      <w:r w:rsidR="004B35E7" w:rsidRPr="00B16C75">
        <w:rPr>
          <w:rFonts w:eastAsia="Calibri"/>
        </w:rPr>
        <w:t xml:space="preserve"> Lee, 2017</w:t>
      </w:r>
      <w:r w:rsidR="00F73637">
        <w:rPr>
          <w:rFonts w:eastAsia="Calibri"/>
        </w:rPr>
        <w:t>b</w:t>
      </w:r>
      <w:r w:rsidR="004B35E7" w:rsidRPr="00B16C75">
        <w:rPr>
          <w:rFonts w:eastAsia="Calibri"/>
        </w:rPr>
        <w:t xml:space="preserve">, </w:t>
      </w:r>
      <w:r w:rsidR="00C022A1" w:rsidRPr="00B16C75">
        <w:rPr>
          <w:rFonts w:eastAsia="Calibri"/>
        </w:rPr>
        <w:t>2019</w:t>
      </w:r>
      <w:r w:rsidR="004B35E7" w:rsidRPr="00B16C75">
        <w:rPr>
          <w:rFonts w:eastAsia="Calibri"/>
        </w:rPr>
        <w:t xml:space="preserve">). </w:t>
      </w:r>
      <w:r w:rsidR="00A77424">
        <w:rPr>
          <w:rFonts w:eastAsia="Calibri"/>
        </w:rPr>
        <w:t>T</w:t>
      </w:r>
      <w:r w:rsidR="004B35E7" w:rsidRPr="00B16C75">
        <w:rPr>
          <w:rFonts w:eastAsia="Calibri"/>
        </w:rPr>
        <w:t xml:space="preserve">he quantitative measurement of real-time written production and/or eye-gaze recordings, especially when combined with the qualitative examination of thought processes, </w:t>
      </w:r>
      <w:r w:rsidR="00A77424">
        <w:rPr>
          <w:rFonts w:eastAsia="Calibri"/>
        </w:rPr>
        <w:t>should</w:t>
      </w:r>
      <w:r w:rsidR="00A77424" w:rsidRPr="00B16C75">
        <w:rPr>
          <w:rFonts w:eastAsia="Calibri"/>
        </w:rPr>
        <w:t xml:space="preserve"> </w:t>
      </w:r>
      <w:r w:rsidR="004B35E7" w:rsidRPr="00B16C75">
        <w:t xml:space="preserve">provide a fuller and more </w:t>
      </w:r>
      <w:r w:rsidR="003C17BD">
        <w:t>specific</w:t>
      </w:r>
      <w:r w:rsidR="003C17BD" w:rsidRPr="00B16C75">
        <w:t xml:space="preserve"> </w:t>
      </w:r>
      <w:r w:rsidR="004B35E7" w:rsidRPr="00B16C75">
        <w:t xml:space="preserve">description of the </w:t>
      </w:r>
      <w:r w:rsidR="006F078C">
        <w:t>behaviours</w:t>
      </w:r>
      <w:r w:rsidR="004B35E7" w:rsidRPr="00B16C75">
        <w:t xml:space="preserve"> and cognitive processes </w:t>
      </w:r>
      <w:r w:rsidR="00B44A8A">
        <w:t>of L2 writers</w:t>
      </w:r>
      <w:r w:rsidR="004B35E7" w:rsidRPr="00B16C75">
        <w:t xml:space="preserve">. </w:t>
      </w:r>
    </w:p>
    <w:p w14:paraId="74701567" w14:textId="6031C25A" w:rsidR="004B35E7" w:rsidRPr="00B16C75" w:rsidRDefault="00E14572" w:rsidP="004B35E7">
      <w:pPr>
        <w:jc w:val="left"/>
      </w:pPr>
      <w:r>
        <w:t xml:space="preserve">To date, only a </w:t>
      </w:r>
      <w:r w:rsidR="00E10A03">
        <w:t>few</w:t>
      </w:r>
      <w:r w:rsidR="004B35E7" w:rsidRPr="00B16C75">
        <w:t xml:space="preserve"> </w:t>
      </w:r>
      <w:r w:rsidR="00A77424" w:rsidRPr="00B16C75">
        <w:t>L2 writing</w:t>
      </w:r>
      <w:r w:rsidR="00A77424">
        <w:t xml:space="preserve"> </w:t>
      </w:r>
      <w:r w:rsidR="004B35E7" w:rsidRPr="00B16C75">
        <w:t>studie</w:t>
      </w:r>
      <w:r>
        <w:t xml:space="preserve">s </w:t>
      </w:r>
      <w:r w:rsidR="000D27AA">
        <w:t xml:space="preserve">have adopted a </w:t>
      </w:r>
      <w:r w:rsidR="000D27AA" w:rsidRPr="00B16C75">
        <w:t>mixed</w:t>
      </w:r>
      <w:r w:rsidR="000D27AA">
        <w:t>-</w:t>
      </w:r>
      <w:r w:rsidR="000D27AA" w:rsidRPr="00B16C75">
        <w:t>method approach</w:t>
      </w:r>
      <w:r w:rsidR="004B35E7" w:rsidRPr="00B16C75">
        <w:t xml:space="preserve">. </w:t>
      </w:r>
      <w:r>
        <w:t xml:space="preserve">For example, </w:t>
      </w:r>
      <w:r w:rsidR="004B35E7" w:rsidRPr="00B16C75">
        <w:rPr>
          <w:rFonts w:eastAsia="Calibri"/>
        </w:rPr>
        <w:t>Révész</w:t>
      </w:r>
      <w:r w:rsidR="00C022A1" w:rsidRPr="00B16C75">
        <w:rPr>
          <w:rFonts w:eastAsia="Calibri"/>
        </w:rPr>
        <w:t xml:space="preserve"> et al.</w:t>
      </w:r>
      <w:r w:rsidR="004B35E7" w:rsidRPr="00B16C75">
        <w:rPr>
          <w:rFonts w:eastAsia="Calibri"/>
        </w:rPr>
        <w:t xml:space="preserve"> (2017</w:t>
      </w:r>
      <w:r w:rsidR="00F73637">
        <w:rPr>
          <w:rFonts w:eastAsia="Calibri"/>
        </w:rPr>
        <w:t>a</w:t>
      </w:r>
      <w:r w:rsidR="004B35E7" w:rsidRPr="00B16C75">
        <w:rPr>
          <w:rFonts w:eastAsia="Calibri"/>
        </w:rPr>
        <w:t>) utilised keystroke logging and stimulated recall to examine the speed fluency, pausing</w:t>
      </w:r>
      <w:r w:rsidR="00A32C41">
        <w:rPr>
          <w:rFonts w:eastAsia="Calibri"/>
        </w:rPr>
        <w:t>,</w:t>
      </w:r>
      <w:r w:rsidR="004B35E7" w:rsidRPr="00B16C75">
        <w:rPr>
          <w:rFonts w:eastAsia="Calibri"/>
        </w:rPr>
        <w:t xml:space="preserve"> and revision </w:t>
      </w:r>
      <w:r w:rsidR="006F078C">
        <w:rPr>
          <w:rFonts w:eastAsia="Calibri"/>
        </w:rPr>
        <w:t>behaviours</w:t>
      </w:r>
      <w:r w:rsidR="004B35E7" w:rsidRPr="00B16C75">
        <w:rPr>
          <w:rFonts w:eastAsia="Calibri"/>
        </w:rPr>
        <w:t xml:space="preserve"> of L2 writers and associated cognitive </w:t>
      </w:r>
      <w:r w:rsidR="004B35E7" w:rsidRPr="00B16C75">
        <w:rPr>
          <w:rFonts w:eastAsia="Calibri"/>
        </w:rPr>
        <w:lastRenderedPageBreak/>
        <w:t xml:space="preserve">processes during an argumentative task with or without content support. </w:t>
      </w:r>
      <w:r w:rsidR="004B35E7" w:rsidRPr="00B16C75">
        <w:t>Triangulating data</w:t>
      </w:r>
      <w:r w:rsidR="007012B6">
        <w:t xml:space="preserve"> from the two methodologies</w:t>
      </w:r>
      <w:r w:rsidR="004B35E7" w:rsidRPr="00B16C75">
        <w:t>, the researchers concluded that content support likely decreased the pressure on planning processes</w:t>
      </w:r>
      <w:r w:rsidR="007012B6">
        <w:t xml:space="preserve"> (e.g., inducing fewer </w:t>
      </w:r>
      <w:r w:rsidR="00170B07">
        <w:t xml:space="preserve">between-sentence </w:t>
      </w:r>
      <w:r w:rsidR="007012B6">
        <w:t xml:space="preserve">pauses </w:t>
      </w:r>
      <w:r w:rsidR="00D35171">
        <w:t>and</w:t>
      </w:r>
      <w:r w:rsidR="007012B6">
        <w:t xml:space="preserve"> more below-clause level </w:t>
      </w:r>
      <w:r w:rsidR="00D35171">
        <w:t>revisions</w:t>
      </w:r>
      <w:r w:rsidR="007012B6">
        <w:t>)</w:t>
      </w:r>
      <w:r w:rsidR="004B35E7" w:rsidRPr="00B16C75">
        <w:t>, thereby freeing up attentional resources for linguistic encoding</w:t>
      </w:r>
      <w:r w:rsidR="00D35171">
        <w:t xml:space="preserve"> (i.e., more translation</w:t>
      </w:r>
      <w:r w:rsidR="00170B07">
        <w:t>-</w:t>
      </w:r>
      <w:r w:rsidR="00D35171">
        <w:t>related pauses and revisions)</w:t>
      </w:r>
      <w:r w:rsidR="004B35E7" w:rsidRPr="00B16C75">
        <w:t xml:space="preserve">. Khuder and Harwood (2015) </w:t>
      </w:r>
      <w:r w:rsidR="00D35171">
        <w:t>combined</w:t>
      </w:r>
      <w:r w:rsidR="00D35171" w:rsidRPr="00B16C75">
        <w:t xml:space="preserve"> </w:t>
      </w:r>
      <w:r w:rsidR="004B35E7" w:rsidRPr="00B16C75">
        <w:t>keystroke logging</w:t>
      </w:r>
      <w:r w:rsidR="00D35171">
        <w:t xml:space="preserve">, </w:t>
      </w:r>
      <w:r w:rsidR="004B35E7" w:rsidRPr="00B16C75">
        <w:t>stimulated recall</w:t>
      </w:r>
      <w:r w:rsidR="00D35171">
        <w:t>, and screen recording</w:t>
      </w:r>
      <w:r w:rsidR="00230E98">
        <w:t>s</w:t>
      </w:r>
      <w:r w:rsidR="004B35E7" w:rsidRPr="00B16C75">
        <w:t xml:space="preserve"> </w:t>
      </w:r>
      <w:r w:rsidR="00CA67D4">
        <w:t xml:space="preserve">to </w:t>
      </w:r>
      <w:r w:rsidR="000D27AA">
        <w:t>compare L2 writers performing tasks under</w:t>
      </w:r>
      <w:r w:rsidR="003C17BD">
        <w:t xml:space="preserve"> a</w:t>
      </w:r>
      <w:r w:rsidR="003C17BD" w:rsidRPr="00B16C75">
        <w:t xml:space="preserve"> </w:t>
      </w:r>
      <w:r w:rsidR="004B35E7" w:rsidRPr="00B16C75">
        <w:t xml:space="preserve">test versus no test condition. </w:t>
      </w:r>
      <w:r w:rsidR="00E974F5">
        <w:t>Findings</w:t>
      </w:r>
      <w:r w:rsidR="00D35171">
        <w:t xml:space="preserve"> revealed more</w:t>
      </w:r>
      <w:r w:rsidR="004B35E7" w:rsidRPr="00B16C75">
        <w:t xml:space="preserve"> translation and surface revision processes under the test condition, </w:t>
      </w:r>
      <w:r w:rsidR="00D35171">
        <w:t>but</w:t>
      </w:r>
      <w:r w:rsidR="004B35E7" w:rsidRPr="00B16C75">
        <w:t xml:space="preserve"> higher proportions of meaning-focused revision</w:t>
      </w:r>
      <w:r w:rsidR="00CA67D4">
        <w:t>s</w:t>
      </w:r>
      <w:r w:rsidR="004B35E7" w:rsidRPr="00B16C75">
        <w:t xml:space="preserve"> and evaluation in the non-test situation</w:t>
      </w:r>
      <w:r w:rsidR="00D35171">
        <w:t>, with</w:t>
      </w:r>
      <w:r w:rsidR="004B35E7" w:rsidRPr="00B16C75">
        <w:t xml:space="preserve"> difference</w:t>
      </w:r>
      <w:r w:rsidR="00D35171">
        <w:t>s</w:t>
      </w:r>
      <w:r w:rsidR="004B35E7" w:rsidRPr="00B16C75">
        <w:t xml:space="preserve"> </w:t>
      </w:r>
      <w:r w:rsidR="00D35171">
        <w:t>being</w:t>
      </w:r>
      <w:r w:rsidR="004B35E7" w:rsidRPr="00B16C75">
        <w:t xml:space="preserve"> more pronounced at the last </w:t>
      </w:r>
      <w:r w:rsidR="00B44A8A">
        <w:t xml:space="preserve">writing </w:t>
      </w:r>
      <w:r w:rsidR="004B35E7" w:rsidRPr="00B16C75">
        <w:t>stage.</w:t>
      </w:r>
    </w:p>
    <w:p w14:paraId="52C4349A" w14:textId="5DF5A71D" w:rsidR="006F2063" w:rsidRDefault="004B35E7" w:rsidP="00F67809">
      <w:pPr>
        <w:jc w:val="left"/>
        <w:rPr>
          <w:bCs/>
        </w:rPr>
      </w:pPr>
      <w:r w:rsidRPr="00B16C75">
        <w:t xml:space="preserve">  Recently, researchers have also begun to include eye-tracking methodology in mixed</w:t>
      </w:r>
      <w:r w:rsidR="00A32C41">
        <w:t>-</w:t>
      </w:r>
      <w:r w:rsidRPr="00B16C75">
        <w:t xml:space="preserve">methods studies when investigating L2 writing processes. For instance, Gánem-Gutiérrez and Gilmore (2018) </w:t>
      </w:r>
      <w:r w:rsidR="00D35171">
        <w:t>complemented</w:t>
      </w:r>
      <w:r w:rsidR="00D35171" w:rsidRPr="00B16C75">
        <w:t xml:space="preserve"> </w:t>
      </w:r>
      <w:r w:rsidRPr="00B16C75">
        <w:t xml:space="preserve">digital screen capture data </w:t>
      </w:r>
      <w:r w:rsidR="00D35171">
        <w:t xml:space="preserve">with </w:t>
      </w:r>
      <w:r w:rsidRPr="00B16C75">
        <w:t>eye</w:t>
      </w:r>
      <w:r w:rsidR="00C970EC">
        <w:t xml:space="preserve"> </w:t>
      </w:r>
      <w:r w:rsidRPr="00B16C75">
        <w:t>tracking, video</w:t>
      </w:r>
      <w:r w:rsidR="00C970EC">
        <w:t xml:space="preserve"> </w:t>
      </w:r>
      <w:r w:rsidRPr="00B16C75">
        <w:t>recording, and stimulated recall</w:t>
      </w:r>
      <w:r w:rsidR="00D35171">
        <w:t xml:space="preserve"> when</w:t>
      </w:r>
      <w:r w:rsidR="00D35171" w:rsidRPr="00B16C75">
        <w:t xml:space="preserve"> studying Japanese L2 English writers</w:t>
      </w:r>
      <w:r w:rsidRPr="00B16C75">
        <w:t xml:space="preserve">. Qualitative </w:t>
      </w:r>
      <w:r w:rsidR="00B145CD" w:rsidRPr="00B16C75">
        <w:t>analys</w:t>
      </w:r>
      <w:r w:rsidR="00B145CD">
        <w:t>e</w:t>
      </w:r>
      <w:r w:rsidR="00B145CD" w:rsidRPr="00B16C75">
        <w:t>s</w:t>
      </w:r>
      <w:r w:rsidRPr="00B16C75">
        <w:t>, which considered the number and frequency of writing activities (</w:t>
      </w:r>
      <w:r w:rsidR="00D35171">
        <w:t xml:space="preserve">e.g., </w:t>
      </w:r>
      <w:r w:rsidRPr="00B16C75">
        <w:t>rereading, use of external sources), revealed that most of the writing time was dedicated to text construction</w:t>
      </w:r>
      <w:r w:rsidR="00B9286C">
        <w:t>, w</w:t>
      </w:r>
      <w:r w:rsidRPr="00B16C75">
        <w:t>hile other activities took up comparatively little time. An</w:t>
      </w:r>
      <w:r w:rsidR="00B9286C">
        <w:t>alyses</w:t>
      </w:r>
      <w:r w:rsidRPr="00B16C75">
        <w:t xml:space="preserve"> </w:t>
      </w:r>
      <w:r w:rsidR="00B9286C">
        <w:t xml:space="preserve">across </w:t>
      </w:r>
      <w:r w:rsidRPr="00B16C75">
        <w:t>writing stage</w:t>
      </w:r>
      <w:r w:rsidR="00B9286C">
        <w:t>s</w:t>
      </w:r>
      <w:r w:rsidRPr="00B16C75">
        <w:t xml:space="preserve"> additionally found that</w:t>
      </w:r>
      <w:r w:rsidR="00230E98">
        <w:t>,</w:t>
      </w:r>
      <w:r w:rsidRPr="00B16C75">
        <w:t xml:space="preserve"> </w:t>
      </w:r>
      <w:r w:rsidR="00B9286C">
        <w:t xml:space="preserve">as </w:t>
      </w:r>
      <w:r w:rsidRPr="00B16C75">
        <w:t>participants</w:t>
      </w:r>
      <w:r w:rsidR="00B9286C">
        <w:t xml:space="preserve"> progressed with the task</w:t>
      </w:r>
      <w:r w:rsidR="00230E98">
        <w:t>,</w:t>
      </w:r>
      <w:r w:rsidR="00B9286C">
        <w:t xml:space="preserve"> they</w:t>
      </w:r>
      <w:r w:rsidRPr="00B16C75">
        <w:t xml:space="preserve"> spent gradually less time on text construction and increasingly more time rereading their work. Révész, Michel and Lee (2017</w:t>
      </w:r>
      <w:r w:rsidR="00F73637">
        <w:t>b</w:t>
      </w:r>
      <w:r w:rsidRPr="00B16C75">
        <w:t xml:space="preserve">, </w:t>
      </w:r>
      <w:r w:rsidR="00C022A1" w:rsidRPr="00B16C75">
        <w:t>2019</w:t>
      </w:r>
      <w:r w:rsidRPr="00B16C75">
        <w:t xml:space="preserve">) </w:t>
      </w:r>
      <w:r w:rsidR="0081608E">
        <w:t>combined</w:t>
      </w:r>
      <w:r w:rsidR="0081608E" w:rsidRPr="00B16C75">
        <w:t xml:space="preserve"> </w:t>
      </w:r>
      <w:r w:rsidRPr="00B16C75">
        <w:t>eye-tracking with stimulated recall</w:t>
      </w:r>
      <w:r w:rsidR="00B9286C">
        <w:t xml:space="preserve"> and keystroke logging</w:t>
      </w:r>
      <w:r w:rsidRPr="00B16C75">
        <w:t xml:space="preserve"> to examine writing processes</w:t>
      </w:r>
      <w:r w:rsidR="00B9286C">
        <w:t xml:space="preserve"> of </w:t>
      </w:r>
      <w:r w:rsidRPr="00B16C75">
        <w:rPr>
          <w:rFonts w:eastAsia="Calibri"/>
        </w:rPr>
        <w:t xml:space="preserve">Chinese L2 users of English </w:t>
      </w:r>
      <w:r w:rsidR="00230E98" w:rsidRPr="00B16C75">
        <w:rPr>
          <w:rFonts w:eastAsia="Calibri"/>
        </w:rPr>
        <w:t>complet</w:t>
      </w:r>
      <w:r w:rsidR="00230E98">
        <w:rPr>
          <w:rFonts w:eastAsia="Calibri"/>
        </w:rPr>
        <w:t>ing</w:t>
      </w:r>
      <w:r w:rsidR="00230E98" w:rsidRPr="00B16C75">
        <w:rPr>
          <w:rFonts w:eastAsia="Calibri"/>
        </w:rPr>
        <w:t xml:space="preserve"> </w:t>
      </w:r>
      <w:r w:rsidRPr="00B16C75">
        <w:rPr>
          <w:rFonts w:eastAsia="Calibri"/>
        </w:rPr>
        <w:t>an argumentative essay</w:t>
      </w:r>
      <w:r w:rsidRPr="00B16C75">
        <w:rPr>
          <w:i/>
        </w:rPr>
        <w:t xml:space="preserve">. </w:t>
      </w:r>
      <w:r w:rsidR="00B9286C">
        <w:t>Like</w:t>
      </w:r>
      <w:r w:rsidR="0005003B" w:rsidRPr="00B16C75">
        <w:t xml:space="preserve"> the present study, one aim was to investigate pausing </w:t>
      </w:r>
      <w:r w:rsidR="0005003B">
        <w:t>behaviours</w:t>
      </w:r>
      <w:r w:rsidR="0005003B" w:rsidRPr="00B16C75">
        <w:t xml:space="preserve"> and associated cognitive processes.</w:t>
      </w:r>
      <w:r w:rsidR="0005003B">
        <w:t xml:space="preserve"> </w:t>
      </w:r>
      <w:r w:rsidR="002C77F3">
        <w:t>Th</w:t>
      </w:r>
      <w:r w:rsidR="00E14572">
        <w:t>e researchers obtained</w:t>
      </w:r>
      <w:r w:rsidR="002C77F3">
        <w:t xml:space="preserve"> m</w:t>
      </w:r>
      <w:r w:rsidR="002C77F3" w:rsidRPr="00B16C75">
        <w:rPr>
          <w:color w:val="000000"/>
        </w:rPr>
        <w:t>easures of pause frequency and length</w:t>
      </w:r>
      <w:r w:rsidR="002C77F3">
        <w:rPr>
          <w:color w:val="000000"/>
        </w:rPr>
        <w:t>,</w:t>
      </w:r>
      <w:r w:rsidR="002C77F3" w:rsidRPr="00B16C75">
        <w:rPr>
          <w:color w:val="000000"/>
        </w:rPr>
        <w:t xml:space="preserve"> </w:t>
      </w:r>
      <w:r w:rsidR="002C77F3" w:rsidRPr="00B16C75">
        <w:t>classif</w:t>
      </w:r>
      <w:r w:rsidR="002C77F3">
        <w:t>ied</w:t>
      </w:r>
      <w:r w:rsidR="002C77F3" w:rsidRPr="00B16C75">
        <w:t xml:space="preserve"> </w:t>
      </w:r>
      <w:r w:rsidRPr="00B16C75">
        <w:t>according to location</w:t>
      </w:r>
      <w:r w:rsidR="0005003B">
        <w:t>—</w:t>
      </w:r>
      <w:r w:rsidRPr="00B16C75">
        <w:t xml:space="preserve">whether they occurred within words, </w:t>
      </w:r>
      <w:r w:rsidRPr="00B16C75">
        <w:rPr>
          <w:color w:val="000000"/>
        </w:rPr>
        <w:t xml:space="preserve">between words, or between sentences. </w:t>
      </w:r>
      <w:r w:rsidR="00255BA5">
        <w:rPr>
          <w:color w:val="000000"/>
        </w:rPr>
        <w:t>Of interest was</w:t>
      </w:r>
      <w:r w:rsidRPr="00B16C75">
        <w:rPr>
          <w:bCs/>
        </w:rPr>
        <w:t xml:space="preserve"> whether eye-gazes remained at inscription </w:t>
      </w:r>
      <w:r w:rsidR="00170B07">
        <w:rPr>
          <w:bCs/>
        </w:rPr>
        <w:t xml:space="preserve">point </w:t>
      </w:r>
      <w:r w:rsidRPr="00B16C75">
        <w:rPr>
          <w:bCs/>
        </w:rPr>
        <w:t>or moved back within the word/phrase, clause, sentence</w:t>
      </w:r>
      <w:r w:rsidR="00C970EC">
        <w:rPr>
          <w:bCs/>
        </w:rPr>
        <w:t>,</w:t>
      </w:r>
      <w:r w:rsidRPr="00B16C75">
        <w:rPr>
          <w:bCs/>
        </w:rPr>
        <w:t xml:space="preserve"> or paragraph preceding the inscription point. </w:t>
      </w:r>
      <w:r w:rsidR="002C77F3">
        <w:rPr>
          <w:bCs/>
        </w:rPr>
        <w:t>As hypothesised</w:t>
      </w:r>
      <w:r w:rsidRPr="00B16C75">
        <w:rPr>
          <w:bCs/>
        </w:rPr>
        <w:t>, when participants paused between sentences, pause</w:t>
      </w:r>
      <w:r w:rsidR="00CA3F65">
        <w:rPr>
          <w:bCs/>
        </w:rPr>
        <w:t>s were</w:t>
      </w:r>
      <w:r w:rsidRPr="00B16C75">
        <w:rPr>
          <w:bCs/>
        </w:rPr>
        <w:t xml:space="preserve"> longer, </w:t>
      </w:r>
      <w:r w:rsidR="002C77F3">
        <w:rPr>
          <w:bCs/>
        </w:rPr>
        <w:t>they looked back at</w:t>
      </w:r>
      <w:r w:rsidRPr="00B16C75">
        <w:rPr>
          <w:bCs/>
        </w:rPr>
        <w:t xml:space="preserve"> longer</w:t>
      </w:r>
      <w:r w:rsidR="002C77F3">
        <w:rPr>
          <w:bCs/>
        </w:rPr>
        <w:t xml:space="preserve"> stretches of</w:t>
      </w:r>
      <w:r w:rsidRPr="00B16C75">
        <w:rPr>
          <w:bCs/>
        </w:rPr>
        <w:t xml:space="preserve"> text, and</w:t>
      </w:r>
      <w:r w:rsidR="002C77F3">
        <w:rPr>
          <w:bCs/>
        </w:rPr>
        <w:t xml:space="preserve"> they</w:t>
      </w:r>
      <w:r w:rsidRPr="00B16C75">
        <w:rPr>
          <w:bCs/>
        </w:rPr>
        <w:t xml:space="preserve"> </w:t>
      </w:r>
      <w:r w:rsidR="002C77F3">
        <w:rPr>
          <w:bCs/>
        </w:rPr>
        <w:t>engaged in</w:t>
      </w:r>
      <w:r w:rsidR="002C77F3" w:rsidRPr="00B16C75">
        <w:rPr>
          <w:bCs/>
        </w:rPr>
        <w:t xml:space="preserve"> </w:t>
      </w:r>
      <w:r w:rsidRPr="00B16C75">
        <w:rPr>
          <w:bCs/>
        </w:rPr>
        <w:t xml:space="preserve">higher-order writing activities. </w:t>
      </w:r>
      <w:r w:rsidR="005D619C">
        <w:rPr>
          <w:bCs/>
        </w:rPr>
        <w:t>P</w:t>
      </w:r>
      <w:r w:rsidRPr="00B16C75">
        <w:rPr>
          <w:bCs/>
        </w:rPr>
        <w:t xml:space="preserve">auses within and between words were shorter, </w:t>
      </w:r>
      <w:r w:rsidR="00230E98">
        <w:rPr>
          <w:bCs/>
        </w:rPr>
        <w:t xml:space="preserve">induced </w:t>
      </w:r>
      <w:r w:rsidRPr="00B16C75">
        <w:rPr>
          <w:bCs/>
        </w:rPr>
        <w:t xml:space="preserve">shorter lookbacks, and </w:t>
      </w:r>
      <w:r w:rsidR="005D619C">
        <w:rPr>
          <w:bCs/>
        </w:rPr>
        <w:t xml:space="preserve">involved </w:t>
      </w:r>
      <w:r w:rsidRPr="00B16C75">
        <w:rPr>
          <w:bCs/>
        </w:rPr>
        <w:t xml:space="preserve">lower-order writing processes. </w:t>
      </w:r>
    </w:p>
    <w:p w14:paraId="6517A4C4" w14:textId="72A12441" w:rsidR="004B35E7" w:rsidRPr="00B16C75" w:rsidRDefault="0092263E" w:rsidP="00F67809">
      <w:pPr>
        <w:jc w:val="left"/>
      </w:pPr>
      <w:r>
        <w:t xml:space="preserve">Overall, </w:t>
      </w:r>
      <w:r w:rsidR="006F2063">
        <w:t xml:space="preserve">findings </w:t>
      </w:r>
      <w:r>
        <w:t>of these mixed</w:t>
      </w:r>
      <w:r w:rsidR="00E974F5">
        <w:t>-</w:t>
      </w:r>
      <w:r>
        <w:t xml:space="preserve">methods studies </w:t>
      </w:r>
      <w:r w:rsidR="005D619C">
        <w:t>mirror</w:t>
      </w:r>
      <w:r w:rsidR="004B35E7" w:rsidRPr="00B16C75">
        <w:t xml:space="preserve"> trends in </w:t>
      </w:r>
      <w:r w:rsidR="004B35E7" w:rsidRPr="00B16C75">
        <w:rPr>
          <w:color w:val="000000"/>
        </w:rPr>
        <w:t>previous writing research</w:t>
      </w:r>
      <w:r w:rsidR="00027DCD">
        <w:rPr>
          <w:color w:val="000000"/>
        </w:rPr>
        <w:t xml:space="preserve">, </w:t>
      </w:r>
      <w:r w:rsidR="004B35E7" w:rsidRPr="00B16C75">
        <w:rPr>
          <w:color w:val="000000"/>
        </w:rPr>
        <w:t xml:space="preserve">where </w:t>
      </w:r>
      <w:r w:rsidR="004B35E7" w:rsidRPr="00B16C75">
        <w:rPr>
          <w:rFonts w:eastAsia="Calibri"/>
        </w:rPr>
        <w:t xml:space="preserve">longer pauses </w:t>
      </w:r>
      <w:r w:rsidR="00027DCD">
        <w:rPr>
          <w:rFonts w:eastAsia="Calibri"/>
        </w:rPr>
        <w:t xml:space="preserve">were </w:t>
      </w:r>
      <w:r w:rsidR="004B35E7" w:rsidRPr="00B16C75">
        <w:rPr>
          <w:rFonts w:eastAsia="Calibri"/>
        </w:rPr>
        <w:t xml:space="preserve">associated with higher textual units (between clause and sentences), and shorter pauses </w:t>
      </w:r>
      <w:r w:rsidR="00027DCD">
        <w:rPr>
          <w:rFonts w:eastAsia="Calibri"/>
        </w:rPr>
        <w:t>were</w:t>
      </w:r>
      <w:r w:rsidR="00230E98" w:rsidRPr="00B16C75">
        <w:rPr>
          <w:rFonts w:eastAsia="Calibri"/>
        </w:rPr>
        <w:t xml:space="preserve"> </w:t>
      </w:r>
      <w:r w:rsidR="004B35E7" w:rsidRPr="00B16C75">
        <w:rPr>
          <w:rFonts w:eastAsia="Calibri"/>
        </w:rPr>
        <w:t xml:space="preserve">linked to lower textual units (within and between words) (e.g., </w:t>
      </w:r>
      <w:r w:rsidR="004B35E7" w:rsidRPr="00B16C75">
        <w:t xml:space="preserve">Deane </w:t>
      </w:r>
      <w:r w:rsidR="00B16C75">
        <w:t>and</w:t>
      </w:r>
      <w:r w:rsidR="008A0C74">
        <w:t xml:space="preserve"> Zhang</w:t>
      </w:r>
      <w:r w:rsidR="002C77F3">
        <w:t>,</w:t>
      </w:r>
      <w:r w:rsidR="004B35E7" w:rsidRPr="00B16C75">
        <w:t xml:space="preserve"> 2015; Spelm</w:t>
      </w:r>
      <w:r w:rsidR="008A0C74">
        <w:t>an Miller</w:t>
      </w:r>
      <w:r w:rsidR="002C77F3">
        <w:t>,</w:t>
      </w:r>
      <w:r w:rsidR="00D313BC" w:rsidRPr="00B16C75">
        <w:t xml:space="preserve"> 200</w:t>
      </w:r>
      <w:r w:rsidR="005536D1" w:rsidRPr="00B16C75">
        <w:t>6</w:t>
      </w:r>
      <w:r w:rsidR="00D313BC" w:rsidRPr="00B16C75">
        <w:t>; Spelma</w:t>
      </w:r>
      <w:r w:rsidR="008A0C74">
        <w:t>n Miller, Lindgren and Sullivan</w:t>
      </w:r>
      <w:r w:rsidR="002C77F3">
        <w:t>,</w:t>
      </w:r>
      <w:r w:rsidR="004B35E7" w:rsidRPr="00B16C75">
        <w:t xml:space="preserve"> </w:t>
      </w:r>
      <w:r w:rsidR="004B35E7" w:rsidRPr="00B16C75">
        <w:lastRenderedPageBreak/>
        <w:t xml:space="preserve">2008; Xu </w:t>
      </w:r>
      <w:r w:rsidR="00B16C75">
        <w:t>and</w:t>
      </w:r>
      <w:r w:rsidR="008A0C74">
        <w:t xml:space="preserve"> Qi</w:t>
      </w:r>
      <w:r w:rsidR="002C77F3">
        <w:t>,</w:t>
      </w:r>
      <w:r w:rsidR="004B35E7" w:rsidRPr="00B16C75">
        <w:t xml:space="preserve"> 2017)</w:t>
      </w:r>
      <w:r w:rsidR="00911B67">
        <w:t>.</w:t>
      </w:r>
      <w:r w:rsidR="006F2063">
        <w:t xml:space="preserve"> </w:t>
      </w:r>
      <w:r w:rsidR="00027DCD">
        <w:t>However</w:t>
      </w:r>
      <w:r w:rsidR="00911B67">
        <w:t>,</w:t>
      </w:r>
      <w:r w:rsidR="006F2063">
        <w:t xml:space="preserve"> the combination of data sources provided a fuller </w:t>
      </w:r>
      <w:r w:rsidR="00855843">
        <w:t xml:space="preserve">picture of writing behaviours and more complete </w:t>
      </w:r>
      <w:r w:rsidR="006F2063">
        <w:t xml:space="preserve">understanding of the </w:t>
      </w:r>
      <w:r w:rsidR="00855843">
        <w:t xml:space="preserve">underlying </w:t>
      </w:r>
      <w:r w:rsidR="006F2063">
        <w:t xml:space="preserve">processes. </w:t>
      </w:r>
      <w:r w:rsidR="004B35E7" w:rsidRPr="00B16C75">
        <w:t xml:space="preserve">Inspired by </w:t>
      </w:r>
      <w:r w:rsidR="006F2063">
        <w:t>this earlier work</w:t>
      </w:r>
      <w:r w:rsidR="004B35E7" w:rsidRPr="00B16C75">
        <w:t xml:space="preserve"> and methodological advances in L2 writing</w:t>
      </w:r>
      <w:r w:rsidR="00C970EC">
        <w:t>-</w:t>
      </w:r>
      <w:r w:rsidR="004B35E7" w:rsidRPr="00B16C75">
        <w:t xml:space="preserve">process research, </w:t>
      </w:r>
      <w:r w:rsidR="002310ED">
        <w:t>the present study</w:t>
      </w:r>
      <w:r w:rsidR="002310ED" w:rsidRPr="00B16C75">
        <w:t xml:space="preserve"> </w:t>
      </w:r>
      <w:r w:rsidR="00855843">
        <w:t xml:space="preserve">also </w:t>
      </w:r>
      <w:r w:rsidR="00911B67">
        <w:t xml:space="preserve">adopted a mixed-methods approach </w:t>
      </w:r>
      <w:r w:rsidR="00855843">
        <w:t>employing</w:t>
      </w:r>
      <w:r w:rsidR="004B35E7" w:rsidRPr="00B16C75">
        <w:t xml:space="preserve"> keystroke</w:t>
      </w:r>
      <w:r w:rsidR="00590FFF">
        <w:t xml:space="preserve"> </w:t>
      </w:r>
      <w:r w:rsidR="004B35E7" w:rsidRPr="00B16C75">
        <w:t>logging, eye-tracking, and stimulated recall</w:t>
      </w:r>
      <w:r w:rsidR="006F2063">
        <w:t>.</w:t>
      </w:r>
      <w:r w:rsidR="004B35E7" w:rsidRPr="00B16C75">
        <w:t xml:space="preserve"> </w:t>
      </w:r>
      <w:r w:rsidR="006F2063">
        <w:t>Specifically, we</w:t>
      </w:r>
      <w:r w:rsidR="006F2063" w:rsidRPr="00B16C75">
        <w:t xml:space="preserve"> </w:t>
      </w:r>
      <w:r w:rsidR="004B35E7" w:rsidRPr="00B16C75">
        <w:t>investigate</w:t>
      </w:r>
      <w:r w:rsidR="006F2063">
        <w:t>d</w:t>
      </w:r>
      <w:r w:rsidR="004B35E7" w:rsidRPr="00B16C75">
        <w:t xml:space="preserve"> L2 writing processes across independent versus integrated tasks</w:t>
      </w:r>
      <w:r w:rsidR="00EC0719">
        <w:t xml:space="preserve">, </w:t>
      </w:r>
      <w:r w:rsidR="002310ED">
        <w:t xml:space="preserve">hoping that the triangulation of methods would </w:t>
      </w:r>
      <w:r w:rsidR="00E974F5">
        <w:t>afford</w:t>
      </w:r>
      <w:r w:rsidR="00855843">
        <w:t xml:space="preserve"> deeper</w:t>
      </w:r>
      <w:r w:rsidR="006F2063">
        <w:t xml:space="preserve"> insights </w:t>
      </w:r>
      <w:r w:rsidR="00855843">
        <w:t xml:space="preserve">into </w:t>
      </w:r>
      <w:r w:rsidR="00170B07">
        <w:t>w</w:t>
      </w:r>
      <w:r w:rsidR="005025EA" w:rsidRPr="005025EA">
        <w:t>riting processes across these task types.</w:t>
      </w:r>
    </w:p>
    <w:p w14:paraId="5718D297" w14:textId="77777777" w:rsidR="004B35E7" w:rsidRPr="00B16C75" w:rsidRDefault="004B35E7" w:rsidP="004B35E7">
      <w:pPr>
        <w:ind w:firstLine="425"/>
        <w:jc w:val="left"/>
      </w:pPr>
    </w:p>
    <w:p w14:paraId="6E53BE19" w14:textId="77777777" w:rsidR="004B35E7" w:rsidRPr="00B16C75" w:rsidRDefault="004B35E7" w:rsidP="009537B0">
      <w:pPr>
        <w:pStyle w:val="Heading2"/>
        <w:spacing w:before="0"/>
      </w:pPr>
      <w:r w:rsidRPr="00B16C75">
        <w:t>The role of task type: Independent versus integrated tasks</w:t>
      </w:r>
    </w:p>
    <w:p w14:paraId="1337FC88" w14:textId="4ABC2774" w:rsidR="0044762B" w:rsidRDefault="008841CB" w:rsidP="0041084A">
      <w:pPr>
        <w:jc w:val="left"/>
        <w:rPr>
          <w:color w:val="000000"/>
        </w:rPr>
      </w:pPr>
      <w:r>
        <w:t xml:space="preserve">It is well documented in L2 writing research </w:t>
      </w:r>
      <w:r w:rsidR="00D07B16">
        <w:t>that t</w:t>
      </w:r>
      <w:r>
        <w:t xml:space="preserve">he type of task in which learners engage </w:t>
      </w:r>
      <w:r w:rsidR="003A5BB2">
        <w:t>has an</w:t>
      </w:r>
      <w:r>
        <w:t xml:space="preserve"> impact on the writing product</w:t>
      </w:r>
      <w:r w:rsidR="00D07B16">
        <w:t xml:space="preserve"> </w:t>
      </w:r>
      <w:r w:rsidR="00911B67">
        <w:t>(</w:t>
      </w:r>
      <w:r w:rsidR="00B70F71">
        <w:t xml:space="preserve">e.g., </w:t>
      </w:r>
      <w:r w:rsidR="007956CE" w:rsidRPr="00F67809">
        <w:t>Alexopoulou et al., 2017</w:t>
      </w:r>
      <w:r w:rsidR="00911B67" w:rsidRPr="001D4CAC">
        <w:t xml:space="preserve">; </w:t>
      </w:r>
      <w:r w:rsidR="00790DC8" w:rsidRPr="001D4CAC">
        <w:t>Lu, 2011</w:t>
      </w:r>
      <w:r w:rsidR="0052410E" w:rsidRPr="001D4CAC">
        <w:t xml:space="preserve">). </w:t>
      </w:r>
      <w:r w:rsidR="00340AE4">
        <w:t>Given this understanding, researchers have shown a keen interest in exploring how writing performances might be affected by the distinction between independent and integrated tasks, the latter task type being employed increasingly i</w:t>
      </w:r>
      <w:r w:rsidR="0052410E" w:rsidRPr="001D4CAC">
        <w:t>n language assessment</w:t>
      </w:r>
      <w:r w:rsidR="0052410E">
        <w:t xml:space="preserve"> contexts</w:t>
      </w:r>
      <w:r w:rsidR="00340AE4">
        <w:t xml:space="preserve"> in an attempt to </w:t>
      </w:r>
      <w:r w:rsidR="00170B07">
        <w:t>increase authenticity</w:t>
      </w:r>
      <w:r w:rsidR="0052410E">
        <w:t xml:space="preserve">. </w:t>
      </w:r>
      <w:r w:rsidR="004B35E7" w:rsidRPr="00B16C75">
        <w:t>Independent tasks typically ask writers to address a prompt or respond to a question relying on their own resources. Integrated tasks “</w:t>
      </w:r>
      <w:r w:rsidR="004B35E7" w:rsidRPr="00B16C75">
        <w:rPr>
          <w:color w:val="000000"/>
        </w:rPr>
        <w:t>require learners or test takers to incorporate substantive content from source materials"</w:t>
      </w:r>
      <w:r w:rsidR="005536D1" w:rsidRPr="00B16C75">
        <w:rPr>
          <w:color w:val="000000"/>
        </w:rPr>
        <w:t xml:space="preserve"> (Cumming</w:t>
      </w:r>
      <w:r w:rsidR="004B35E7" w:rsidRPr="00B16C75">
        <w:rPr>
          <w:color w:val="000000"/>
        </w:rPr>
        <w:t xml:space="preserve"> 2013, p.1), thus writers need to synthesize information from</w:t>
      </w:r>
      <w:r w:rsidR="00A61A8A">
        <w:rPr>
          <w:color w:val="000000"/>
        </w:rPr>
        <w:t>, for example,</w:t>
      </w:r>
      <w:r w:rsidR="004B35E7" w:rsidRPr="00B16C75">
        <w:rPr>
          <w:color w:val="000000"/>
        </w:rPr>
        <w:t xml:space="preserve"> </w:t>
      </w:r>
      <w:r w:rsidR="00A61A8A">
        <w:rPr>
          <w:color w:val="000000"/>
        </w:rPr>
        <w:t xml:space="preserve">a </w:t>
      </w:r>
      <w:r w:rsidR="004B35E7" w:rsidRPr="00B16C75">
        <w:rPr>
          <w:color w:val="000000"/>
        </w:rPr>
        <w:t xml:space="preserve">listening and/or reading </w:t>
      </w:r>
      <w:r w:rsidR="00A61A8A">
        <w:rPr>
          <w:color w:val="000000"/>
        </w:rPr>
        <w:t>input</w:t>
      </w:r>
      <w:r w:rsidR="004B35E7" w:rsidRPr="00B16C75">
        <w:rPr>
          <w:color w:val="000000"/>
        </w:rPr>
        <w:t xml:space="preserve"> and summarize it into a coherent text.</w:t>
      </w:r>
      <w:r w:rsidR="00D07B16">
        <w:rPr>
          <w:color w:val="000000"/>
        </w:rPr>
        <w:t xml:space="preserve"> </w:t>
      </w:r>
      <w:r w:rsidR="0034030F">
        <w:rPr>
          <w:color w:val="000000"/>
        </w:rPr>
        <w:t>While in the assessment literature</w:t>
      </w:r>
      <w:r w:rsidR="004B35E7" w:rsidRPr="00B16C75">
        <w:t xml:space="preserve"> </w:t>
      </w:r>
      <w:r w:rsidR="0034030F">
        <w:t xml:space="preserve">there is </w:t>
      </w:r>
      <w:r w:rsidR="004B35E7" w:rsidRPr="00B16C75">
        <w:t>a growing body of research comparing L2 performance</w:t>
      </w:r>
      <w:r w:rsidR="006D1812">
        <w:t>s</w:t>
      </w:r>
      <w:r w:rsidR="004B35E7" w:rsidRPr="00B16C75">
        <w:t xml:space="preserve"> on independent versus integrated writing tasks</w:t>
      </w:r>
      <w:r w:rsidR="004B35E7" w:rsidRPr="00B16C75">
        <w:rPr>
          <w:color w:val="000000"/>
        </w:rPr>
        <w:t>, most existing work has examined the extent to which the product of writing or text quality may vary</w:t>
      </w:r>
      <w:r w:rsidR="00A61A8A">
        <w:rPr>
          <w:color w:val="000000"/>
        </w:rPr>
        <w:t xml:space="preserve"> across the task</w:t>
      </w:r>
      <w:r w:rsidR="0034030F">
        <w:rPr>
          <w:color w:val="000000"/>
        </w:rPr>
        <w:t xml:space="preserve"> type</w:t>
      </w:r>
      <w:r w:rsidR="00A61A8A">
        <w:rPr>
          <w:color w:val="000000"/>
        </w:rPr>
        <w:t>s</w:t>
      </w:r>
      <w:r w:rsidR="004B35E7" w:rsidRPr="00B16C75">
        <w:rPr>
          <w:color w:val="000000"/>
        </w:rPr>
        <w:t xml:space="preserve"> (e.g., Biber </w:t>
      </w:r>
      <w:r w:rsidR="00B16C75">
        <w:rPr>
          <w:color w:val="000000"/>
        </w:rPr>
        <w:t>and</w:t>
      </w:r>
      <w:r w:rsidR="008A0C74">
        <w:rPr>
          <w:color w:val="000000"/>
        </w:rPr>
        <w:t xml:space="preserve"> Gray</w:t>
      </w:r>
      <w:r w:rsidR="00201655">
        <w:rPr>
          <w:color w:val="000000"/>
        </w:rPr>
        <w:t>,</w:t>
      </w:r>
      <w:r w:rsidR="004B35E7" w:rsidRPr="00B16C75">
        <w:rPr>
          <w:color w:val="000000"/>
        </w:rPr>
        <w:t xml:space="preserve"> 2013</w:t>
      </w:r>
      <w:r w:rsidR="000D27AA">
        <w:rPr>
          <w:color w:val="000000"/>
        </w:rPr>
        <w:t>; David, 2015</w:t>
      </w:r>
      <w:r w:rsidR="0044762B">
        <w:rPr>
          <w:color w:val="000000"/>
        </w:rPr>
        <w:t xml:space="preserve">). </w:t>
      </w:r>
      <w:r w:rsidR="00DD22B1">
        <w:rPr>
          <w:color w:val="000000"/>
        </w:rPr>
        <w:t>To the best of our knowledge, only three studies have looked into writing processes and behaviours on integrated vs. independent tasks, all examining</w:t>
      </w:r>
      <w:r w:rsidR="00DD22B1" w:rsidRPr="00B16C75">
        <w:rPr>
          <w:color w:val="000000"/>
        </w:rPr>
        <w:t xml:space="preserve"> the TOEFL iBT </w:t>
      </w:r>
      <w:r w:rsidR="00DD22B1">
        <w:rPr>
          <w:color w:val="000000"/>
        </w:rPr>
        <w:t>test</w:t>
      </w:r>
      <w:r w:rsidR="00DD22B1" w:rsidRPr="00B16C75">
        <w:rPr>
          <w:color w:val="000000"/>
        </w:rPr>
        <w:t>.</w:t>
      </w:r>
    </w:p>
    <w:p w14:paraId="43FB50FA" w14:textId="089D9E97" w:rsidR="004B35E7" w:rsidRPr="00B16C75" w:rsidRDefault="00A61A8A" w:rsidP="00077D92">
      <w:pPr>
        <w:jc w:val="left"/>
        <w:rPr>
          <w:color w:val="000000"/>
        </w:rPr>
      </w:pPr>
      <w:r>
        <w:rPr>
          <w:color w:val="000000"/>
        </w:rPr>
        <w:t>Based on</w:t>
      </w:r>
      <w:r w:rsidR="00522CB5">
        <w:rPr>
          <w:color w:val="000000"/>
        </w:rPr>
        <w:t xml:space="preserve"> Kellogg</w:t>
      </w:r>
      <w:r w:rsidR="0034030F">
        <w:rPr>
          <w:color w:val="000000"/>
        </w:rPr>
        <w:t>’s model</w:t>
      </w:r>
      <w:r w:rsidR="00522CB5">
        <w:rPr>
          <w:color w:val="000000"/>
        </w:rPr>
        <w:t xml:space="preserve"> (1996), </w:t>
      </w:r>
      <w:r w:rsidR="00DD22B1">
        <w:rPr>
          <w:color w:val="000000"/>
        </w:rPr>
        <w:t>one might expect integrated tasks to engage writers</w:t>
      </w:r>
      <w:r w:rsidR="00522CB5">
        <w:rPr>
          <w:color w:val="000000"/>
        </w:rPr>
        <w:t xml:space="preserve"> in planning and translation processes </w:t>
      </w:r>
      <w:r w:rsidR="00DD22B1">
        <w:rPr>
          <w:color w:val="000000"/>
        </w:rPr>
        <w:t xml:space="preserve">to a lesser degree, because </w:t>
      </w:r>
      <w:r w:rsidR="00E9616C">
        <w:rPr>
          <w:color w:val="000000"/>
        </w:rPr>
        <w:t>writer</w:t>
      </w:r>
      <w:r w:rsidR="00F9435D">
        <w:rPr>
          <w:color w:val="000000"/>
        </w:rPr>
        <w:t>s</w:t>
      </w:r>
      <w:r w:rsidR="00DD22B1">
        <w:rPr>
          <w:color w:val="000000"/>
        </w:rPr>
        <w:t xml:space="preserve"> can rely on the sources for help with content and language. This, in turn, </w:t>
      </w:r>
      <w:r w:rsidR="0044762B">
        <w:rPr>
          <w:color w:val="000000"/>
        </w:rPr>
        <w:t>might elicit greater fluency and more time for monitoring</w:t>
      </w:r>
      <w:r w:rsidR="00522CB5">
        <w:rPr>
          <w:color w:val="000000"/>
        </w:rPr>
        <w:t>.</w:t>
      </w:r>
      <w:r w:rsidR="0044762B">
        <w:rPr>
          <w:color w:val="000000"/>
        </w:rPr>
        <w:t xml:space="preserve"> </w:t>
      </w:r>
      <w:r w:rsidR="00170B07">
        <w:rPr>
          <w:color w:val="000000"/>
        </w:rPr>
        <w:t>P</w:t>
      </w:r>
      <w:r w:rsidR="0041084A">
        <w:rPr>
          <w:color w:val="000000"/>
        </w:rPr>
        <w:t xml:space="preserve">revious studies largely reflect these predictions. </w:t>
      </w:r>
      <w:r w:rsidR="003A5BB2">
        <w:rPr>
          <w:color w:val="000000"/>
        </w:rPr>
        <w:t>U</w:t>
      </w:r>
      <w:r w:rsidR="004B35E7" w:rsidRPr="00B16C75">
        <w:rPr>
          <w:color w:val="000000"/>
        </w:rPr>
        <w:t xml:space="preserve">sing </w:t>
      </w:r>
      <w:r w:rsidR="00957BD1">
        <w:rPr>
          <w:color w:val="000000"/>
        </w:rPr>
        <w:t>a</w:t>
      </w:r>
      <w:r w:rsidR="00957BD1" w:rsidRPr="00B16C75">
        <w:rPr>
          <w:color w:val="000000"/>
        </w:rPr>
        <w:t xml:space="preserve"> </w:t>
      </w:r>
      <w:r w:rsidR="004B35E7" w:rsidRPr="00B16C75">
        <w:rPr>
          <w:color w:val="000000"/>
        </w:rPr>
        <w:t>think-aloud procedure</w:t>
      </w:r>
      <w:r w:rsidR="00A54F0D">
        <w:rPr>
          <w:color w:val="000000"/>
        </w:rPr>
        <w:t xml:space="preserve">, </w:t>
      </w:r>
      <w:r w:rsidR="00A54F0D" w:rsidRPr="00B16C75">
        <w:rPr>
          <w:color w:val="000000"/>
        </w:rPr>
        <w:t xml:space="preserve">Plakans (2008) </w:t>
      </w:r>
      <w:r w:rsidR="00A54F0D">
        <w:rPr>
          <w:color w:val="000000"/>
        </w:rPr>
        <w:t xml:space="preserve">found that </w:t>
      </w:r>
      <w:r>
        <w:rPr>
          <w:color w:val="000000"/>
        </w:rPr>
        <w:t>i</w:t>
      </w:r>
      <w:r w:rsidRPr="00B16C75">
        <w:rPr>
          <w:color w:val="000000"/>
        </w:rPr>
        <w:t xml:space="preserve">n the </w:t>
      </w:r>
      <w:r w:rsidR="00DD22B1">
        <w:rPr>
          <w:color w:val="000000"/>
        </w:rPr>
        <w:t xml:space="preserve">TOEFL iBT </w:t>
      </w:r>
      <w:r w:rsidRPr="00B16C75">
        <w:rPr>
          <w:color w:val="000000"/>
        </w:rPr>
        <w:t>integrated task, students were more likely to reread the prompt, engage in thinking to interpret the task, and do during-writing planning.</w:t>
      </w:r>
      <w:r>
        <w:rPr>
          <w:color w:val="000000"/>
        </w:rPr>
        <w:t xml:space="preserve"> In contrast, </w:t>
      </w:r>
      <w:r w:rsidR="00A54F0D">
        <w:rPr>
          <w:color w:val="000000"/>
        </w:rPr>
        <w:t>the</w:t>
      </w:r>
      <w:r w:rsidR="00A54F0D" w:rsidRPr="00B16C75">
        <w:rPr>
          <w:color w:val="000000"/>
        </w:rPr>
        <w:t xml:space="preserve"> </w:t>
      </w:r>
      <w:r w:rsidR="004B35E7" w:rsidRPr="00B16C75">
        <w:rPr>
          <w:color w:val="000000"/>
        </w:rPr>
        <w:t>independent task elicited more initial but less during-writing planning</w:t>
      </w:r>
      <w:r w:rsidR="00585ADD">
        <w:rPr>
          <w:color w:val="000000"/>
        </w:rPr>
        <w:t xml:space="preserve"> and</w:t>
      </w:r>
      <w:r w:rsidR="004B35E7" w:rsidRPr="00B16C75">
        <w:rPr>
          <w:color w:val="000000"/>
        </w:rPr>
        <w:t xml:space="preserve"> more frequent rereading. </w:t>
      </w:r>
      <w:r w:rsidR="00E9616C" w:rsidRPr="00B16C75">
        <w:rPr>
          <w:color w:val="000000"/>
        </w:rPr>
        <w:t xml:space="preserve">Unlike Plakans, Barkaoui (2015) employed stimulated </w:t>
      </w:r>
      <w:r w:rsidR="00E9616C">
        <w:rPr>
          <w:color w:val="000000"/>
        </w:rPr>
        <w:t>recalls</w:t>
      </w:r>
      <w:r w:rsidR="00170B07">
        <w:rPr>
          <w:color w:val="000000"/>
        </w:rPr>
        <w:t xml:space="preserve">, and </w:t>
      </w:r>
      <w:r w:rsidR="00E9616C" w:rsidRPr="00B16C75">
        <w:rPr>
          <w:color w:val="000000"/>
        </w:rPr>
        <w:t xml:space="preserve">revealed that, during the independent task, participants planned more, experienced greater difficulty with generating content and language, and revised language </w:t>
      </w:r>
      <w:r w:rsidR="00E9616C" w:rsidRPr="00B16C75">
        <w:rPr>
          <w:color w:val="000000"/>
        </w:rPr>
        <w:lastRenderedPageBreak/>
        <w:t>more frequently</w:t>
      </w:r>
      <w:r w:rsidR="00585ADD">
        <w:rPr>
          <w:color w:val="000000"/>
        </w:rPr>
        <w:t xml:space="preserve">. In a keystroke-logging study, </w:t>
      </w:r>
      <w:r w:rsidR="00585ADD" w:rsidRPr="00B16C75">
        <w:rPr>
          <w:color w:val="000000"/>
        </w:rPr>
        <w:t xml:space="preserve">Barkaoui (2019), like the present research, examined the impact of task type on pausing </w:t>
      </w:r>
      <w:r w:rsidR="00585ADD">
        <w:rPr>
          <w:color w:val="000000"/>
        </w:rPr>
        <w:t>behaviours</w:t>
      </w:r>
      <w:r w:rsidR="00585ADD" w:rsidRPr="00B16C75">
        <w:rPr>
          <w:color w:val="000000"/>
        </w:rPr>
        <w:t>. When working on the integrated task, participants pause</w:t>
      </w:r>
      <w:r w:rsidR="00F9435D">
        <w:rPr>
          <w:color w:val="000000"/>
        </w:rPr>
        <w:t>d</w:t>
      </w:r>
      <w:r w:rsidR="00585ADD" w:rsidRPr="00B16C75">
        <w:rPr>
          <w:color w:val="000000"/>
        </w:rPr>
        <w:t xml:space="preserve"> longer on average, probably because they</w:t>
      </w:r>
      <w:r w:rsidR="00170B07">
        <w:rPr>
          <w:color w:val="000000"/>
        </w:rPr>
        <w:t xml:space="preserve"> went</w:t>
      </w:r>
      <w:r w:rsidR="00585ADD" w:rsidRPr="00B16C75">
        <w:rPr>
          <w:color w:val="000000"/>
        </w:rPr>
        <w:t xml:space="preserve"> back to the reading while composing. They also paused longer between paragraphs on the independent task, suggesting more time </w:t>
      </w:r>
      <w:r w:rsidR="006D1812">
        <w:rPr>
          <w:color w:val="000000"/>
        </w:rPr>
        <w:t xml:space="preserve">was required </w:t>
      </w:r>
      <w:r w:rsidR="00585ADD" w:rsidRPr="00B16C75">
        <w:rPr>
          <w:color w:val="000000"/>
        </w:rPr>
        <w:t xml:space="preserve">for planning content. Finally, writers produced more revision pauses on the independent task, maybe because they could not extract language from </w:t>
      </w:r>
      <w:r w:rsidR="00585ADD">
        <w:rPr>
          <w:color w:val="000000"/>
        </w:rPr>
        <w:t>a provided text</w:t>
      </w:r>
      <w:r w:rsidR="00585ADD" w:rsidRPr="00B16C75">
        <w:rPr>
          <w:color w:val="000000"/>
        </w:rPr>
        <w:t xml:space="preserve">. </w:t>
      </w:r>
      <w:r w:rsidR="00077D92">
        <w:rPr>
          <w:color w:val="000000"/>
        </w:rPr>
        <w:t xml:space="preserve">Through the use of a </w:t>
      </w:r>
      <w:r w:rsidR="00201655">
        <w:rPr>
          <w:color w:val="000000"/>
        </w:rPr>
        <w:t>mixed-methods approach</w:t>
      </w:r>
      <w:r w:rsidR="00077D92">
        <w:rPr>
          <w:color w:val="000000"/>
        </w:rPr>
        <w:t xml:space="preserve"> including eye-tracking</w:t>
      </w:r>
      <w:r w:rsidR="00201655">
        <w:rPr>
          <w:color w:val="000000"/>
        </w:rPr>
        <w:t>, we</w:t>
      </w:r>
      <w:r w:rsidR="00D07B16">
        <w:rPr>
          <w:color w:val="000000"/>
        </w:rPr>
        <w:t xml:space="preserve"> aimed to substantiate and </w:t>
      </w:r>
      <w:r w:rsidR="00201655">
        <w:rPr>
          <w:color w:val="000000"/>
        </w:rPr>
        <w:t>expand</w:t>
      </w:r>
      <w:r w:rsidR="00D07B16">
        <w:rPr>
          <w:color w:val="000000"/>
        </w:rPr>
        <w:t xml:space="preserve"> this research</w:t>
      </w:r>
      <w:r w:rsidR="009E7F05">
        <w:rPr>
          <w:color w:val="000000"/>
        </w:rPr>
        <w:t>.</w:t>
      </w:r>
    </w:p>
    <w:p w14:paraId="0BC96670" w14:textId="2A6F9EAE" w:rsidR="004B35E7" w:rsidRPr="00B16C75" w:rsidRDefault="004B35E7" w:rsidP="004B35E7">
      <w:pPr>
        <w:jc w:val="left"/>
        <w:rPr>
          <w:color w:val="000000"/>
        </w:rPr>
      </w:pPr>
      <w:r w:rsidRPr="00B16C75">
        <w:rPr>
          <w:color w:val="000000"/>
        </w:rPr>
        <w:t xml:space="preserve">  </w:t>
      </w:r>
    </w:p>
    <w:p w14:paraId="486B7EC6" w14:textId="77777777" w:rsidR="004B35E7" w:rsidRPr="00B16C75" w:rsidRDefault="004B35E7" w:rsidP="00F67809">
      <w:pPr>
        <w:pStyle w:val="Heading2"/>
      </w:pPr>
      <w:r w:rsidRPr="00B16C75">
        <w:t>Stage of writing</w:t>
      </w:r>
    </w:p>
    <w:p w14:paraId="04CC2A79" w14:textId="5F204EB0" w:rsidR="004B35E7" w:rsidRPr="00B16C75" w:rsidRDefault="004B35E7" w:rsidP="004B35E7">
      <w:pPr>
        <w:jc w:val="left"/>
      </w:pPr>
      <w:r w:rsidRPr="00B16C75">
        <w:rPr>
          <w:color w:val="000000"/>
        </w:rPr>
        <w:t xml:space="preserve"> Largely motivated by the work of Rijlaarsdam and Van den Bergh </w:t>
      </w:r>
      <w:r w:rsidR="005A6E3E" w:rsidRPr="00B16C75">
        <w:rPr>
          <w:color w:val="000000"/>
        </w:rPr>
        <w:fldChar w:fldCharType="begin"/>
      </w:r>
      <w:r w:rsidRPr="00B16C75">
        <w:rPr>
          <w:color w:val="000000"/>
        </w:rPr>
        <w:instrText xml:space="preserve"> ADDIN ZOTERO_ITEM CSL_CITATION {"citationID":"SFA2KJHk","properties":{"formattedCitation":"(1996)","plainCitation":"(1996)"},"citationItems":[{"id":258,"uris":["http://zotero.org/users/3490168/items/6R9INQ63"],"uri":["http://zotero.org/users/3490168/items/6R9INQ63"],"itemData":{"id":258,"type":"chapter","title":"The Dynamic of Composing----An Agenda for Research into an Interactive Compensatory Model of Writing: Many Questions, Some Answers","container-title":"The science of writing : theories, methods, individual differences, and applications","publisher":"Lawrence Erlbaum Associates","publisher-place":"New Jersey","page":"107-126","event-place":"New Jersey","author":[{"family":"Rijlaarsdam","given":"Gert"},{"family":"Van Den Bergh","given":"Gert"}],"editor":[{"family":"Levy","given":"C. Michael"},{"family":"Ransdell","given":"Sarah"}],"issued":{"date-parts":[["1996"]]}},"suppress-author":true}],"schema":"https://github.com/citation-style-language/schema/raw/master/csl-citation.json"} </w:instrText>
      </w:r>
      <w:r w:rsidR="005A6E3E" w:rsidRPr="00B16C75">
        <w:rPr>
          <w:color w:val="000000"/>
        </w:rPr>
        <w:fldChar w:fldCharType="separate"/>
      </w:r>
      <w:r w:rsidRPr="00B16C75">
        <w:rPr>
          <w:color w:val="000000"/>
        </w:rPr>
        <w:t>(1996)</w:t>
      </w:r>
      <w:r w:rsidR="005A6E3E" w:rsidRPr="00B16C75">
        <w:rPr>
          <w:color w:val="000000"/>
        </w:rPr>
        <w:fldChar w:fldCharType="end"/>
      </w:r>
      <w:r w:rsidRPr="00B16C75">
        <w:rPr>
          <w:color w:val="000000"/>
        </w:rPr>
        <w:t xml:space="preserve">, </w:t>
      </w:r>
      <w:r w:rsidR="00201655">
        <w:rPr>
          <w:color w:val="000000"/>
        </w:rPr>
        <w:t xml:space="preserve">a </w:t>
      </w:r>
      <w:r w:rsidR="00201655" w:rsidRPr="00B16C75">
        <w:rPr>
          <w:color w:val="000000"/>
        </w:rPr>
        <w:t>grow</w:t>
      </w:r>
      <w:r w:rsidR="00201655">
        <w:rPr>
          <w:color w:val="000000"/>
        </w:rPr>
        <w:t>ing number</w:t>
      </w:r>
      <w:r w:rsidR="00201655" w:rsidRPr="00B16C75">
        <w:rPr>
          <w:color w:val="000000"/>
        </w:rPr>
        <w:t xml:space="preserve"> </w:t>
      </w:r>
      <w:r w:rsidRPr="00B16C75">
        <w:rPr>
          <w:color w:val="000000"/>
        </w:rPr>
        <w:t xml:space="preserve">of </w:t>
      </w:r>
      <w:r w:rsidR="00201655">
        <w:rPr>
          <w:color w:val="000000"/>
        </w:rPr>
        <w:t>studies</w:t>
      </w:r>
      <w:r w:rsidR="00201655" w:rsidRPr="00B16C75">
        <w:rPr>
          <w:color w:val="000000"/>
        </w:rPr>
        <w:t xml:space="preserve"> examin</w:t>
      </w:r>
      <w:r w:rsidR="00201655">
        <w:rPr>
          <w:color w:val="000000"/>
        </w:rPr>
        <w:t>ed</w:t>
      </w:r>
      <w:r w:rsidR="00201655" w:rsidRPr="00B16C75">
        <w:rPr>
          <w:color w:val="000000"/>
        </w:rPr>
        <w:t xml:space="preserve"> </w:t>
      </w:r>
      <w:r w:rsidRPr="00B16C75">
        <w:rPr>
          <w:color w:val="000000"/>
        </w:rPr>
        <w:t xml:space="preserve">the temporal distribution of writing activities, </w:t>
      </w:r>
      <w:r w:rsidR="0035562C">
        <w:rPr>
          <w:color w:val="000000"/>
        </w:rPr>
        <w:t>demonstrating</w:t>
      </w:r>
      <w:r w:rsidR="0035562C" w:rsidRPr="00B16C75">
        <w:rPr>
          <w:color w:val="000000"/>
        </w:rPr>
        <w:t xml:space="preserve"> </w:t>
      </w:r>
      <w:r w:rsidRPr="00B16C75">
        <w:rPr>
          <w:color w:val="000000"/>
        </w:rPr>
        <w:t xml:space="preserve">that the </w:t>
      </w:r>
      <w:r w:rsidR="006F078C">
        <w:rPr>
          <w:color w:val="000000"/>
        </w:rPr>
        <w:t>behaviours</w:t>
      </w:r>
      <w:r w:rsidRPr="00B16C75">
        <w:rPr>
          <w:color w:val="000000"/>
        </w:rPr>
        <w:t xml:space="preserve"> and the cognitive processes in which writers engage differ </w:t>
      </w:r>
      <w:r w:rsidR="00170B07">
        <w:rPr>
          <w:color w:val="000000"/>
        </w:rPr>
        <w:t>during</w:t>
      </w:r>
      <w:r w:rsidRPr="00B16C75">
        <w:rPr>
          <w:color w:val="000000"/>
        </w:rPr>
        <w:t xml:space="preserve"> the composing process. </w:t>
      </w:r>
      <w:r w:rsidR="006D1812">
        <w:rPr>
          <w:color w:val="000000"/>
        </w:rPr>
        <w:t>P</w:t>
      </w:r>
      <w:r w:rsidRPr="00B16C75">
        <w:rPr>
          <w:color w:val="000000"/>
        </w:rPr>
        <w:t xml:space="preserve">revious </w:t>
      </w:r>
      <w:r w:rsidR="00201655">
        <w:rPr>
          <w:color w:val="000000"/>
        </w:rPr>
        <w:t>work</w:t>
      </w:r>
      <w:r w:rsidR="00F9435D">
        <w:rPr>
          <w:color w:val="000000"/>
        </w:rPr>
        <w:t>,</w:t>
      </w:r>
      <w:r w:rsidR="00201655">
        <w:rPr>
          <w:color w:val="000000"/>
        </w:rPr>
        <w:t xml:space="preserve"> </w:t>
      </w:r>
      <w:r w:rsidR="00F9435D">
        <w:rPr>
          <w:color w:val="000000"/>
        </w:rPr>
        <w:t xml:space="preserve">mostly </w:t>
      </w:r>
      <w:r w:rsidR="00F9435D" w:rsidRPr="00B16C75">
        <w:rPr>
          <w:color w:val="000000"/>
        </w:rPr>
        <w:t>focus</w:t>
      </w:r>
      <w:r w:rsidR="00F9435D">
        <w:rPr>
          <w:color w:val="000000"/>
        </w:rPr>
        <w:t>ing</w:t>
      </w:r>
      <w:r w:rsidR="00F9435D" w:rsidRPr="00B16C75">
        <w:rPr>
          <w:color w:val="000000"/>
        </w:rPr>
        <w:t xml:space="preserve"> </w:t>
      </w:r>
      <w:r w:rsidRPr="00B16C75">
        <w:rPr>
          <w:color w:val="000000"/>
        </w:rPr>
        <w:t>on independent, argumentative writing tasks</w:t>
      </w:r>
      <w:r w:rsidR="00F9435D">
        <w:rPr>
          <w:color w:val="000000"/>
        </w:rPr>
        <w:t xml:space="preserve">, </w:t>
      </w:r>
      <w:r w:rsidRPr="00B16C75">
        <w:rPr>
          <w:color w:val="000000"/>
        </w:rPr>
        <w:t>suggest</w:t>
      </w:r>
      <w:r w:rsidR="006D1812">
        <w:rPr>
          <w:color w:val="000000"/>
        </w:rPr>
        <w:t>s</w:t>
      </w:r>
      <w:r w:rsidRPr="00B16C75">
        <w:rPr>
          <w:color w:val="000000"/>
        </w:rPr>
        <w:t xml:space="preserve"> that L2 writers </w:t>
      </w:r>
      <w:r w:rsidR="00201655">
        <w:rPr>
          <w:color w:val="000000"/>
        </w:rPr>
        <w:t xml:space="preserve">tend </w:t>
      </w:r>
      <w:r w:rsidRPr="00B16C75">
        <w:t>to plan</w:t>
      </w:r>
      <w:r w:rsidR="00201655">
        <w:t xml:space="preserve"> more</w:t>
      </w:r>
      <w:r w:rsidRPr="00B16C75">
        <w:t xml:space="preserve"> in</w:t>
      </w:r>
      <w:r w:rsidR="00170B07">
        <w:t>itially</w:t>
      </w:r>
      <w:r w:rsidR="00234E1A" w:rsidRPr="00B16C75">
        <w:t xml:space="preserve">, </w:t>
      </w:r>
      <w:r w:rsidR="00201655">
        <w:t>while</w:t>
      </w:r>
      <w:r w:rsidR="00201655" w:rsidRPr="00B16C75">
        <w:t xml:space="preserve"> </w:t>
      </w:r>
      <w:r w:rsidR="00234E1A" w:rsidRPr="00B16C75">
        <w:t>f</w:t>
      </w:r>
      <w:r w:rsidRPr="00B16C75">
        <w:t>ormulation activities are more frequent in the middle phases</w:t>
      </w:r>
      <w:r w:rsidR="00201655">
        <w:t xml:space="preserve"> (e.g., Barkaoui, 2015;</w:t>
      </w:r>
      <w:r w:rsidR="00CB1C57">
        <w:t xml:space="preserve"> Roca de Larios et al.,</w:t>
      </w:r>
      <w:r w:rsidR="00CB1C57" w:rsidRPr="00B16C75">
        <w:t xml:space="preserve"> 2008</w:t>
      </w:r>
      <w:r w:rsidR="00CB1C57">
        <w:t>;</w:t>
      </w:r>
      <w:r w:rsidR="00201655" w:rsidRPr="00B16C75">
        <w:t xml:space="preserve"> Tillem</w:t>
      </w:r>
      <w:r w:rsidR="00201655">
        <w:t>a, 2012; Van Weijen,</w:t>
      </w:r>
      <w:r w:rsidR="00201655" w:rsidRPr="00B16C75">
        <w:t xml:space="preserve"> 2009)</w:t>
      </w:r>
      <w:r w:rsidRPr="00B16C75">
        <w:t>. Less uniform patterns were observed for revision and rereading</w:t>
      </w:r>
      <w:r w:rsidR="004D3D94">
        <w:t>.</w:t>
      </w:r>
      <w:r w:rsidR="0022313D">
        <w:t xml:space="preserve"> </w:t>
      </w:r>
      <w:r w:rsidR="004D3D94">
        <w:t>S</w:t>
      </w:r>
      <w:r w:rsidRPr="00B16C75">
        <w:t>ome studies</w:t>
      </w:r>
      <w:r w:rsidR="0022313D">
        <w:t xml:space="preserve"> found</w:t>
      </w:r>
      <w:r w:rsidRPr="00B16C75">
        <w:t xml:space="preserve"> </w:t>
      </w:r>
      <w:r w:rsidR="0022313D">
        <w:t xml:space="preserve">increased </w:t>
      </w:r>
      <w:r w:rsidRPr="00B16C75">
        <w:t xml:space="preserve">revision </w:t>
      </w:r>
      <w:r w:rsidR="0022313D">
        <w:t>over time</w:t>
      </w:r>
      <w:r w:rsidRPr="00B16C75">
        <w:t xml:space="preserve"> (Ba</w:t>
      </w:r>
      <w:r w:rsidR="008A0C74">
        <w:t>rkaoui</w:t>
      </w:r>
      <w:r w:rsidR="00201655">
        <w:t>,</w:t>
      </w:r>
      <w:r w:rsidR="008A0C74">
        <w:t xml:space="preserve"> 2015; Roca de Larios et al.</w:t>
      </w:r>
      <w:r w:rsidR="00201655">
        <w:t>,</w:t>
      </w:r>
      <w:r w:rsidRPr="00B16C75">
        <w:t xml:space="preserve"> 2008)</w:t>
      </w:r>
      <w:r w:rsidRPr="00B16C75">
        <w:rPr>
          <w:color w:val="000000"/>
        </w:rPr>
        <w:t>,</w:t>
      </w:r>
      <w:r w:rsidRPr="00B16C75">
        <w:t xml:space="preserve"> whereas other</w:t>
      </w:r>
      <w:r w:rsidR="0022313D">
        <w:t>s</w:t>
      </w:r>
      <w:r w:rsidRPr="00B16C75">
        <w:t xml:space="preserve"> </w:t>
      </w:r>
      <w:r w:rsidR="0022313D">
        <w:t>report</w:t>
      </w:r>
      <w:r w:rsidR="003A5BB2">
        <w:t>ed</w:t>
      </w:r>
      <w:r w:rsidR="0022313D">
        <w:t xml:space="preserve"> stable amounts of</w:t>
      </w:r>
      <w:r w:rsidRPr="00B16C75">
        <w:t xml:space="preserve"> revision across stages (</w:t>
      </w:r>
      <w:r w:rsidR="006F078C" w:rsidRPr="00B16C75">
        <w:t>Gánem-Gutiérrez</w:t>
      </w:r>
      <w:r w:rsidRPr="00B16C75">
        <w:t xml:space="preserve"> </w:t>
      </w:r>
      <w:r w:rsidR="00B16C75">
        <w:t>and</w:t>
      </w:r>
      <w:r w:rsidR="008A0C74">
        <w:t xml:space="preserve"> Gillmore</w:t>
      </w:r>
      <w:r w:rsidR="00201655">
        <w:t>,</w:t>
      </w:r>
      <w:r w:rsidRPr="00B16C75">
        <w:t xml:space="preserve"> 2018; Til</w:t>
      </w:r>
      <w:r w:rsidR="006355B6" w:rsidRPr="00B16C75">
        <w:t>lem</w:t>
      </w:r>
      <w:r w:rsidR="008A0C74">
        <w:t>a</w:t>
      </w:r>
      <w:r w:rsidR="00201655">
        <w:t>,</w:t>
      </w:r>
      <w:r w:rsidRPr="00B16C75">
        <w:t xml:space="preserve"> 2012). For rereading, Til</w:t>
      </w:r>
      <w:r w:rsidR="006355B6" w:rsidRPr="00B16C75">
        <w:t>le</w:t>
      </w:r>
      <w:r w:rsidRPr="00B16C75">
        <w:t>ma (2012) observed similar amounts throughout the writing process, but</w:t>
      </w:r>
      <w:r w:rsidR="004D3D94">
        <w:t xml:space="preserve"> in</w:t>
      </w:r>
      <w:r w:rsidRPr="00B16C75">
        <w:t xml:space="preserve"> </w:t>
      </w:r>
      <w:r w:rsidR="006F078C" w:rsidRPr="00B16C75">
        <w:t>Gánem-Gutiérrez</w:t>
      </w:r>
      <w:r w:rsidRPr="00B16C75">
        <w:t xml:space="preserve"> and Gillmore (2018) </w:t>
      </w:r>
      <w:r w:rsidR="00E41FF8">
        <w:t xml:space="preserve">there was </w:t>
      </w:r>
      <w:r w:rsidR="00D91A96">
        <w:t>a</w:t>
      </w:r>
      <w:r w:rsidRPr="00B16C75">
        <w:t xml:space="preserve"> decrease </w:t>
      </w:r>
      <w:r w:rsidR="00E41FF8">
        <w:t>during the task</w:t>
      </w:r>
      <w:r w:rsidRPr="00B16C75">
        <w:t xml:space="preserve">. </w:t>
      </w:r>
      <w:r w:rsidR="00E41FF8">
        <w:t xml:space="preserve">In addition, </w:t>
      </w:r>
      <w:r w:rsidR="001409C5">
        <w:t>Roca de Larios et al.</w:t>
      </w:r>
      <w:r w:rsidR="001409C5" w:rsidRPr="00B16C75">
        <w:t xml:space="preserve"> </w:t>
      </w:r>
      <w:r w:rsidR="001409C5">
        <w:t>(</w:t>
      </w:r>
      <w:r w:rsidR="001409C5" w:rsidRPr="00B16C75">
        <w:t>2008</w:t>
      </w:r>
      <w:r w:rsidR="001409C5">
        <w:t>)</w:t>
      </w:r>
      <w:r w:rsidR="00CB1C57">
        <w:rPr>
          <w:color w:val="000000"/>
        </w:rPr>
        <w:t xml:space="preserve"> </w:t>
      </w:r>
      <w:r w:rsidR="00E41FF8">
        <w:rPr>
          <w:color w:val="000000"/>
        </w:rPr>
        <w:t xml:space="preserve">found </w:t>
      </w:r>
      <w:r w:rsidR="001409C5">
        <w:rPr>
          <w:color w:val="000000"/>
        </w:rPr>
        <w:t xml:space="preserve">that </w:t>
      </w:r>
      <w:r w:rsidR="00CB1C57">
        <w:rPr>
          <w:color w:val="000000"/>
        </w:rPr>
        <w:t xml:space="preserve">more proficient writers </w:t>
      </w:r>
      <w:r w:rsidR="001409C5">
        <w:rPr>
          <w:color w:val="000000"/>
        </w:rPr>
        <w:t>showed</w:t>
      </w:r>
      <w:r w:rsidR="00CB1C57">
        <w:rPr>
          <w:color w:val="000000"/>
        </w:rPr>
        <w:t xml:space="preserve"> greater variety of activities </w:t>
      </w:r>
      <w:r w:rsidR="001409C5">
        <w:rPr>
          <w:color w:val="000000"/>
        </w:rPr>
        <w:t>and were</w:t>
      </w:r>
      <w:r w:rsidR="00CB1C57">
        <w:rPr>
          <w:color w:val="000000"/>
        </w:rPr>
        <w:t xml:space="preserve"> more versatile in responding to the different demands of the evolving text</w:t>
      </w:r>
      <w:r w:rsidR="00590FFF">
        <w:rPr>
          <w:color w:val="000000"/>
        </w:rPr>
        <w:t>, wh</w:t>
      </w:r>
      <w:r w:rsidR="00E41FF8">
        <w:rPr>
          <w:color w:val="000000"/>
        </w:rPr>
        <w:t>ereas</w:t>
      </w:r>
      <w:r w:rsidR="00590FFF">
        <w:rPr>
          <w:color w:val="000000"/>
        </w:rPr>
        <w:t xml:space="preserve"> lower level writers exhibit</w:t>
      </w:r>
      <w:r w:rsidR="001409C5">
        <w:rPr>
          <w:color w:val="000000"/>
        </w:rPr>
        <w:t>ed</w:t>
      </w:r>
      <w:r w:rsidR="00590FFF">
        <w:rPr>
          <w:color w:val="000000"/>
        </w:rPr>
        <w:t xml:space="preserve"> similar processes and behavio</w:t>
      </w:r>
      <w:r w:rsidR="00B70F71">
        <w:rPr>
          <w:color w:val="000000"/>
        </w:rPr>
        <w:t>u</w:t>
      </w:r>
      <w:r w:rsidR="00590FFF">
        <w:rPr>
          <w:color w:val="000000"/>
        </w:rPr>
        <w:t>r across stages</w:t>
      </w:r>
      <w:r w:rsidR="00CB1C57">
        <w:t>.</w:t>
      </w:r>
    </w:p>
    <w:p w14:paraId="5F7720E6" w14:textId="394F849F" w:rsidR="004B35E7" w:rsidRDefault="00316A34" w:rsidP="00F67809">
      <w:r>
        <w:t>Only a</w:t>
      </w:r>
      <w:r w:rsidR="00652780" w:rsidRPr="00B16C75">
        <w:t xml:space="preserve"> few studies have considered the distribution of writing activities </w:t>
      </w:r>
      <w:r w:rsidR="008429FF">
        <w:t>in</w:t>
      </w:r>
      <w:r w:rsidR="008429FF" w:rsidRPr="00B16C75">
        <w:t xml:space="preserve"> </w:t>
      </w:r>
      <w:r w:rsidR="00652780" w:rsidRPr="00B16C75">
        <w:t>integrated writing tasks</w:t>
      </w:r>
      <w:r w:rsidR="000D27AA">
        <w:t>.</w:t>
      </w:r>
      <w:r w:rsidR="00BC3A74">
        <w:t xml:space="preserve"> </w:t>
      </w:r>
      <w:r w:rsidR="00C969DC">
        <w:t xml:space="preserve">In comparing independent and integrated tasks, </w:t>
      </w:r>
      <w:r w:rsidR="00652780" w:rsidRPr="00B16C75">
        <w:t>Barkaoui</w:t>
      </w:r>
      <w:r w:rsidR="00D91A96">
        <w:t xml:space="preserve">'s previously discussed </w:t>
      </w:r>
      <w:r w:rsidR="00652780" w:rsidRPr="00B16C75">
        <w:t>(2015)</w:t>
      </w:r>
      <w:r w:rsidR="00D91A96">
        <w:t xml:space="preserve"> study</w:t>
      </w:r>
      <w:r w:rsidR="00652780" w:rsidRPr="00B16C75">
        <w:t xml:space="preserve"> found that the independent task</w:t>
      </w:r>
      <w:r w:rsidR="00D91A96">
        <w:t xml:space="preserve"> initially elicited </w:t>
      </w:r>
      <w:r w:rsidR="00652780" w:rsidRPr="00B16C75">
        <w:t>reflection</w:t>
      </w:r>
      <w:r w:rsidR="004A7250">
        <w:t>,</w:t>
      </w:r>
      <w:r w:rsidR="00652780" w:rsidRPr="00B16C75">
        <w:t xml:space="preserve"> followed by planning and text generation</w:t>
      </w:r>
      <w:r w:rsidR="00D91A96">
        <w:t>, while</w:t>
      </w:r>
      <w:r w:rsidR="00652780" w:rsidRPr="00B16C75">
        <w:t xml:space="preserve"> the </w:t>
      </w:r>
      <w:r w:rsidR="00B70F71">
        <w:t xml:space="preserve">final stage </w:t>
      </w:r>
      <w:r w:rsidR="00D91A96">
        <w:t>was characterised by</w:t>
      </w:r>
      <w:r w:rsidR="00652780" w:rsidRPr="00B16C75">
        <w:t xml:space="preserve"> evaluat</w:t>
      </w:r>
      <w:r w:rsidR="00D91A96">
        <w:t>ion</w:t>
      </w:r>
      <w:r w:rsidR="00652780" w:rsidRPr="00B16C75">
        <w:t xml:space="preserve"> and </w:t>
      </w:r>
      <w:r w:rsidR="00D91A96" w:rsidRPr="00B16C75">
        <w:t>revis</w:t>
      </w:r>
      <w:r w:rsidR="00D91A96">
        <w:t>ion</w:t>
      </w:r>
      <w:r w:rsidR="00652780" w:rsidRPr="00B16C75">
        <w:t xml:space="preserve">. </w:t>
      </w:r>
      <w:r w:rsidR="00C969DC" w:rsidRPr="00B16C75">
        <w:t>On th</w:t>
      </w:r>
      <w:r w:rsidR="003A5BB2">
        <w:t>e integrated task, participants</w:t>
      </w:r>
      <w:r w:rsidR="00C969DC">
        <w:t xml:space="preserve"> </w:t>
      </w:r>
      <w:r w:rsidR="00C969DC" w:rsidRPr="00B16C75">
        <w:t>interacted with the sources</w:t>
      </w:r>
      <w:r w:rsidR="003A5BB2">
        <w:t xml:space="preserve"> in the first stage</w:t>
      </w:r>
      <w:r w:rsidR="00C969DC" w:rsidRPr="00B16C75">
        <w:t xml:space="preserve">, but the </w:t>
      </w:r>
      <w:r w:rsidR="00197CE0">
        <w:t>other</w:t>
      </w:r>
      <w:r w:rsidR="00C969DC" w:rsidRPr="00B16C75">
        <w:t xml:space="preserve"> activities were largely parallel to those observed for the independent task</w:t>
      </w:r>
      <w:r w:rsidR="00C969DC">
        <w:t xml:space="preserve">. </w:t>
      </w:r>
      <w:r w:rsidR="00652780" w:rsidRPr="00B16C75">
        <w:t>Leijten et al.</w:t>
      </w:r>
      <w:r w:rsidR="006F078C">
        <w:t xml:space="preserve"> (2019)</w:t>
      </w:r>
      <w:r w:rsidR="00652780" w:rsidRPr="00B16C75">
        <w:t xml:space="preserve"> revealed similar trends for source-based writing: writers spent most of the first interval consulting the various source texts, followed by an intensive writing period involving only short switches to </w:t>
      </w:r>
      <w:r w:rsidR="00652780" w:rsidRPr="00B16C75">
        <w:lastRenderedPageBreak/>
        <w:t>the sources. In the final stages, hardly any source</w:t>
      </w:r>
      <w:r w:rsidR="00445036">
        <w:t>s</w:t>
      </w:r>
      <w:r w:rsidR="00652780" w:rsidRPr="00B16C75">
        <w:t xml:space="preserve"> </w:t>
      </w:r>
      <w:r w:rsidR="00445036">
        <w:t>were consulted</w:t>
      </w:r>
      <w:r w:rsidR="00C969DC">
        <w:t>; high achievers</w:t>
      </w:r>
      <w:r w:rsidR="00652780" w:rsidRPr="00B16C75">
        <w:t xml:space="preserve"> </w:t>
      </w:r>
      <w:r w:rsidR="00B60A32">
        <w:t>engaged in</w:t>
      </w:r>
      <w:r w:rsidR="00652780" w:rsidRPr="00B16C75">
        <w:t xml:space="preserve"> revising their texts.</w:t>
      </w:r>
      <w:r w:rsidR="00BC3A74">
        <w:t xml:space="preserve"> Finally, </w:t>
      </w:r>
      <w:r w:rsidR="00AD34FC">
        <w:t>Barkaoui</w:t>
      </w:r>
      <w:r w:rsidR="00496B0F">
        <w:t xml:space="preserve"> </w:t>
      </w:r>
      <w:r w:rsidR="00AD34FC">
        <w:t>(2019)</w:t>
      </w:r>
      <w:r w:rsidR="00496B0F">
        <w:t xml:space="preserve"> </w:t>
      </w:r>
      <w:r w:rsidR="004B35E7" w:rsidRPr="00B16C75">
        <w:t>observed longer pauses in the first third of the writing process compared to the second and last stage</w:t>
      </w:r>
      <w:r w:rsidR="00BC3A74">
        <w:t xml:space="preserve"> irrespective of task type</w:t>
      </w:r>
      <w:r w:rsidR="004B35E7" w:rsidRPr="00B16C75">
        <w:t>. However, the average frequency and length of pausing differed across</w:t>
      </w:r>
      <w:r w:rsidR="001A6DF8">
        <w:t xml:space="preserve"> stages</w:t>
      </w:r>
      <w:r w:rsidR="004B35E7" w:rsidRPr="00B16C75">
        <w:t xml:space="preserve"> </w:t>
      </w:r>
      <w:r w:rsidR="001A6DF8">
        <w:t xml:space="preserve">and </w:t>
      </w:r>
      <w:r w:rsidR="004B35E7" w:rsidRPr="00B16C75">
        <w:t xml:space="preserve">task type. </w:t>
      </w:r>
      <w:r w:rsidR="004D3D94">
        <w:t>For the first interval, t</w:t>
      </w:r>
      <w:r w:rsidR="004B35E7" w:rsidRPr="00B16C75">
        <w:t>here w</w:t>
      </w:r>
      <w:r w:rsidR="00170B07">
        <w:t xml:space="preserve">ere more </w:t>
      </w:r>
      <w:r w:rsidR="004D3D94">
        <w:t>but shorter pauses</w:t>
      </w:r>
      <w:r w:rsidR="00C346A7" w:rsidRPr="00B16C75">
        <w:t xml:space="preserve"> </w:t>
      </w:r>
      <w:r w:rsidR="004D3D94">
        <w:t>in the</w:t>
      </w:r>
      <w:r w:rsidR="008429FF">
        <w:t xml:space="preserve"> </w:t>
      </w:r>
      <w:r w:rsidR="004B35E7" w:rsidRPr="00B16C75">
        <w:t xml:space="preserve">independent than the integrated task. </w:t>
      </w:r>
      <w:r w:rsidR="00496B0F">
        <w:t>Also</w:t>
      </w:r>
      <w:r w:rsidR="00C969DC">
        <w:t>,</w:t>
      </w:r>
      <w:r w:rsidR="00496B0F">
        <w:t xml:space="preserve"> </w:t>
      </w:r>
      <w:r w:rsidR="00871D34" w:rsidRPr="00B16C75">
        <w:t xml:space="preserve">pause frequency was almost equal across the three stages on the independent task, </w:t>
      </w:r>
      <w:r w:rsidR="00C969DC">
        <w:t xml:space="preserve">but </w:t>
      </w:r>
      <w:r w:rsidR="00871D34" w:rsidRPr="00B16C75">
        <w:t>pauses were three times as frequent in the second and third stages as in the first on the integrated task.</w:t>
      </w:r>
      <w:r w:rsidR="00871D34">
        <w:t xml:space="preserve"> </w:t>
      </w:r>
      <w:r w:rsidR="004D3D94">
        <w:t xml:space="preserve">Barkaoui </w:t>
      </w:r>
      <w:r w:rsidR="00E974F5">
        <w:t>attributed</w:t>
      </w:r>
      <w:r w:rsidR="004D3D94">
        <w:t xml:space="preserve"> th</w:t>
      </w:r>
      <w:r w:rsidR="00C969DC">
        <w:t>is</w:t>
      </w:r>
      <w:r w:rsidR="004D3D94" w:rsidRPr="00B16C75">
        <w:t xml:space="preserve"> </w:t>
      </w:r>
      <w:r w:rsidR="004B35E7" w:rsidRPr="00B16C75">
        <w:t xml:space="preserve">difference to </w:t>
      </w:r>
      <w:r w:rsidR="00C969DC">
        <w:t xml:space="preserve">the </w:t>
      </w:r>
      <w:r w:rsidR="004B35E7" w:rsidRPr="00B16C75">
        <w:t xml:space="preserve">participants’ rereading of the </w:t>
      </w:r>
      <w:r w:rsidR="004D3D94">
        <w:t>source text</w:t>
      </w:r>
      <w:r w:rsidR="004B35E7" w:rsidRPr="00B16C75">
        <w:t xml:space="preserve"> during the initial stage of the integrated task</w:t>
      </w:r>
      <w:r w:rsidR="00871D34">
        <w:t xml:space="preserve"> and look-backs to the source at later stages</w:t>
      </w:r>
      <w:r w:rsidR="00496B0F">
        <w:t xml:space="preserve">. One </w:t>
      </w:r>
      <w:r w:rsidR="00EC2071">
        <w:t xml:space="preserve">aim of </w:t>
      </w:r>
      <w:r w:rsidR="00496B0F">
        <w:t>th</w:t>
      </w:r>
      <w:r w:rsidR="006D1812">
        <w:t xml:space="preserve">is </w:t>
      </w:r>
      <w:r w:rsidR="00496B0F">
        <w:t xml:space="preserve"> study was</w:t>
      </w:r>
      <w:r w:rsidR="00871D34">
        <w:t xml:space="preserve"> to </w:t>
      </w:r>
      <w:r w:rsidR="00197CE0">
        <w:t>gain</w:t>
      </w:r>
      <w:r w:rsidR="00EC2071">
        <w:t xml:space="preserve"> direct evidence about eye-gaze behaviours during writing to reach firm</w:t>
      </w:r>
      <w:r w:rsidR="003B10D7">
        <w:t>er</w:t>
      </w:r>
      <w:r w:rsidR="00EC2071">
        <w:t xml:space="preserve"> conclusions about processes such as rereading</w:t>
      </w:r>
      <w:r w:rsidR="00197CE0">
        <w:t>.</w:t>
      </w:r>
    </w:p>
    <w:p w14:paraId="28FBF3D5" w14:textId="6AC5B59C" w:rsidR="008429FF" w:rsidRDefault="008429FF" w:rsidP="004B35E7">
      <w:pPr>
        <w:jc w:val="left"/>
      </w:pPr>
    </w:p>
    <w:p w14:paraId="64C5F6F0" w14:textId="199F36BF" w:rsidR="008429FF" w:rsidRPr="008429FF" w:rsidRDefault="008429FF" w:rsidP="008429FF">
      <w:pPr>
        <w:jc w:val="center"/>
        <w:rPr>
          <w:b/>
        </w:rPr>
      </w:pPr>
      <w:r w:rsidRPr="008429FF">
        <w:rPr>
          <w:b/>
        </w:rPr>
        <w:t>Study</w:t>
      </w:r>
    </w:p>
    <w:p w14:paraId="4A158EDF" w14:textId="071D0951" w:rsidR="004B35E7" w:rsidRPr="00B16C75" w:rsidRDefault="004B35E7" w:rsidP="004B35E7">
      <w:pPr>
        <w:jc w:val="left"/>
        <w:rPr>
          <w:color w:val="000000"/>
        </w:rPr>
      </w:pPr>
      <w:r w:rsidRPr="00B16C75">
        <w:rPr>
          <w:color w:val="000000"/>
        </w:rPr>
        <w:t xml:space="preserve">Through </w:t>
      </w:r>
      <w:r w:rsidR="00716A19">
        <w:rPr>
          <w:color w:val="000000"/>
        </w:rPr>
        <w:t>a</w:t>
      </w:r>
      <w:r w:rsidR="00716A19" w:rsidRPr="00B16C75">
        <w:rPr>
          <w:color w:val="000000"/>
        </w:rPr>
        <w:t xml:space="preserve"> </w:t>
      </w:r>
      <w:r w:rsidRPr="00B16C75">
        <w:rPr>
          <w:color w:val="000000"/>
        </w:rPr>
        <w:t>mixed</w:t>
      </w:r>
      <w:r w:rsidR="00DC5E95">
        <w:rPr>
          <w:color w:val="000000"/>
        </w:rPr>
        <w:t>-</w:t>
      </w:r>
      <w:r w:rsidRPr="00B16C75">
        <w:rPr>
          <w:color w:val="000000"/>
        </w:rPr>
        <w:t>methods approach</w:t>
      </w:r>
      <w:r w:rsidR="00716A19">
        <w:rPr>
          <w:color w:val="000000"/>
        </w:rPr>
        <w:t xml:space="preserve"> </w:t>
      </w:r>
      <w:r w:rsidR="00590FFF">
        <w:rPr>
          <w:color w:val="000000"/>
        </w:rPr>
        <w:t xml:space="preserve">employing </w:t>
      </w:r>
      <w:r w:rsidR="00716A19" w:rsidRPr="00716A19">
        <w:rPr>
          <w:color w:val="000000"/>
        </w:rPr>
        <w:t>keystroke</w:t>
      </w:r>
      <w:r w:rsidR="00590FFF">
        <w:rPr>
          <w:color w:val="000000"/>
        </w:rPr>
        <w:t xml:space="preserve"> </w:t>
      </w:r>
      <w:r w:rsidR="00716A19" w:rsidRPr="00716A19">
        <w:rPr>
          <w:color w:val="000000"/>
        </w:rPr>
        <w:t>logging, eye-tracking, and verbal protocols</w:t>
      </w:r>
      <w:r w:rsidRPr="00B16C75">
        <w:rPr>
          <w:color w:val="000000"/>
        </w:rPr>
        <w:t xml:space="preserve">, </w:t>
      </w:r>
      <w:r w:rsidR="00112238">
        <w:rPr>
          <w:color w:val="000000"/>
        </w:rPr>
        <w:t xml:space="preserve">we pursued </w:t>
      </w:r>
      <w:r w:rsidRPr="00B16C75">
        <w:rPr>
          <w:color w:val="000000"/>
        </w:rPr>
        <w:t xml:space="preserve">the following research questions and sub-questions: </w:t>
      </w:r>
    </w:p>
    <w:p w14:paraId="3816CC9D" w14:textId="77777777" w:rsidR="00175E46" w:rsidRPr="00B16C75" w:rsidRDefault="00175E46" w:rsidP="0039247E">
      <w:pPr>
        <w:rPr>
          <w:rFonts w:eastAsia="Calibri"/>
        </w:rPr>
      </w:pPr>
    </w:p>
    <w:p w14:paraId="5DB48770" w14:textId="77777777" w:rsidR="002F596C" w:rsidRPr="00B16C75" w:rsidRDefault="002F596C" w:rsidP="002F596C">
      <w:pPr>
        <w:pStyle w:val="ListParagraph"/>
        <w:numPr>
          <w:ilvl w:val="0"/>
          <w:numId w:val="10"/>
        </w:numPr>
      </w:pPr>
      <w:r w:rsidRPr="00B16C75">
        <w:t xml:space="preserve">To what extent does task type influence the </w:t>
      </w:r>
      <w:r w:rsidR="006F078C">
        <w:t>behaviours</w:t>
      </w:r>
      <w:r w:rsidRPr="00B16C75">
        <w:t xml:space="preserve"> of L2 writers </w:t>
      </w:r>
    </w:p>
    <w:p w14:paraId="71BCBCCF" w14:textId="77777777" w:rsidR="002F596C" w:rsidRPr="00B16C75" w:rsidRDefault="002F596C" w:rsidP="002F596C">
      <w:pPr>
        <w:pStyle w:val="ListParagraph"/>
        <w:numPr>
          <w:ilvl w:val="0"/>
          <w:numId w:val="9"/>
        </w:numPr>
      </w:pPr>
      <w:r w:rsidRPr="00B16C75">
        <w:t>during the whole writing process?</w:t>
      </w:r>
    </w:p>
    <w:p w14:paraId="70A44B54" w14:textId="77777777" w:rsidR="002F596C" w:rsidRPr="00B16C75" w:rsidRDefault="002F596C" w:rsidP="002F596C">
      <w:pPr>
        <w:pStyle w:val="ListParagraph"/>
        <w:numPr>
          <w:ilvl w:val="0"/>
          <w:numId w:val="9"/>
        </w:numPr>
      </w:pPr>
      <w:r w:rsidRPr="00B16C75">
        <w:t>at various stages of the writing process?</w:t>
      </w:r>
    </w:p>
    <w:p w14:paraId="69EAD8B6" w14:textId="77777777" w:rsidR="002F596C" w:rsidRPr="00B16C75" w:rsidRDefault="002F596C" w:rsidP="002F596C"/>
    <w:p w14:paraId="7188C06A" w14:textId="77777777" w:rsidR="002F596C" w:rsidRPr="00B16C75" w:rsidRDefault="002F596C" w:rsidP="002F596C">
      <w:pPr>
        <w:pStyle w:val="ListParagraph"/>
        <w:numPr>
          <w:ilvl w:val="0"/>
          <w:numId w:val="10"/>
        </w:numPr>
      </w:pPr>
      <w:r w:rsidRPr="00B16C75">
        <w:t xml:space="preserve">To what extent does task type influence the cognitive processes underlying writing </w:t>
      </w:r>
      <w:r w:rsidR="006F078C">
        <w:t>behaviours</w:t>
      </w:r>
      <w:r w:rsidRPr="00B16C75">
        <w:t xml:space="preserve"> </w:t>
      </w:r>
    </w:p>
    <w:p w14:paraId="264A9DD7" w14:textId="77777777" w:rsidR="002F596C" w:rsidRPr="00B16C75" w:rsidRDefault="002F596C" w:rsidP="002F596C">
      <w:pPr>
        <w:pStyle w:val="ListParagraph"/>
        <w:numPr>
          <w:ilvl w:val="0"/>
          <w:numId w:val="9"/>
        </w:numPr>
      </w:pPr>
      <w:r w:rsidRPr="00B16C75">
        <w:t>during the whole writing process?</w:t>
      </w:r>
    </w:p>
    <w:p w14:paraId="17961A59" w14:textId="77777777" w:rsidR="002F596C" w:rsidRPr="00B16C75" w:rsidRDefault="002F596C" w:rsidP="002F596C">
      <w:pPr>
        <w:pStyle w:val="ListParagraph"/>
        <w:numPr>
          <w:ilvl w:val="0"/>
          <w:numId w:val="9"/>
        </w:numPr>
      </w:pPr>
      <w:r w:rsidRPr="00B16C75">
        <w:t>at various stages of the writing process?</w:t>
      </w:r>
    </w:p>
    <w:p w14:paraId="747D889E" w14:textId="77777777" w:rsidR="002F596C" w:rsidRPr="00B16C75" w:rsidRDefault="002F596C" w:rsidP="002F596C"/>
    <w:p w14:paraId="0EEF0FC2" w14:textId="119862F8" w:rsidR="002F596C" w:rsidRPr="00B16C75" w:rsidRDefault="002F596C" w:rsidP="002F596C">
      <w:pPr>
        <w:rPr>
          <w:i/>
        </w:rPr>
      </w:pPr>
      <w:r w:rsidRPr="00B16C75">
        <w:t xml:space="preserve">Task type was operationalised as differences between independent and integrated writing tasks. Writing </w:t>
      </w:r>
      <w:r w:rsidR="006F078C">
        <w:t>behaviours</w:t>
      </w:r>
      <w:r w:rsidRPr="00B16C75">
        <w:t xml:space="preserve"> were measured in terms of measures of speed fluency and pausing obtained through keystroke logging and indices derived </w:t>
      </w:r>
      <w:r w:rsidR="002519B0">
        <w:t xml:space="preserve">from </w:t>
      </w:r>
      <w:r w:rsidRPr="00B16C75">
        <w:t>eye-gaze recordings. Underlying cognitive processes were investigated by eliciting stimulated recall comments on participants' composing processes.</w:t>
      </w:r>
      <w:r w:rsidRPr="00B16C75">
        <w:rPr>
          <w:i/>
        </w:rPr>
        <w:t xml:space="preserve"> </w:t>
      </w:r>
    </w:p>
    <w:p w14:paraId="043C50C9" w14:textId="77777777" w:rsidR="000530E8" w:rsidRPr="00B16C75" w:rsidRDefault="000530E8" w:rsidP="002272EA">
      <w:pPr>
        <w:rPr>
          <w:i/>
        </w:rPr>
      </w:pPr>
    </w:p>
    <w:p w14:paraId="18F3D131" w14:textId="77777777" w:rsidR="002F596C" w:rsidRPr="00B16C75" w:rsidRDefault="000530E8" w:rsidP="004B35E7">
      <w:pPr>
        <w:pStyle w:val="Heading1"/>
        <w:tabs>
          <w:tab w:val="left" w:pos="5954"/>
        </w:tabs>
      </w:pPr>
      <w:r w:rsidRPr="00B16C75">
        <w:lastRenderedPageBreak/>
        <w:t>Methodology</w:t>
      </w:r>
    </w:p>
    <w:p w14:paraId="04B4813F" w14:textId="6D2D6E46" w:rsidR="002F596C" w:rsidRPr="00B16C75" w:rsidRDefault="002F596C" w:rsidP="009537B0">
      <w:pPr>
        <w:pStyle w:val="Heading2"/>
        <w:ind w:firstLine="426"/>
      </w:pPr>
      <w:bookmarkStart w:id="3" w:name="_Hlk529358191"/>
      <w:r w:rsidRPr="00B16C75">
        <w:t xml:space="preserve">Participants </w:t>
      </w:r>
    </w:p>
    <w:p w14:paraId="4CDFE94C" w14:textId="25AE7986" w:rsidR="00E2217D" w:rsidRDefault="00F67809" w:rsidP="00590FFF">
      <w:pPr>
        <w:rPr>
          <w:bCs/>
        </w:rPr>
      </w:pPr>
      <w:r>
        <w:t>P</w:t>
      </w:r>
      <w:r w:rsidR="00590FFF" w:rsidRPr="00B16C75">
        <w:t xml:space="preserve">articipants were 60 L2 users, </w:t>
      </w:r>
      <w:r w:rsidR="00590FFF" w:rsidRPr="00B16C75">
        <w:rPr>
          <w:bCs/>
        </w:rPr>
        <w:t xml:space="preserve">20 students each </w:t>
      </w:r>
      <w:r w:rsidR="00590FFF" w:rsidRPr="00E531A1">
        <w:rPr>
          <w:bCs/>
        </w:rPr>
        <w:t>at</w:t>
      </w:r>
      <w:r w:rsidR="00590FFF" w:rsidRPr="00E531A1">
        <w:t xml:space="preserve"> levels B1, B2,</w:t>
      </w:r>
      <w:r w:rsidR="00590FFF" w:rsidRPr="00B16C75">
        <w:t xml:space="preserve"> and C1 </w:t>
      </w:r>
      <w:r w:rsidR="00590FFF">
        <w:t>of</w:t>
      </w:r>
      <w:r w:rsidR="00590FFF" w:rsidRPr="00B16C75">
        <w:t xml:space="preserve"> the Common European Framework of Reference (CEFR)</w:t>
      </w:r>
      <w:r w:rsidR="00DE1EC3">
        <w:t xml:space="preserve">. They were all </w:t>
      </w:r>
      <w:r w:rsidR="00762733">
        <w:t xml:space="preserve">Chinese L2 users of English, </w:t>
      </w:r>
      <w:r w:rsidR="002F596C" w:rsidRPr="00B16C75">
        <w:t>stud</w:t>
      </w:r>
      <w:r w:rsidR="00762733">
        <w:t>ying</w:t>
      </w:r>
      <w:r w:rsidR="00DE1EC3">
        <w:t xml:space="preserve"> </w:t>
      </w:r>
      <w:r w:rsidR="002F596C" w:rsidRPr="00B16C75">
        <w:t>at the University of London.</w:t>
      </w:r>
      <w:r w:rsidR="001B323B">
        <w:t xml:space="preserve"> </w:t>
      </w:r>
      <w:r w:rsidR="00762733" w:rsidRPr="00B16C75">
        <w:t>We recruited an initial pool of 103 participants.</w:t>
      </w:r>
      <w:r w:rsidR="00762733">
        <w:t xml:space="preserve"> </w:t>
      </w:r>
      <w:r w:rsidR="00762733" w:rsidRPr="00B16C75">
        <w:t>Of these, 84 students were invited to participate based on their performance on the</w:t>
      </w:r>
      <w:r w:rsidR="00762733">
        <w:t xml:space="preserve"> research form of the</w:t>
      </w:r>
      <w:r w:rsidR="00762733" w:rsidRPr="00B16C75">
        <w:t xml:space="preserve"> TOEFL iBT listening and reading tests and</w:t>
      </w:r>
      <w:r w:rsidR="00217E59">
        <w:t xml:space="preserve"> a</w:t>
      </w:r>
      <w:r w:rsidR="00762733" w:rsidRPr="00B16C75">
        <w:t xml:space="preserve"> typing test. From among these students, 24 were excluded due to technical issues or because they failed to complete all tasks. </w:t>
      </w:r>
      <w:r w:rsidR="002F596C" w:rsidRPr="00B16C75">
        <w:t xml:space="preserve">The </w:t>
      </w:r>
      <w:r w:rsidR="001B323B">
        <w:rPr>
          <w:rFonts w:eastAsia="Calibri"/>
        </w:rPr>
        <w:t xml:space="preserve">final cohort </w:t>
      </w:r>
      <w:r w:rsidR="002F596C" w:rsidRPr="00B16C75">
        <w:rPr>
          <w:rFonts w:eastAsia="Calibri"/>
        </w:rPr>
        <w:t>were</w:t>
      </w:r>
      <w:r>
        <w:rPr>
          <w:rFonts w:eastAsia="Calibri"/>
        </w:rPr>
        <w:t xml:space="preserve"> mostly</w:t>
      </w:r>
      <w:r w:rsidR="002F596C" w:rsidRPr="00B16C75">
        <w:rPr>
          <w:rFonts w:eastAsia="Calibri"/>
        </w:rPr>
        <w:t xml:space="preserve"> female</w:t>
      </w:r>
      <w:r>
        <w:rPr>
          <w:rFonts w:eastAsia="Calibri"/>
        </w:rPr>
        <w:t>s</w:t>
      </w:r>
      <w:r w:rsidR="002F596C" w:rsidRPr="00B16C75">
        <w:rPr>
          <w:rFonts w:eastAsia="Calibri"/>
        </w:rPr>
        <w:t xml:space="preserve"> (</w:t>
      </w:r>
      <w:r w:rsidR="002F596C" w:rsidRPr="00B16C75">
        <w:rPr>
          <w:rFonts w:eastAsia="Calibri"/>
          <w:i/>
        </w:rPr>
        <w:t xml:space="preserve">n </w:t>
      </w:r>
      <w:r w:rsidR="002F596C" w:rsidRPr="00B16C75">
        <w:rPr>
          <w:rFonts w:eastAsia="Calibri"/>
        </w:rPr>
        <w:t>= 55), age</w:t>
      </w:r>
      <w:r>
        <w:rPr>
          <w:rFonts w:eastAsia="Calibri"/>
        </w:rPr>
        <w:t>d</w:t>
      </w:r>
      <w:r w:rsidR="002F596C" w:rsidRPr="00B16C75">
        <w:rPr>
          <w:rFonts w:eastAsia="Calibri"/>
        </w:rPr>
        <w:t xml:space="preserve"> 18 to 36 </w:t>
      </w:r>
      <w:r>
        <w:rPr>
          <w:rFonts w:eastAsia="Calibri"/>
        </w:rPr>
        <w:t>(</w:t>
      </w:r>
      <w:r w:rsidRPr="00F67809">
        <w:rPr>
          <w:rFonts w:eastAsia="Calibri"/>
          <w:i/>
        </w:rPr>
        <w:t>M=</w:t>
      </w:r>
      <w:r w:rsidR="002F596C" w:rsidRPr="00B16C75">
        <w:rPr>
          <w:rFonts w:eastAsia="Calibri"/>
        </w:rPr>
        <w:t>23.76</w:t>
      </w:r>
      <w:r>
        <w:rPr>
          <w:rFonts w:eastAsia="Calibri"/>
        </w:rPr>
        <w:t>,</w:t>
      </w:r>
      <w:r w:rsidR="002F596C" w:rsidRPr="00B16C75">
        <w:rPr>
          <w:rFonts w:eastAsia="Calibri"/>
        </w:rPr>
        <w:t xml:space="preserve"> </w:t>
      </w:r>
      <w:r w:rsidR="002F596C" w:rsidRPr="00B16C75">
        <w:rPr>
          <w:rFonts w:eastAsia="Calibri"/>
          <w:i/>
        </w:rPr>
        <w:t>SD</w:t>
      </w:r>
      <w:r w:rsidR="002F596C" w:rsidRPr="00B16C75">
        <w:rPr>
          <w:rFonts w:eastAsia="Calibri"/>
        </w:rPr>
        <w:t>=3.22)</w:t>
      </w:r>
      <w:r w:rsidR="00217E59">
        <w:rPr>
          <w:rFonts w:eastAsia="Calibri"/>
        </w:rPr>
        <w:t xml:space="preserve">. The majority were </w:t>
      </w:r>
      <w:r w:rsidR="002F596C" w:rsidRPr="00B16C75">
        <w:rPr>
          <w:rFonts w:eastAsia="Calibri"/>
        </w:rPr>
        <w:t>study</w:t>
      </w:r>
      <w:r w:rsidR="00217E59">
        <w:rPr>
          <w:rFonts w:eastAsia="Calibri"/>
        </w:rPr>
        <w:t>ing</w:t>
      </w:r>
      <w:r w:rsidR="002F596C" w:rsidRPr="00B16C75">
        <w:rPr>
          <w:rFonts w:eastAsia="Calibri"/>
        </w:rPr>
        <w:t xml:space="preserve"> </w:t>
      </w:r>
      <w:r w:rsidR="0052634F">
        <w:rPr>
          <w:rFonts w:eastAsia="Calibri"/>
        </w:rPr>
        <w:t>for</w:t>
      </w:r>
      <w:r w:rsidR="0052634F" w:rsidRPr="00B16C75">
        <w:rPr>
          <w:rFonts w:eastAsia="Calibri"/>
        </w:rPr>
        <w:t xml:space="preserve"> </w:t>
      </w:r>
      <w:r w:rsidR="002F596C" w:rsidRPr="00B16C75">
        <w:rPr>
          <w:rFonts w:eastAsia="Calibri"/>
        </w:rPr>
        <w:t>a</w:t>
      </w:r>
      <w:r w:rsidR="00217E59">
        <w:rPr>
          <w:rFonts w:eastAsia="Calibri"/>
        </w:rPr>
        <w:t>n MA</w:t>
      </w:r>
      <w:r w:rsidR="002F596C" w:rsidRPr="00B16C75">
        <w:rPr>
          <w:rFonts w:eastAsia="Calibri"/>
        </w:rPr>
        <w:t xml:space="preserve"> (</w:t>
      </w:r>
      <w:r w:rsidR="002F596C" w:rsidRPr="00B16C75">
        <w:rPr>
          <w:rFonts w:eastAsia="Calibri"/>
          <w:i/>
        </w:rPr>
        <w:t>n</w:t>
      </w:r>
      <w:r w:rsidR="002F596C" w:rsidRPr="00B16C75">
        <w:rPr>
          <w:rFonts w:eastAsia="Calibri"/>
        </w:rPr>
        <w:t xml:space="preserve"> = 55)</w:t>
      </w:r>
      <w:r w:rsidR="00217E59">
        <w:rPr>
          <w:rFonts w:eastAsia="Calibri"/>
        </w:rPr>
        <w:t>, t</w:t>
      </w:r>
      <w:r w:rsidR="002F596C" w:rsidRPr="00B16C75">
        <w:rPr>
          <w:rFonts w:eastAsia="Calibri"/>
        </w:rPr>
        <w:t>wo were working</w:t>
      </w:r>
      <w:r w:rsidR="00634BFD">
        <w:rPr>
          <w:rFonts w:eastAsia="Calibri"/>
        </w:rPr>
        <w:t xml:space="preserve"> towards a BA</w:t>
      </w:r>
      <w:r w:rsidR="00217E59">
        <w:rPr>
          <w:rFonts w:eastAsia="Calibri"/>
        </w:rPr>
        <w:t xml:space="preserve"> and </w:t>
      </w:r>
      <w:r w:rsidR="00634BFD">
        <w:rPr>
          <w:rFonts w:eastAsia="Calibri"/>
        </w:rPr>
        <w:t>three towards</w:t>
      </w:r>
      <w:r w:rsidR="002F596C" w:rsidRPr="00B16C75">
        <w:rPr>
          <w:rFonts w:eastAsia="Calibri"/>
        </w:rPr>
        <w:t xml:space="preserve"> </w:t>
      </w:r>
      <w:r w:rsidR="00634BFD">
        <w:rPr>
          <w:rFonts w:eastAsia="Calibri"/>
        </w:rPr>
        <w:t xml:space="preserve">a </w:t>
      </w:r>
      <w:r w:rsidR="002F596C" w:rsidRPr="00B16C75">
        <w:rPr>
          <w:rFonts w:eastAsia="Calibri"/>
        </w:rPr>
        <w:t>doctorate</w:t>
      </w:r>
      <w:r w:rsidR="00762733">
        <w:rPr>
          <w:bCs/>
        </w:rPr>
        <w:t>.</w:t>
      </w:r>
      <w:r w:rsidR="008755EA">
        <w:rPr>
          <w:bCs/>
        </w:rPr>
        <w:t xml:space="preserve"> </w:t>
      </w:r>
    </w:p>
    <w:p w14:paraId="649F2727" w14:textId="77777777" w:rsidR="007B21E5" w:rsidRDefault="007B21E5" w:rsidP="00590FFF">
      <w:pPr>
        <w:rPr>
          <w:bCs/>
        </w:rPr>
      </w:pPr>
    </w:p>
    <w:p w14:paraId="4F43E62D" w14:textId="3D27B8C0" w:rsidR="00B329D2" w:rsidRDefault="00B329D2" w:rsidP="00F67809">
      <w:pPr>
        <w:pStyle w:val="Heading2"/>
        <w:rPr>
          <w:bCs/>
        </w:rPr>
      </w:pPr>
      <w:r w:rsidRPr="00B16C75">
        <w:t xml:space="preserve">Instruments and </w:t>
      </w:r>
      <w:r>
        <w:t>p</w:t>
      </w:r>
      <w:r w:rsidRPr="00B16C75">
        <w:t>rocedures</w:t>
      </w:r>
    </w:p>
    <w:bookmarkEnd w:id="3"/>
    <w:p w14:paraId="077E39DE" w14:textId="667D4178" w:rsidR="002F596C" w:rsidRPr="00B16C75" w:rsidRDefault="002F596C" w:rsidP="006520D2">
      <w:pPr>
        <w:pStyle w:val="Heading3"/>
      </w:pPr>
      <w:r w:rsidRPr="00B16C75">
        <w:t xml:space="preserve">Typing </w:t>
      </w:r>
      <w:r w:rsidR="002519B0">
        <w:t>t</w:t>
      </w:r>
      <w:r w:rsidRPr="00B16C75">
        <w:t>est</w:t>
      </w:r>
    </w:p>
    <w:p w14:paraId="107EBA3E" w14:textId="5C140F97" w:rsidR="002F596C" w:rsidRPr="00B16C75" w:rsidRDefault="00217E59" w:rsidP="002F596C">
      <w:pPr>
        <w:rPr>
          <w:b/>
          <w:i/>
        </w:rPr>
      </w:pPr>
      <w:r>
        <w:t>W</w:t>
      </w:r>
      <w:r w:rsidR="00634BFD">
        <w:t>e</w:t>
      </w:r>
      <w:r w:rsidR="002F596C" w:rsidRPr="00B16C75">
        <w:t xml:space="preserve"> control</w:t>
      </w:r>
      <w:r w:rsidR="00634BFD">
        <w:t>led</w:t>
      </w:r>
      <w:r w:rsidR="002F596C" w:rsidRPr="00B16C75">
        <w:t xml:space="preserve"> for keyboarding skills </w:t>
      </w:r>
      <w:r>
        <w:t>using t</w:t>
      </w:r>
      <w:r w:rsidRPr="00B16C75">
        <w:t xml:space="preserve">he </w:t>
      </w:r>
      <w:r>
        <w:t>software, Typing Test Pro</w:t>
      </w:r>
      <w:r w:rsidRPr="00B16C75">
        <w:t xml:space="preserve"> </w:t>
      </w:r>
      <w:r w:rsidR="00634BFD">
        <w:t>(</w:t>
      </w:r>
      <w:r w:rsidR="002F596C" w:rsidRPr="00B16C75">
        <w:t>Barkaoui 2014).</w:t>
      </w:r>
      <w:r w:rsidR="002519B0">
        <w:t xml:space="preserve"> </w:t>
      </w:r>
      <w:r w:rsidR="00AD34FC">
        <w:t>Per proficiency level, all</w:t>
      </w:r>
      <w:r w:rsidR="00B10FDA">
        <w:t xml:space="preserve"> individual</w:t>
      </w:r>
      <w:r w:rsidR="00AD34FC">
        <w:t xml:space="preserve"> scores of n</w:t>
      </w:r>
      <w:r w:rsidR="002519B0">
        <w:t>et typing speed</w:t>
      </w:r>
      <w:r w:rsidR="001B323B">
        <w:t xml:space="preserve"> (i.e., words per minute adjusted for accuracy)</w:t>
      </w:r>
      <w:r w:rsidR="002519B0">
        <w:t xml:space="preserve"> </w:t>
      </w:r>
      <w:r w:rsidR="00B10FDA">
        <w:t>were</w:t>
      </w:r>
      <w:r w:rsidR="00B10FDA" w:rsidRPr="009537B0">
        <w:t xml:space="preserve"> </w:t>
      </w:r>
      <w:r w:rsidR="002519B0" w:rsidRPr="009537B0">
        <w:t>within</w:t>
      </w:r>
      <w:r w:rsidR="002519B0">
        <w:t xml:space="preserve"> 2 SDs from the mean</w:t>
      </w:r>
      <w:r w:rsidR="00AD34FC">
        <w:t xml:space="preserve"> per group</w:t>
      </w:r>
      <w:r w:rsidR="00556514">
        <w:t xml:space="preserve"> (B1: M=25.32, SD=7.52; B2: M=26.60, SD=11.71; C1: M=36.55, SD=10.90)</w:t>
      </w:r>
      <w:r w:rsidR="002519B0">
        <w:t>.</w:t>
      </w:r>
      <w:r w:rsidR="002519B0" w:rsidRPr="00B16C75" w:rsidDel="002519B0">
        <w:t xml:space="preserve"> </w:t>
      </w:r>
    </w:p>
    <w:p w14:paraId="68BB96A8" w14:textId="74189941" w:rsidR="002F596C" w:rsidRDefault="002F596C" w:rsidP="006520D2">
      <w:pPr>
        <w:pStyle w:val="Heading3"/>
      </w:pPr>
      <w:r w:rsidRPr="00B16C75">
        <w:t xml:space="preserve">Writing </w:t>
      </w:r>
      <w:r w:rsidR="002519B0">
        <w:t>t</w:t>
      </w:r>
      <w:r w:rsidRPr="00B16C75">
        <w:t>asks</w:t>
      </w:r>
    </w:p>
    <w:p w14:paraId="7F8F9A2F" w14:textId="5AF69C51" w:rsidR="002F596C" w:rsidRPr="00B16C75" w:rsidRDefault="002F596C" w:rsidP="002F596C">
      <w:r w:rsidRPr="00B16C75">
        <w:t xml:space="preserve">Participants completed two </w:t>
      </w:r>
      <w:r w:rsidR="00556514">
        <w:t xml:space="preserve">research </w:t>
      </w:r>
      <w:r w:rsidRPr="00B16C75">
        <w:t>versions of the TOEFL iBT independent and integrated writing task</w:t>
      </w:r>
      <w:r w:rsidR="00FE1352">
        <w:t>s</w:t>
      </w:r>
      <w:r w:rsidRPr="00B16C75">
        <w:t xml:space="preserve"> to control for prompt effects</w:t>
      </w:r>
      <w:r w:rsidR="00FE1352">
        <w:t>, resulting in 240 performances altogether</w:t>
      </w:r>
      <w:r w:rsidRPr="00B16C75">
        <w:t>.</w:t>
      </w:r>
      <w:r w:rsidR="00FE1352">
        <w:t xml:space="preserve"> </w:t>
      </w:r>
      <w:r w:rsidR="004E7839" w:rsidRPr="00B16C75">
        <w:rPr>
          <w:bCs/>
        </w:rPr>
        <w:t xml:space="preserve">The order of the four tasks was counterbalanced across participants. </w:t>
      </w:r>
      <w:r w:rsidRPr="00B16C75">
        <w:t xml:space="preserve">The independent tasks asked participants to write an argumentative essay </w:t>
      </w:r>
      <w:r w:rsidR="00634BFD">
        <w:t>in</w:t>
      </w:r>
      <w:r w:rsidRPr="00B16C75">
        <w:t xml:space="preserve"> 30 minutes. </w:t>
      </w:r>
      <w:r w:rsidR="00634BFD">
        <w:t xml:space="preserve">For </w:t>
      </w:r>
      <w:r w:rsidRPr="00B16C75">
        <w:t xml:space="preserve">the integrated task, participants </w:t>
      </w:r>
      <w:r w:rsidR="00634BFD">
        <w:t xml:space="preserve">first </w:t>
      </w:r>
      <w:r w:rsidRPr="00B16C75">
        <w:t xml:space="preserve">read a passage, then listened to a lecture on the same topic. While reading and listening, </w:t>
      </w:r>
      <w:r w:rsidR="00634BFD">
        <w:t>they could</w:t>
      </w:r>
      <w:r w:rsidRPr="00B16C75">
        <w:t xml:space="preserve"> take notes</w:t>
      </w:r>
      <w:r w:rsidR="008D7415">
        <w:t xml:space="preserve"> on paper</w:t>
      </w:r>
      <w:r w:rsidRPr="00B16C75">
        <w:t xml:space="preserve">. Next, their task was to summarise the points made in the lecture, explaining how </w:t>
      </w:r>
      <w:r w:rsidR="00AD34FC" w:rsidRPr="00B16C75">
        <w:t>the</w:t>
      </w:r>
      <w:r w:rsidR="00AD34FC">
        <w:t xml:space="preserve"> named aspects</w:t>
      </w:r>
      <w:r w:rsidRPr="00B16C75">
        <w:t xml:space="preserve"> </w:t>
      </w:r>
      <w:r w:rsidR="00CB5C91">
        <w:t xml:space="preserve">in the lecture </w:t>
      </w:r>
      <w:r w:rsidRPr="00B16C75">
        <w:t xml:space="preserve">cast doubt on the points that were put forward in the reading passage. </w:t>
      </w:r>
      <w:r w:rsidR="00634BFD">
        <w:t>T</w:t>
      </w:r>
      <w:r w:rsidRPr="00B16C75">
        <w:t>he reading text and any notes taken were available</w:t>
      </w:r>
      <w:r w:rsidR="00634BFD">
        <w:t xml:space="preserve"> </w:t>
      </w:r>
      <w:r w:rsidR="00217E59">
        <w:t>in the 20 minutes participants had for writing their summaries</w:t>
      </w:r>
      <w:r w:rsidRPr="00B16C75">
        <w:t xml:space="preserve">.  </w:t>
      </w:r>
    </w:p>
    <w:p w14:paraId="0A4FCC2D" w14:textId="090F8CAE" w:rsidR="00FE1352" w:rsidRDefault="002F596C" w:rsidP="00FE1352">
      <w:r w:rsidRPr="00B16C75">
        <w:t>The</w:t>
      </w:r>
      <w:r w:rsidR="00217E59">
        <w:t xml:space="preserve"> </w:t>
      </w:r>
      <w:r w:rsidRPr="00B16C75">
        <w:t xml:space="preserve">tasks were administered in the TOEFL iBT </w:t>
      </w:r>
      <w:r w:rsidR="009C1390">
        <w:t>research platform</w:t>
      </w:r>
      <w:r w:rsidR="00556514">
        <w:t>,</w:t>
      </w:r>
      <w:r w:rsidR="008F74CB">
        <w:t xml:space="preserve"> </w:t>
      </w:r>
      <w:r w:rsidR="00E2217D">
        <w:t xml:space="preserve">without </w:t>
      </w:r>
      <w:r w:rsidR="008F74CB">
        <w:t xml:space="preserve">additional </w:t>
      </w:r>
      <w:r w:rsidR="008F74CB" w:rsidRPr="00B16C75">
        <w:t>planning tim</w:t>
      </w:r>
      <w:r w:rsidR="00E2217D">
        <w:t>e</w:t>
      </w:r>
      <w:r w:rsidR="008F74CB" w:rsidRPr="00B16C75">
        <w:t>.</w:t>
      </w:r>
      <w:r w:rsidRPr="00B16C75">
        <w:t xml:space="preserve"> </w:t>
      </w:r>
      <w:r w:rsidR="00FE1352" w:rsidRPr="00B16C75">
        <w:t>The actual writing, however, was completed in a Microsoft (MS) Word document, as the Inputlog software log</w:t>
      </w:r>
      <w:r w:rsidR="00FE1352">
        <w:t>ged</w:t>
      </w:r>
      <w:r w:rsidR="00FE1352" w:rsidRPr="00B16C75">
        <w:t xml:space="preserve"> data in MS Word. The MS Word document was opened on top of the TOEFL iBT environment and set up in such a way that the font type, font size, spacing and editing tools mimicked the original TOEFL iBT writing window</w:t>
      </w:r>
      <w:r w:rsidR="00634BFD">
        <w:t xml:space="preserve"> (see Figure </w:t>
      </w:r>
      <w:r w:rsidR="00634BFD">
        <w:lastRenderedPageBreak/>
        <w:t>1 for an example of the set-up of the integrated task; in the independent task, the reading passage area was blank)</w:t>
      </w:r>
      <w:r w:rsidR="00FE1352" w:rsidRPr="00B16C75">
        <w:t>.</w:t>
      </w:r>
      <w:r w:rsidRPr="00B16C75">
        <w:t xml:space="preserve"> </w:t>
      </w:r>
      <w:r w:rsidR="00FE1352">
        <w:t xml:space="preserve">While writing, an </w:t>
      </w:r>
      <w:r w:rsidR="00FE1352" w:rsidRPr="00B16C75">
        <w:t>Eyelink1000</w:t>
      </w:r>
      <w:r w:rsidR="00FE1352">
        <w:t xml:space="preserve"> </w:t>
      </w:r>
      <w:r w:rsidR="00FE1352" w:rsidRPr="00B16C75">
        <w:t>with a temporal resolution of 1000 Hz</w:t>
      </w:r>
      <w:r w:rsidR="00FE1352">
        <w:t xml:space="preserve"> recorded</w:t>
      </w:r>
      <w:r w:rsidR="00FE1352" w:rsidRPr="00B16C75">
        <w:t xml:space="preserve"> </w:t>
      </w:r>
      <w:r w:rsidR="00FE1352">
        <w:t>p</w:t>
      </w:r>
      <w:r w:rsidR="00FE1352" w:rsidRPr="00B16C75">
        <w:t>articipants' eye movements</w:t>
      </w:r>
      <w:r w:rsidR="00E2217D">
        <w:t>.</w:t>
      </w:r>
    </w:p>
    <w:p w14:paraId="7D3CC0EB" w14:textId="2C48D29B" w:rsidR="00033976" w:rsidRDefault="00FE1352" w:rsidP="00FE1352">
      <w:r>
        <w:rPr>
          <w:noProof/>
        </w:rPr>
        <mc:AlternateContent>
          <mc:Choice Requires="wpg">
            <w:drawing>
              <wp:anchor distT="0" distB="0" distL="114300" distR="114300" simplePos="0" relativeHeight="251664384" behindDoc="0" locked="0" layoutInCell="1" allowOverlap="1" wp14:anchorId="519A1DC0" wp14:editId="1C4463B4">
                <wp:simplePos x="0" y="0"/>
                <wp:positionH relativeFrom="margin">
                  <wp:posOffset>24765</wp:posOffset>
                </wp:positionH>
                <wp:positionV relativeFrom="paragraph">
                  <wp:posOffset>236855</wp:posOffset>
                </wp:positionV>
                <wp:extent cx="5759450" cy="4702810"/>
                <wp:effectExtent l="0" t="0" r="0" b="2540"/>
                <wp:wrapTopAndBottom/>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59450" cy="4702810"/>
                          <a:chOff x="0" y="0"/>
                          <a:chExt cx="5759450" cy="4702810"/>
                        </a:xfrm>
                      </wpg:grpSpPr>
                      <wpg:grpSp>
                        <wpg:cNvPr id="1" name="Group 1"/>
                        <wpg:cNvGrpSpPr/>
                        <wpg:grpSpPr>
                          <a:xfrm>
                            <a:off x="0" y="0"/>
                            <a:ext cx="5759450" cy="4319905"/>
                            <a:chOff x="0" y="123838"/>
                            <a:chExt cx="5616575" cy="4173220"/>
                          </a:xfrm>
                        </wpg:grpSpPr>
                        <pic:pic xmlns:pic="http://schemas.openxmlformats.org/drawingml/2006/picture">
                          <pic:nvPicPr>
                            <pic:cNvPr id="4" name="Picture 2">
                              <a:extLst>
                                <a:ext uri="{FF2B5EF4-FFF2-40B4-BE49-F238E27FC236}">
                                  <a16:creationId xmlns:a16="http://schemas.microsoft.com/office/drawing/2014/main" id="{1E8AF4CF-3E57-471E-B5D4-1716B7FE7502}"/>
                                </a:ext>
                              </a:extLst>
                            </pic:cNvPr>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123838"/>
                              <a:ext cx="5616575" cy="4173220"/>
                            </a:xfrm>
                            <a:prstGeom prst="rect">
                              <a:avLst/>
                            </a:prstGeom>
                            <a:noFill/>
                            <a:ln>
                              <a:noFill/>
                            </a:ln>
                            <a:effectLst/>
                            <a:extLst>
                              <a:ext uri="{909E8E84-426E-40dd-AFC4-6F175D3DCCD1}">
                                <a14:hiddenFill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chemeClr val="accent1"/>
                                  </a:solidFill>
                                </a14:hiddenFill>
                              </a:ex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chemeClr val="tx1"/>
                                  </a:solidFill>
                                  <a:miter lim="800000"/>
                                  <a:headEnd/>
                                  <a:tailEnd/>
                                </a14:hiddenLine>
                              </a:ext>
                              <a:ext uri="{AF507438-7753-43e0-B8FC-AC1667EBCBE1}">
                                <a14:hiddenEffects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ffectLst>
                                    <a:outerShdw dist="35921" dir="2700000" algn="ctr" rotWithShape="0">
                                      <a:schemeClr val="bg2"/>
                                    </a:outerShdw>
                                  </a:effectLst>
                                </a14:hiddenEffects>
                              </a:ext>
                            </a:extLst>
                          </pic:spPr>
                        </pic:pic>
                        <wps:wsp>
                          <wps:cNvPr id="7" name="Rectangle 6">
                            <a:extLst>
                              <a:ext uri="{FF2B5EF4-FFF2-40B4-BE49-F238E27FC236}">
                                <a16:creationId xmlns:a16="http://schemas.microsoft.com/office/drawing/2014/main" id="{1C1A2791-2851-44F6-92E2-C07728C82BFA}"/>
                              </a:ext>
                            </a:extLst>
                          </wps:cNvPr>
                          <wps:cNvSpPr/>
                          <wps:spPr>
                            <a:xfrm>
                              <a:off x="2833688" y="1390650"/>
                              <a:ext cx="2774967" cy="2567098"/>
                            </a:xfrm>
                            <a:prstGeom prst="rect">
                              <a:avLst/>
                            </a:prstGeom>
                            <a:noFill/>
                            <a:ln w="762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8EAE24" w14:textId="77777777" w:rsidR="00F73637" w:rsidRDefault="00F73637" w:rsidP="00033976">
                                <w:pPr>
                                  <w:pStyle w:val="NormalWeb"/>
                                  <w:spacing w:before="0" w:beforeAutospacing="0" w:after="0" w:afterAutospacing="0"/>
                                  <w:jc w:val="center"/>
                                </w:pPr>
                                <w:r w:rsidRPr="00033976">
                                  <w:rPr>
                                    <w:rFonts w:asciiTheme="minorHAnsi" w:hAnsi="Calibri" w:cstheme="minorBidi"/>
                                    <w:color w:val="000000" w:themeColor="text1"/>
                                    <w:kern w:val="24"/>
                                    <w:sz w:val="36"/>
                                    <w:szCs w:val="36"/>
                                  </w:rPr>
                                  <w:t>writing window</w:t>
                                </w:r>
                              </w:p>
                              <w:p w14:paraId="52BB839A" w14:textId="77777777" w:rsidR="00F73637" w:rsidRDefault="00F73637" w:rsidP="00033976">
                                <w:pPr>
                                  <w:pStyle w:val="NormalWeb"/>
                                  <w:spacing w:before="0" w:beforeAutospacing="0" w:after="0" w:afterAutospacing="0"/>
                                  <w:jc w:val="center"/>
                                </w:pPr>
                                <w:r w:rsidRPr="00033976">
                                  <w:rPr>
                                    <w:rFonts w:asciiTheme="minorHAnsi" w:hAnsi="Calibri" w:cstheme="minorBidi"/>
                                    <w:color w:val="000000" w:themeColor="text1"/>
                                    <w:kern w:val="24"/>
                                    <w:sz w:val="36"/>
                                    <w:szCs w:val="36"/>
                                  </w:rPr>
                                  <w:t>(</w:t>
                                </w:r>
                                <w:r>
                                  <w:rPr>
                                    <w:rFonts w:asciiTheme="minorHAnsi" w:hAnsi="Calibri" w:cstheme="minorBidi"/>
                                    <w:color w:val="000000" w:themeColor="text1"/>
                                    <w:kern w:val="24"/>
                                    <w:sz w:val="36"/>
                                    <w:szCs w:val="36"/>
                                  </w:rPr>
                                  <w:t xml:space="preserve">= </w:t>
                                </w:r>
                                <w:r w:rsidRPr="00033976">
                                  <w:rPr>
                                    <w:rFonts w:asciiTheme="minorHAnsi" w:hAnsi="Calibri" w:cstheme="minorBidi"/>
                                    <w:color w:val="000000" w:themeColor="text1"/>
                                    <w:kern w:val="24"/>
                                    <w:sz w:val="36"/>
                                    <w:szCs w:val="36"/>
                                  </w:rPr>
                                  <w:t xml:space="preserve">Interest Area) </w:t>
                                </w:r>
                              </w:p>
                            </w:txbxContent>
                          </wps:txbx>
                          <wps:bodyPr rtlCol="0" anchor="ctr"/>
                        </wps:wsp>
                      </wpg:grpSp>
                      <wps:wsp>
                        <wps:cNvPr id="3" name="Text Box 3"/>
                        <wps:cNvSpPr txBox="1"/>
                        <wps:spPr>
                          <a:xfrm>
                            <a:off x="0" y="4400550"/>
                            <a:ext cx="5759450" cy="302260"/>
                          </a:xfrm>
                          <a:prstGeom prst="rect">
                            <a:avLst/>
                          </a:prstGeom>
                          <a:solidFill>
                            <a:prstClr val="white"/>
                          </a:solidFill>
                          <a:ln>
                            <a:noFill/>
                          </a:ln>
                        </wps:spPr>
                        <wps:txbx>
                          <w:txbxContent>
                            <w:p w14:paraId="7092EAF4" w14:textId="5EF92098" w:rsidR="00F73637" w:rsidRPr="00A55E06" w:rsidRDefault="00F73637" w:rsidP="00417B25">
                              <w:pPr>
                                <w:pStyle w:val="Caption"/>
                                <w:rPr>
                                  <w:noProof/>
                                </w:rPr>
                              </w:pPr>
                              <w:r w:rsidRPr="00F67809">
                                <w:t xml:space="preserve">Figure </w:t>
                              </w:r>
                              <w:r>
                                <w:t>1</w:t>
                              </w:r>
                              <w:r w:rsidRPr="00F67809">
                                <w:t>. Screen set-up for integrated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w14:anchorId="519A1DC0" id="Group 5" o:spid="_x0000_s1026" style="position:absolute;left:0;text-align:left;margin-left:1.95pt;margin-top:18.65pt;width:453.5pt;height:370.3pt;z-index:251664384;mso-position-horizontal-relative:margin" coordsize="57594,47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">
                <v:group id="Group 1" o:spid="_x0000_s1027" style="position:absolute;width:57594;height:43199" coordorigin=",1238" coordsize="56165,41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top:1238;width:56165;height:41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">
                    <v:imagedata r:id="rId12" o:title=""/>
                  </v:shape>
                  <v:rect id="Rectangle 6" o:spid="_x0000_s1029" style="position:absolute;left:28336;top:13906;width:27750;height:25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" filled="f" stroked="f" strokeweight="6pt">
                    <v:textbox>
                      <w:txbxContent>
                        <w:p w14:paraId="4E8EAE24" w14:textId="77777777" w:rsidR="00F73637" w:rsidRDefault="00F73637" w:rsidP="00033976">
                          <w:pPr>
                            <w:pStyle w:val="NormalWeb"/>
                            <w:spacing w:before="0" w:beforeAutospacing="0" w:after="0" w:afterAutospacing="0"/>
                            <w:jc w:val="center"/>
                          </w:pPr>
                          <w:r w:rsidRPr="00033976">
                            <w:rPr>
                              <w:rFonts w:asciiTheme="minorHAnsi" w:hAnsi="Calibri" w:cstheme="minorBidi"/>
                              <w:color w:val="000000" w:themeColor="text1"/>
                              <w:kern w:val="24"/>
                              <w:sz w:val="36"/>
                              <w:szCs w:val="36"/>
                            </w:rPr>
                            <w:t>writing window</w:t>
                          </w:r>
                        </w:p>
                        <w:p w14:paraId="52BB839A" w14:textId="77777777" w:rsidR="00F73637" w:rsidRDefault="00F73637" w:rsidP="00033976">
                          <w:pPr>
                            <w:pStyle w:val="NormalWeb"/>
                            <w:spacing w:before="0" w:beforeAutospacing="0" w:after="0" w:afterAutospacing="0"/>
                            <w:jc w:val="center"/>
                          </w:pPr>
                          <w:r w:rsidRPr="00033976">
                            <w:rPr>
                              <w:rFonts w:asciiTheme="minorHAnsi" w:hAnsi="Calibri" w:cstheme="minorBidi"/>
                              <w:color w:val="000000" w:themeColor="text1"/>
                              <w:kern w:val="24"/>
                              <w:sz w:val="36"/>
                              <w:szCs w:val="36"/>
                            </w:rPr>
                            <w:t>(</w:t>
                          </w:r>
                          <w:r>
                            <w:rPr>
                              <w:rFonts w:asciiTheme="minorHAnsi" w:hAnsi="Calibri" w:cstheme="minorBidi"/>
                              <w:color w:val="000000" w:themeColor="text1"/>
                              <w:kern w:val="24"/>
                              <w:sz w:val="36"/>
                              <w:szCs w:val="36"/>
                            </w:rPr>
                            <w:t xml:space="preserve">= </w:t>
                          </w:r>
                          <w:r w:rsidRPr="00033976">
                            <w:rPr>
                              <w:rFonts w:asciiTheme="minorHAnsi" w:hAnsi="Calibri" w:cstheme="minorBidi"/>
                              <w:color w:val="000000" w:themeColor="text1"/>
                              <w:kern w:val="24"/>
                              <w:sz w:val="36"/>
                              <w:szCs w:val="36"/>
                            </w:rPr>
                            <w:t xml:space="preserve">Interest Area) </w:t>
                          </w:r>
                        </w:p>
                      </w:txbxContent>
                    </v:textbox>
                  </v:rect>
                </v:group>
                <v:shapetype id="_x0000_t202" coordsize="21600,21600" o:spt="202" path="m,l,21600r21600,l21600,xe">
                  <v:stroke joinstyle="miter"/>
                  <v:path gradientshapeok="t" o:connecttype="rect"/>
                </v:shapetype>
                <v:shape id="Text Box 3" o:spid="_x0000_s1030" type="#_x0000_t202" style="position:absolute;top:44005;width:57594;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7092EAF4" w14:textId="5EF92098" w:rsidR="00F73637" w:rsidRPr="00A55E06" w:rsidRDefault="00F73637" w:rsidP="00417B25">
                        <w:pPr>
                          <w:pStyle w:val="Caption"/>
                          <w:rPr>
                            <w:noProof/>
                          </w:rPr>
                        </w:pPr>
                        <w:r w:rsidRPr="00F67809">
                          <w:t xml:space="preserve">Figure </w:t>
                        </w:r>
                        <w:r>
                          <w:t>1</w:t>
                        </w:r>
                        <w:r w:rsidRPr="00F67809">
                          <w:t>. Screen set-up for integrated task</w:t>
                        </w:r>
                      </w:p>
                    </w:txbxContent>
                  </v:textbox>
                </v:shape>
                <w10:wrap type="topAndBottom" anchorx="margin"/>
              </v:group>
            </w:pict>
          </mc:Fallback>
        </mc:AlternateContent>
      </w:r>
    </w:p>
    <w:p w14:paraId="6F06A79E" w14:textId="3505CB9A" w:rsidR="00556514" w:rsidRDefault="00556514" w:rsidP="002F596C"/>
    <w:p w14:paraId="3BBA6A65" w14:textId="77777777" w:rsidR="002F596C" w:rsidRPr="00B16C75" w:rsidRDefault="002F596C" w:rsidP="006520D2">
      <w:pPr>
        <w:pStyle w:val="Heading3"/>
      </w:pPr>
      <w:r w:rsidRPr="00B16C75">
        <w:t xml:space="preserve">Stimulated </w:t>
      </w:r>
      <w:r w:rsidR="002519B0">
        <w:t>r</w:t>
      </w:r>
      <w:r w:rsidRPr="00B16C75">
        <w:t>ecall</w:t>
      </w:r>
    </w:p>
    <w:p w14:paraId="7990704A" w14:textId="4E5A5A23" w:rsidR="002F596C" w:rsidRPr="00B16C75" w:rsidRDefault="008755EA" w:rsidP="002F596C">
      <w:pPr>
        <w:rPr>
          <w:rFonts w:eastAsia="Batang"/>
          <w:lang w:eastAsia="ko-KR"/>
        </w:rPr>
      </w:pPr>
      <w:r w:rsidRPr="00B16C75">
        <w:t xml:space="preserve">Immediately after completing the writing tasks, all participants </w:t>
      </w:r>
      <w:r w:rsidR="00197CE0">
        <w:t>engaged</w:t>
      </w:r>
      <w:r w:rsidRPr="00B16C75">
        <w:t xml:space="preserve"> in a stimulated recall session </w:t>
      </w:r>
      <w:r w:rsidR="00197CE0" w:rsidRPr="00B16C75">
        <w:rPr>
          <w:rFonts w:eastAsia="Calibri"/>
        </w:rPr>
        <w:t xml:space="preserve">to elicit the </w:t>
      </w:r>
      <w:r w:rsidR="00197CE0">
        <w:rPr>
          <w:rFonts w:eastAsia="Calibri"/>
        </w:rPr>
        <w:t xml:space="preserve">participants’ </w:t>
      </w:r>
      <w:r w:rsidR="00197CE0" w:rsidRPr="00B16C75">
        <w:rPr>
          <w:rFonts w:eastAsia="Calibri"/>
        </w:rPr>
        <w:t xml:space="preserve">thoughts </w:t>
      </w:r>
      <w:r w:rsidR="00197CE0">
        <w:rPr>
          <w:rFonts w:eastAsia="Calibri"/>
        </w:rPr>
        <w:t>about the</w:t>
      </w:r>
      <w:r w:rsidR="00197CE0" w:rsidRPr="00B16C75">
        <w:rPr>
          <w:rFonts w:eastAsia="Calibri"/>
        </w:rPr>
        <w:t xml:space="preserve"> writing</w:t>
      </w:r>
      <w:r w:rsidR="00197CE0">
        <w:rPr>
          <w:rFonts w:eastAsia="Calibri"/>
        </w:rPr>
        <w:t xml:space="preserve">. Recall was </w:t>
      </w:r>
      <w:r w:rsidRPr="00B16C75">
        <w:t xml:space="preserve">based on the last writing task they had performed, that is, we collected </w:t>
      </w:r>
      <w:r w:rsidR="00197CE0">
        <w:t>these</w:t>
      </w:r>
      <w:r w:rsidRPr="00B16C75">
        <w:t xml:space="preserve"> data for 30 independent and 30 integrated performances.</w:t>
      </w:r>
      <w:r>
        <w:t xml:space="preserve"> </w:t>
      </w:r>
      <w:r w:rsidR="002F596C" w:rsidRPr="00B16C75">
        <w:rPr>
          <w:rFonts w:eastAsia="Calibri"/>
        </w:rPr>
        <w:t>To prompt recall, we used the recordings of participants’ keystrokes and eye-movements</w:t>
      </w:r>
      <w:r w:rsidR="00197CE0">
        <w:rPr>
          <w:rFonts w:eastAsia="Calibri"/>
        </w:rPr>
        <w:t xml:space="preserve"> while writing</w:t>
      </w:r>
      <w:r w:rsidR="002F596C" w:rsidRPr="00B16C75">
        <w:rPr>
          <w:rFonts w:eastAsia="Calibri"/>
        </w:rPr>
        <w:t xml:space="preserve">. </w:t>
      </w:r>
      <w:r w:rsidR="00194441" w:rsidRPr="00194441">
        <w:rPr>
          <w:rFonts w:eastAsia="Calibri"/>
        </w:rPr>
        <w:t>We explained to participants how to interpret eye-gaze recording data in everyday language</w:t>
      </w:r>
      <w:r w:rsidR="00197CE0">
        <w:rPr>
          <w:rFonts w:eastAsia="Calibri"/>
        </w:rPr>
        <w:t xml:space="preserve">, for example, that </w:t>
      </w:r>
      <w:r w:rsidR="002F596C" w:rsidRPr="00B16C75">
        <w:rPr>
          <w:rFonts w:eastAsia="Batang"/>
          <w:lang w:eastAsia="ko-KR"/>
        </w:rPr>
        <w:t>the red circles (eye-fixations) and lines (saccades) in the eye-gaze recordings indicated their eye movements, and that larger circles represented longer eye-fixations. Participants also listened to a sample stimulated</w:t>
      </w:r>
      <w:r w:rsidR="00A011CE">
        <w:rPr>
          <w:rFonts w:eastAsia="Batang"/>
          <w:lang w:eastAsia="ko-KR"/>
        </w:rPr>
        <w:t>-</w:t>
      </w:r>
      <w:r w:rsidR="002F596C" w:rsidRPr="00B16C75">
        <w:rPr>
          <w:rFonts w:eastAsia="Batang"/>
          <w:lang w:eastAsia="ko-KR"/>
        </w:rPr>
        <w:t xml:space="preserve">recall performance based on a different writing task. Participants </w:t>
      </w:r>
      <w:r w:rsidR="00197CE0">
        <w:rPr>
          <w:rFonts w:eastAsia="Batang"/>
          <w:lang w:eastAsia="ko-KR"/>
        </w:rPr>
        <w:t>could</w:t>
      </w:r>
      <w:r w:rsidR="002F596C" w:rsidRPr="00B16C75">
        <w:rPr>
          <w:rFonts w:eastAsia="Calibri"/>
        </w:rPr>
        <w:t xml:space="preserve"> stop the recording at any point </w:t>
      </w:r>
      <w:r w:rsidR="00112238">
        <w:rPr>
          <w:rFonts w:eastAsia="Calibri"/>
        </w:rPr>
        <w:lastRenderedPageBreak/>
        <w:t xml:space="preserve">when </w:t>
      </w:r>
      <w:r w:rsidR="002F596C" w:rsidRPr="00B16C75">
        <w:rPr>
          <w:rFonts w:eastAsia="Calibri"/>
        </w:rPr>
        <w:t>they wanted to share the</w:t>
      </w:r>
      <w:r w:rsidR="00235C04">
        <w:rPr>
          <w:rFonts w:eastAsia="Calibri"/>
        </w:rPr>
        <w:t>ir during-writing</w:t>
      </w:r>
      <w:r w:rsidR="002F596C" w:rsidRPr="00B16C75">
        <w:rPr>
          <w:rFonts w:eastAsia="Calibri"/>
        </w:rPr>
        <w:t xml:space="preserve"> thoughts. </w:t>
      </w:r>
      <w:r w:rsidR="00235C04">
        <w:rPr>
          <w:rFonts w:eastAsia="Calibri"/>
        </w:rPr>
        <w:t>Additionally</w:t>
      </w:r>
      <w:r w:rsidR="002F596C" w:rsidRPr="00B16C75">
        <w:rPr>
          <w:rFonts w:eastAsia="Calibri"/>
        </w:rPr>
        <w:t xml:space="preserve">, the researcher elicited their thoughts when they paused, revised, or produced unexpected or </w:t>
      </w:r>
      <w:r w:rsidR="002F596C" w:rsidRPr="00B16C75">
        <w:rPr>
          <w:rFonts w:eastAsia="Batang"/>
          <w:lang w:eastAsia="ko-KR"/>
        </w:rPr>
        <w:t xml:space="preserve">interesting eye-movements (e.g., longer fixations, regressions) but did not produce a comment. </w:t>
      </w:r>
      <w:r w:rsidR="00235C04">
        <w:rPr>
          <w:rFonts w:eastAsia="Batang"/>
          <w:lang w:eastAsia="ko-KR"/>
        </w:rPr>
        <w:t xml:space="preserve">We stressed </w:t>
      </w:r>
      <w:r w:rsidR="002F596C" w:rsidRPr="00B16C75">
        <w:rPr>
          <w:rFonts w:eastAsia="Batang"/>
          <w:lang w:eastAsia="ko-KR"/>
        </w:rPr>
        <w:t>to</w:t>
      </w:r>
      <w:r w:rsidR="00235C04">
        <w:rPr>
          <w:rFonts w:eastAsia="Batang"/>
          <w:lang w:eastAsia="ko-KR"/>
        </w:rPr>
        <w:t xml:space="preserve"> only</w:t>
      </w:r>
      <w:r w:rsidR="002F596C" w:rsidRPr="00B16C75">
        <w:rPr>
          <w:rFonts w:eastAsia="Batang"/>
          <w:lang w:eastAsia="ko-KR"/>
        </w:rPr>
        <w:t xml:space="preserve"> report </w:t>
      </w:r>
      <w:r w:rsidR="00235C04">
        <w:rPr>
          <w:rFonts w:eastAsia="Batang"/>
          <w:lang w:eastAsia="ko-KR"/>
        </w:rPr>
        <w:t>on</w:t>
      </w:r>
      <w:r w:rsidR="00235C04" w:rsidRPr="00B16C75">
        <w:rPr>
          <w:rFonts w:eastAsia="Batang"/>
          <w:lang w:eastAsia="ko-KR"/>
        </w:rPr>
        <w:t xml:space="preserve"> </w:t>
      </w:r>
      <w:r w:rsidR="002F596C" w:rsidRPr="00B16C75">
        <w:rPr>
          <w:rFonts w:eastAsia="Batang"/>
          <w:lang w:eastAsia="ko-KR"/>
        </w:rPr>
        <w:t xml:space="preserve">what they were thinking </w:t>
      </w:r>
      <w:r w:rsidR="00235C04">
        <w:rPr>
          <w:rFonts w:eastAsia="Batang"/>
          <w:lang w:eastAsia="ko-KR"/>
        </w:rPr>
        <w:t>during</w:t>
      </w:r>
      <w:r w:rsidR="002F596C" w:rsidRPr="00B16C75">
        <w:rPr>
          <w:rFonts w:eastAsia="Batang"/>
          <w:lang w:eastAsia="ko-KR"/>
        </w:rPr>
        <w:t xml:space="preserve"> task</w:t>
      </w:r>
      <w:r w:rsidR="00235C04">
        <w:rPr>
          <w:rFonts w:eastAsia="Batang"/>
          <w:lang w:eastAsia="ko-KR"/>
        </w:rPr>
        <w:t xml:space="preserve"> completion</w:t>
      </w:r>
      <w:r w:rsidR="002F596C" w:rsidRPr="00B16C75">
        <w:rPr>
          <w:rFonts w:eastAsia="Batang"/>
          <w:lang w:eastAsia="ko-KR"/>
        </w:rPr>
        <w:t xml:space="preserve">. </w:t>
      </w:r>
      <w:r w:rsidR="00235C04">
        <w:rPr>
          <w:rFonts w:eastAsia="Calibri"/>
        </w:rPr>
        <w:t>Participants could use their native language, given that t</w:t>
      </w:r>
      <w:r w:rsidR="002F596C" w:rsidRPr="00B16C75">
        <w:rPr>
          <w:rFonts w:eastAsia="Calibri"/>
        </w:rPr>
        <w:t>he</w:t>
      </w:r>
      <w:r w:rsidR="00235C04">
        <w:rPr>
          <w:rFonts w:eastAsia="Calibri"/>
        </w:rPr>
        <w:t xml:space="preserve"> third author, a Mandarin speaker, conducted all</w:t>
      </w:r>
      <w:r w:rsidR="002F596C" w:rsidRPr="00B16C75">
        <w:rPr>
          <w:rFonts w:eastAsia="Calibri"/>
        </w:rPr>
        <w:t xml:space="preserve"> stimulated recall sessions. </w:t>
      </w:r>
      <w:r w:rsidR="00235C04">
        <w:rPr>
          <w:rFonts w:eastAsia="Batang"/>
          <w:lang w:eastAsia="ko-KR"/>
        </w:rPr>
        <w:t xml:space="preserve">We </w:t>
      </w:r>
      <w:r w:rsidR="002F596C" w:rsidRPr="00B16C75">
        <w:rPr>
          <w:rFonts w:eastAsia="Batang"/>
          <w:lang w:eastAsia="ko-KR"/>
        </w:rPr>
        <w:t>video-recorded</w:t>
      </w:r>
      <w:r w:rsidR="00235C04">
        <w:rPr>
          <w:rFonts w:eastAsia="Batang"/>
          <w:lang w:eastAsia="ko-KR"/>
        </w:rPr>
        <w:t xml:space="preserve"> all sessions</w:t>
      </w:r>
      <w:r w:rsidR="002F596C" w:rsidRPr="00B16C75">
        <w:rPr>
          <w:rFonts w:eastAsia="Batang"/>
          <w:lang w:eastAsia="ko-KR"/>
        </w:rPr>
        <w:t xml:space="preserve"> </w:t>
      </w:r>
      <w:r w:rsidR="00235C04">
        <w:rPr>
          <w:rFonts w:eastAsia="Batang"/>
          <w:lang w:eastAsia="ko-KR"/>
        </w:rPr>
        <w:t>to</w:t>
      </w:r>
      <w:r w:rsidR="002F596C" w:rsidRPr="00B16C75">
        <w:rPr>
          <w:rFonts w:eastAsia="Batang"/>
          <w:lang w:eastAsia="ko-KR"/>
        </w:rPr>
        <w:t xml:space="preserve"> capture participants' verbal comments as well as </w:t>
      </w:r>
      <w:r>
        <w:rPr>
          <w:rFonts w:eastAsia="Batang"/>
          <w:lang w:eastAsia="ko-KR"/>
        </w:rPr>
        <w:t>gestures</w:t>
      </w:r>
      <w:r w:rsidR="002F596C" w:rsidRPr="00B16C75">
        <w:rPr>
          <w:rFonts w:eastAsia="Batang"/>
          <w:lang w:eastAsia="ko-KR"/>
        </w:rPr>
        <w:t xml:space="preserve"> (e.g., pointing to the screen). </w:t>
      </w:r>
      <w:bookmarkStart w:id="4" w:name="_Hlk532976489"/>
      <w:r w:rsidR="002F596C" w:rsidRPr="00B16C75">
        <w:rPr>
          <w:rFonts w:eastAsia="Batang"/>
          <w:lang w:eastAsia="ko-KR"/>
        </w:rPr>
        <w:t>The sessions lasted approximately 60-90 minutes.</w:t>
      </w:r>
    </w:p>
    <w:bookmarkEnd w:id="4"/>
    <w:p w14:paraId="5ADAB5B8" w14:textId="137A2EE2" w:rsidR="00E2217D" w:rsidRDefault="00E2217D" w:rsidP="002F596C">
      <w:pPr>
        <w:spacing w:line="240" w:lineRule="auto"/>
        <w:ind w:firstLine="720"/>
      </w:pPr>
    </w:p>
    <w:p w14:paraId="2CE7B66E" w14:textId="77777777" w:rsidR="002F596C" w:rsidRPr="00B16C75" w:rsidRDefault="002F596C" w:rsidP="006520D2">
      <w:pPr>
        <w:pStyle w:val="Heading2"/>
      </w:pPr>
      <w:r w:rsidRPr="00B16C75">
        <w:t xml:space="preserve">Data </w:t>
      </w:r>
      <w:r w:rsidR="002519B0">
        <w:t>c</w:t>
      </w:r>
      <w:r w:rsidRPr="00B16C75">
        <w:t>ollection</w:t>
      </w:r>
    </w:p>
    <w:p w14:paraId="46BE1C6B" w14:textId="7A53CC60" w:rsidR="00B329D2" w:rsidRDefault="002F596C" w:rsidP="002F596C">
      <w:r w:rsidRPr="00B16C75">
        <w:t xml:space="preserve">First, participants took part in a group session in a computer lab. After </w:t>
      </w:r>
      <w:r w:rsidR="00194441">
        <w:t>providing</w:t>
      </w:r>
      <w:r w:rsidR="00194441" w:rsidRPr="00B16C75">
        <w:t xml:space="preserve"> </w:t>
      </w:r>
      <w:r w:rsidRPr="00B16C75">
        <w:t xml:space="preserve">informed consent, they </w:t>
      </w:r>
      <w:r w:rsidR="00194441">
        <w:t>completed</w:t>
      </w:r>
      <w:r w:rsidRPr="00B16C75">
        <w:t xml:space="preserve"> a background questionnaire (10min), the listening (60-90min) and reading (60-80min) components of the TOEFL iBT test, and a typing test (10min). </w:t>
      </w:r>
      <w:r w:rsidR="008755EA">
        <w:t xml:space="preserve">Those </w:t>
      </w:r>
      <w:r w:rsidRPr="00B16C75">
        <w:t>who obtained appropriate proficiency and typing scores attended two individual sessions</w:t>
      </w:r>
      <w:r w:rsidR="008755EA">
        <w:t>. In the first session, they completed the first two tasks</w:t>
      </w:r>
      <w:r w:rsidRPr="00B16C75">
        <w:t xml:space="preserve"> (60-70min)</w:t>
      </w:r>
      <w:r w:rsidR="008755EA">
        <w:t>, i</w:t>
      </w:r>
      <w:r w:rsidRPr="00B16C75">
        <w:t xml:space="preserve">n the second session, </w:t>
      </w:r>
      <w:r w:rsidR="00FE1352">
        <w:t xml:space="preserve">participants performed </w:t>
      </w:r>
      <w:r w:rsidRPr="00B16C75">
        <w:t>the remaining writing tasks (60-70min)</w:t>
      </w:r>
      <w:r w:rsidR="00FE1352">
        <w:t>,</w:t>
      </w:r>
      <w:r w:rsidR="008755EA">
        <w:t xml:space="preserve"> followed by</w:t>
      </w:r>
      <w:r w:rsidRPr="00B16C75">
        <w:t xml:space="preserve"> the stimulated recall session (30-45min). </w:t>
      </w:r>
    </w:p>
    <w:p w14:paraId="7B176C04" w14:textId="0BF7A887" w:rsidR="00494A15" w:rsidRDefault="002F596C" w:rsidP="002F596C">
      <w:r w:rsidRPr="00B16C75">
        <w:t xml:space="preserve">Before participants began a writing task, </w:t>
      </w:r>
      <w:r w:rsidR="00B329D2">
        <w:t>we launched the</w:t>
      </w:r>
      <w:r w:rsidR="00B329D2" w:rsidRPr="00B16C75">
        <w:t xml:space="preserve"> </w:t>
      </w:r>
      <w:r w:rsidRPr="00B16C75">
        <w:t xml:space="preserve">Inputlog software </w:t>
      </w:r>
      <w:r w:rsidR="00B329D2">
        <w:t>and</w:t>
      </w:r>
      <w:r w:rsidRPr="00B16C75">
        <w:t xml:space="preserve"> the eye-tracker</w:t>
      </w:r>
      <w:r w:rsidR="00B329D2">
        <w:t xml:space="preserve">. </w:t>
      </w:r>
      <w:r w:rsidR="00B329D2" w:rsidRPr="00B16C75">
        <w:t xml:space="preserve">Participants </w:t>
      </w:r>
      <w:r w:rsidR="00B329D2">
        <w:t>sat</w:t>
      </w:r>
      <w:r w:rsidR="00B329D2" w:rsidRPr="00B16C75">
        <w:t xml:space="preserve"> about 60cms away from the cent</w:t>
      </w:r>
      <w:r w:rsidR="00B329D2">
        <w:t>r</w:t>
      </w:r>
      <w:r w:rsidR="00B329D2" w:rsidRPr="00B16C75">
        <w:t>e of the screen</w:t>
      </w:r>
      <w:r w:rsidR="00B329D2">
        <w:t>.</w:t>
      </w:r>
      <w:r w:rsidR="00B329D2" w:rsidRPr="00B16C75">
        <w:t xml:space="preserve"> </w:t>
      </w:r>
      <w:r w:rsidRPr="00B16C75">
        <w:t xml:space="preserve">Once </w:t>
      </w:r>
      <w:r w:rsidR="0052634F">
        <w:t>calibration</w:t>
      </w:r>
      <w:r w:rsidR="00B329D2">
        <w:t xml:space="preserve"> on a 9-point grid</w:t>
      </w:r>
      <w:r w:rsidR="0052634F">
        <w:t xml:space="preserve"> was successful</w:t>
      </w:r>
      <w:r w:rsidRPr="00B16C75">
        <w:t xml:space="preserve">, </w:t>
      </w:r>
      <w:r w:rsidR="00B329D2">
        <w:t xml:space="preserve">we started </w:t>
      </w:r>
      <w:r w:rsidRPr="00B16C75">
        <w:t xml:space="preserve">the </w:t>
      </w:r>
      <w:r w:rsidRPr="00B16C75">
        <w:rPr>
          <w:rStyle w:val="Emphasis"/>
          <w:bCs/>
        </w:rPr>
        <w:t>SR Research Screen Recorder</w:t>
      </w:r>
      <w:r w:rsidRPr="00B16C75">
        <w:t xml:space="preserve"> software</w:t>
      </w:r>
      <w:r w:rsidR="00B329D2">
        <w:t xml:space="preserve"> and opened</w:t>
      </w:r>
      <w:r w:rsidRPr="00B16C75">
        <w:t xml:space="preserve"> the appropriate version of the </w:t>
      </w:r>
      <w:r w:rsidR="006915C5">
        <w:t xml:space="preserve">research version of the </w:t>
      </w:r>
      <w:r w:rsidRPr="00B16C75">
        <w:t>TOEFL iBT writing task</w:t>
      </w:r>
      <w:r w:rsidRPr="00F67809">
        <w:t xml:space="preserve">. </w:t>
      </w:r>
      <w:r w:rsidR="00B84886" w:rsidRPr="00CB5C91">
        <w:t>Participants took short breaks between the writing tasks and prior to the stimulated recall interview.</w:t>
      </w:r>
      <w:r w:rsidR="00B84886">
        <w:t xml:space="preserve"> </w:t>
      </w:r>
      <w:r w:rsidR="006915C5" w:rsidRPr="00F67809">
        <w:t>To</w:t>
      </w:r>
      <w:r w:rsidR="00727A0D" w:rsidRPr="00F67809">
        <w:t xml:space="preserve"> ensure</w:t>
      </w:r>
      <w:r w:rsidR="006915C5" w:rsidRPr="00F67809">
        <w:t xml:space="preserve"> ecological validity</w:t>
      </w:r>
      <w:r w:rsidR="00727A0D" w:rsidRPr="00F67809">
        <w:t xml:space="preserve">, </w:t>
      </w:r>
      <w:r w:rsidR="006915C5" w:rsidRPr="00F67809">
        <w:t>we use</w:t>
      </w:r>
      <w:r w:rsidR="00727A0D" w:rsidRPr="00F67809">
        <w:t>d</w:t>
      </w:r>
      <w:r w:rsidR="006915C5" w:rsidRPr="00F67809">
        <w:t xml:space="preserve"> the remote set-up of the eye-track</w:t>
      </w:r>
      <w:r w:rsidR="00B5218C">
        <w:t>er</w:t>
      </w:r>
      <w:r w:rsidR="00727A0D" w:rsidRPr="00F67809">
        <w:t xml:space="preserve">, which </w:t>
      </w:r>
      <w:r w:rsidR="006915C5" w:rsidRPr="00F67809">
        <w:t>allow</w:t>
      </w:r>
      <w:r w:rsidR="00727A0D" w:rsidRPr="00F67809">
        <w:t>ed</w:t>
      </w:r>
      <w:r w:rsidR="006915C5" w:rsidRPr="00F67809">
        <w:t xml:space="preserve"> participants to move their head freely during writing</w:t>
      </w:r>
      <w:r w:rsidR="00727A0D" w:rsidRPr="00F67809">
        <w:t>. We</w:t>
      </w:r>
      <w:r w:rsidR="00634DC9" w:rsidRPr="00F67809">
        <w:t xml:space="preserve"> recalibrated participant's eyes between </w:t>
      </w:r>
      <w:r w:rsidR="00727A0D" w:rsidRPr="00F67809">
        <w:t xml:space="preserve">each writing task, but no re-calibration was done during </w:t>
      </w:r>
      <w:r w:rsidR="00634DC9" w:rsidRPr="00F67809">
        <w:t>writing tasks.</w:t>
      </w:r>
      <w:r w:rsidR="006915C5" w:rsidRPr="00F67809">
        <w:t xml:space="preserve"> </w:t>
      </w:r>
      <w:r w:rsidR="00DB39F1" w:rsidRPr="00F67809">
        <w:t>We</w:t>
      </w:r>
      <w:r w:rsidR="00DB39F1" w:rsidRPr="008B7D84">
        <w:t xml:space="preserve"> monitored participants’ eye-movements throughout the writing </w:t>
      </w:r>
      <w:r w:rsidR="00DB39F1" w:rsidRPr="00F67809">
        <w:t xml:space="preserve">session on the researcher's screen and adjusted the seating of the participant if tracking was lost. To account for track loss, we measured blink duration and number for each participant and calculated the mean percentage of blink duration (see Table </w:t>
      </w:r>
      <w:r w:rsidR="00DC203E">
        <w:t>S</w:t>
      </w:r>
      <w:r w:rsidR="00DB39F1" w:rsidRPr="00F67809">
        <w:t>1</w:t>
      </w:r>
      <w:r w:rsidR="00E974F5">
        <w:t>,</w:t>
      </w:r>
      <w:r w:rsidR="00DC203E">
        <w:t xml:space="preserve"> online supportive material</w:t>
      </w:r>
      <w:r w:rsidR="00DB39F1" w:rsidRPr="00F67809">
        <w:t xml:space="preserve">). There were fewer but on average longer blinks on the integrated than the independent task. Percentage of track loss was around 30% for both tasks, a lower rate than reported in earlier work (e.g., Ganém Gutierrez </w:t>
      </w:r>
      <w:r w:rsidR="00B5218C">
        <w:t>and</w:t>
      </w:r>
      <w:r w:rsidR="00DB39F1" w:rsidRPr="00F67809">
        <w:t xml:space="preserve"> Gillmore, 2018).</w:t>
      </w:r>
      <w:r w:rsidR="00494A15" w:rsidRPr="00F67809">
        <w:t xml:space="preserve"> </w:t>
      </w:r>
    </w:p>
    <w:p w14:paraId="00B4D040" w14:textId="5845F9F1" w:rsidR="008755EA" w:rsidRDefault="008755EA" w:rsidP="002F596C"/>
    <w:p w14:paraId="519750B0" w14:textId="77777777" w:rsidR="002F596C" w:rsidRPr="00B16C75" w:rsidRDefault="002F596C" w:rsidP="006520D2">
      <w:pPr>
        <w:pStyle w:val="Heading2"/>
      </w:pPr>
      <w:r w:rsidRPr="00B16C75">
        <w:lastRenderedPageBreak/>
        <w:t xml:space="preserve">Data </w:t>
      </w:r>
      <w:r w:rsidR="002519B0">
        <w:t>a</w:t>
      </w:r>
      <w:r w:rsidRPr="00B16C75">
        <w:t xml:space="preserve">nalysis </w:t>
      </w:r>
    </w:p>
    <w:p w14:paraId="34FF462E" w14:textId="0F9288F1" w:rsidR="002F596C" w:rsidRPr="00B16C75" w:rsidRDefault="002F596C" w:rsidP="006520D2">
      <w:pPr>
        <w:pStyle w:val="Heading3"/>
      </w:pPr>
      <w:r w:rsidRPr="00B16C75">
        <w:t xml:space="preserve">Writing </w:t>
      </w:r>
      <w:r w:rsidR="006F078C">
        <w:t>behaviours</w:t>
      </w:r>
      <w:r w:rsidRPr="00B16C75">
        <w:t xml:space="preserve"> </w:t>
      </w:r>
    </w:p>
    <w:p w14:paraId="3AAC50F2" w14:textId="70C839A6" w:rsidR="00CB1D45" w:rsidRDefault="00472171" w:rsidP="002F596C">
      <w:r>
        <w:t xml:space="preserve">We obtained </w:t>
      </w:r>
      <w:r w:rsidRPr="00B16C75">
        <w:t xml:space="preserve">speed fluency and pausing measures </w:t>
      </w:r>
      <w:r w:rsidR="002D194A">
        <w:t>from</w:t>
      </w:r>
      <w:r w:rsidRPr="00B16C75">
        <w:t xml:space="preserve"> Inputlog 7 (Leijten </w:t>
      </w:r>
      <w:r>
        <w:t>and</w:t>
      </w:r>
      <w:r w:rsidRPr="00B16C75">
        <w:t xml:space="preserve"> </w:t>
      </w:r>
      <w:r>
        <w:t>van Waes</w:t>
      </w:r>
      <w:r w:rsidRPr="00B16C75">
        <w:t xml:space="preserve"> 2013). </w:t>
      </w:r>
      <w:r w:rsidR="002F596C" w:rsidRPr="00B16C75">
        <w:t>We used a pause threshold of 200ms when calculating the fluency and pausing indices, as this low threshold allowed us to capture lower-level writing processes (</w:t>
      </w:r>
      <w:r w:rsidR="00B477A7">
        <w:t>van Waes</w:t>
      </w:r>
      <w:r w:rsidR="002F596C" w:rsidRPr="00B16C75">
        <w:t xml:space="preserve"> </w:t>
      </w:r>
      <w:r w:rsidR="00B16C75">
        <w:t>and</w:t>
      </w:r>
      <w:r w:rsidR="002F596C" w:rsidRPr="00B16C75">
        <w:t xml:space="preserve"> Leijten, 2015). Speed fluency was expressed with two measures: </w:t>
      </w:r>
      <w:r w:rsidR="00885E31">
        <w:t xml:space="preserve">characters per P-burst (i.e., </w:t>
      </w:r>
      <w:r w:rsidR="002F596C" w:rsidRPr="00B16C75">
        <w:t xml:space="preserve">number of characters </w:t>
      </w:r>
      <w:r w:rsidR="00885E31">
        <w:t xml:space="preserve">produced </w:t>
      </w:r>
      <w:r w:rsidR="002F596C" w:rsidRPr="00B16C75">
        <w:t>between pauses</w:t>
      </w:r>
      <w:r w:rsidR="00885E31">
        <w:t>)</w:t>
      </w:r>
      <w:r w:rsidR="002F596C" w:rsidRPr="00B16C75">
        <w:t xml:space="preserve"> and mean duration of character</w:t>
      </w:r>
      <w:r w:rsidR="00FB6403">
        <w:t xml:space="preserve"> production</w:t>
      </w:r>
      <w:r w:rsidR="00B5218C">
        <w:t xml:space="preserve"> (i.e., </w:t>
      </w:r>
      <w:r w:rsidR="002F596C" w:rsidRPr="00B16C75">
        <w:t xml:space="preserve">total writing time excluding pauses </w:t>
      </w:r>
      <w:r w:rsidR="00B5218C">
        <w:t xml:space="preserve">divided </w:t>
      </w:r>
      <w:r w:rsidR="002F596C" w:rsidRPr="00B16C75">
        <w:t>by number of characters produced</w:t>
      </w:r>
      <w:r w:rsidR="00010845">
        <w:t>)</w:t>
      </w:r>
      <w:r w:rsidR="002F596C" w:rsidRPr="00B16C75">
        <w:t xml:space="preserve">. </w:t>
      </w:r>
    </w:p>
    <w:p w14:paraId="40342F2C" w14:textId="73A2C2F0" w:rsidR="002F596C" w:rsidRPr="00B16C75" w:rsidRDefault="00235C04" w:rsidP="002F596C">
      <w:r>
        <w:t xml:space="preserve">We classified </w:t>
      </w:r>
      <w:r w:rsidR="00B5218C">
        <w:t xml:space="preserve">the </w:t>
      </w:r>
      <w:r w:rsidR="002F596C" w:rsidRPr="00B16C75">
        <w:t>pause frequency and length</w:t>
      </w:r>
      <w:r w:rsidR="00CB1D45">
        <w:t xml:space="preserve"> </w:t>
      </w:r>
      <w:r w:rsidR="00B5218C">
        <w:t xml:space="preserve">measures </w:t>
      </w:r>
      <w:r w:rsidR="002F596C" w:rsidRPr="00B16C75">
        <w:t>by location</w:t>
      </w:r>
      <w:r>
        <w:t xml:space="preserve"> -</w:t>
      </w:r>
      <w:r w:rsidR="002F596C" w:rsidRPr="00B16C75">
        <w:t xml:space="preserve"> whether pauses occurred within words, between words, or between sentences</w:t>
      </w:r>
      <w:r>
        <w:t xml:space="preserve"> - while counting b</w:t>
      </w:r>
      <w:r w:rsidR="002F596C" w:rsidRPr="00B16C75">
        <w:t>etween-word pauses as one pause</w:t>
      </w:r>
      <w:r>
        <w:t xml:space="preserve"> (adding up the</w:t>
      </w:r>
      <w:r w:rsidRPr="00B16C75">
        <w:t xml:space="preserve"> </w:t>
      </w:r>
      <w:r w:rsidR="002F596C" w:rsidRPr="00B16C75">
        <w:t xml:space="preserve">pause before </w:t>
      </w:r>
      <w:r>
        <w:t xml:space="preserve">and after </w:t>
      </w:r>
      <w:r w:rsidR="002F596C" w:rsidRPr="00B16C75">
        <w:t>press</w:t>
      </w:r>
      <w:r w:rsidR="00B5218C">
        <w:t xml:space="preserve">ing </w:t>
      </w:r>
      <w:r w:rsidR="002F596C" w:rsidRPr="00B16C75">
        <w:t>the spacebar</w:t>
      </w:r>
      <w:r>
        <w:t>)</w:t>
      </w:r>
      <w:r w:rsidR="002F596C" w:rsidRPr="00B16C75">
        <w:t>.</w:t>
      </w:r>
    </w:p>
    <w:p w14:paraId="487A3901" w14:textId="7476508E" w:rsidR="001409C5" w:rsidRDefault="00010845" w:rsidP="007018FB">
      <w:r>
        <w:t>E</w:t>
      </w:r>
      <w:r w:rsidR="002F596C" w:rsidRPr="00B16C75">
        <w:t xml:space="preserve">ye-gaze data were analysed </w:t>
      </w:r>
      <w:r w:rsidR="002F596C" w:rsidRPr="00B16C75">
        <w:rPr>
          <w:rFonts w:eastAsia="Batang"/>
          <w:lang w:eastAsia="ko-KR"/>
        </w:rPr>
        <w:t xml:space="preserve">with the SR Research Data Viewer software. </w:t>
      </w:r>
      <w:r w:rsidR="00462E22">
        <w:rPr>
          <w:rFonts w:eastAsia="Batang"/>
          <w:lang w:eastAsia="ko-KR"/>
        </w:rPr>
        <w:t>Given that the TOE</w:t>
      </w:r>
      <w:r w:rsidR="00885E31">
        <w:rPr>
          <w:rFonts w:eastAsia="Batang"/>
          <w:lang w:eastAsia="ko-KR"/>
        </w:rPr>
        <w:t>F</w:t>
      </w:r>
      <w:r w:rsidR="00462E22">
        <w:rPr>
          <w:rFonts w:eastAsia="Batang"/>
          <w:lang w:eastAsia="ko-KR"/>
        </w:rPr>
        <w:t xml:space="preserve">L iBT research environment </w:t>
      </w:r>
      <w:r w:rsidR="00885E31">
        <w:rPr>
          <w:rFonts w:eastAsia="Batang"/>
          <w:lang w:eastAsia="ko-KR"/>
        </w:rPr>
        <w:t>leaves little</w:t>
      </w:r>
      <w:r w:rsidR="00462E22">
        <w:rPr>
          <w:rFonts w:eastAsia="Batang"/>
          <w:lang w:eastAsia="ko-KR"/>
        </w:rPr>
        <w:t xml:space="preserve"> white space around words and lines</w:t>
      </w:r>
      <w:r w:rsidR="00885E31">
        <w:rPr>
          <w:rFonts w:eastAsia="Batang"/>
          <w:lang w:eastAsia="ko-KR"/>
        </w:rPr>
        <w:t>,</w:t>
      </w:r>
      <w:r w:rsidR="00462E22">
        <w:rPr>
          <w:rFonts w:eastAsia="Batang"/>
          <w:lang w:eastAsia="ko-KR"/>
        </w:rPr>
        <w:t xml:space="preserve"> we used relatively coarse eye-gaze measures </w:t>
      </w:r>
      <w:r w:rsidR="00885E31">
        <w:rPr>
          <w:rFonts w:eastAsia="Batang"/>
          <w:lang w:eastAsia="ko-KR"/>
        </w:rPr>
        <w:t xml:space="preserve">to </w:t>
      </w:r>
      <w:r w:rsidR="00462E22">
        <w:rPr>
          <w:rFonts w:eastAsia="Batang"/>
          <w:lang w:eastAsia="ko-KR"/>
        </w:rPr>
        <w:t>gaug</w:t>
      </w:r>
      <w:r w:rsidR="00885E31">
        <w:rPr>
          <w:rFonts w:eastAsia="Batang"/>
          <w:lang w:eastAsia="ko-KR"/>
        </w:rPr>
        <w:t xml:space="preserve">e </w:t>
      </w:r>
      <w:r w:rsidR="00462E22">
        <w:rPr>
          <w:rFonts w:eastAsia="Batang"/>
          <w:lang w:eastAsia="ko-KR"/>
        </w:rPr>
        <w:t>viewing behaviour</w:t>
      </w:r>
      <w:r w:rsidR="00885E31">
        <w:rPr>
          <w:rFonts w:eastAsia="Batang"/>
          <w:lang w:eastAsia="ko-KR"/>
        </w:rPr>
        <w:t>s</w:t>
      </w:r>
      <w:r w:rsidR="00462E22">
        <w:rPr>
          <w:rFonts w:eastAsia="Batang"/>
          <w:lang w:eastAsia="ko-KR"/>
        </w:rPr>
        <w:t xml:space="preserve"> within the writing window as a whole. That is, f</w:t>
      </w:r>
      <w:r w:rsidR="002F596C" w:rsidRPr="00B16C75">
        <w:rPr>
          <w:rFonts w:eastAsia="Batang"/>
          <w:lang w:eastAsia="ko-KR"/>
        </w:rPr>
        <w:t>or this study</w:t>
      </w:r>
      <w:r w:rsidR="00B5218C">
        <w:rPr>
          <w:rFonts w:eastAsia="Batang"/>
          <w:lang w:eastAsia="ko-KR"/>
        </w:rPr>
        <w:t>,</w:t>
      </w:r>
      <w:r w:rsidR="002F596C" w:rsidRPr="00B16C75">
        <w:rPr>
          <w:rFonts w:eastAsia="Batang"/>
          <w:lang w:eastAsia="ko-KR"/>
        </w:rPr>
        <w:t xml:space="preserve"> the box allocated for writing was defined as the </w:t>
      </w:r>
      <w:r w:rsidR="00B5218C">
        <w:rPr>
          <w:rFonts w:eastAsia="Batang"/>
          <w:lang w:eastAsia="ko-KR"/>
        </w:rPr>
        <w:t xml:space="preserve">interest </w:t>
      </w:r>
      <w:r w:rsidR="002F596C" w:rsidRPr="00B16C75">
        <w:rPr>
          <w:rFonts w:eastAsia="Batang"/>
          <w:lang w:eastAsia="ko-KR"/>
        </w:rPr>
        <w:t xml:space="preserve">area (AOI). For this AOI, we calculated the following indices (Brunfaut </w:t>
      </w:r>
      <w:r w:rsidR="00B16C75">
        <w:rPr>
          <w:rFonts w:eastAsia="Batang"/>
          <w:lang w:eastAsia="ko-KR"/>
        </w:rPr>
        <w:t>and</w:t>
      </w:r>
      <w:r w:rsidR="008A0C74">
        <w:rPr>
          <w:rFonts w:eastAsia="Batang"/>
          <w:lang w:eastAsia="ko-KR"/>
        </w:rPr>
        <w:t xml:space="preserve"> McCray</w:t>
      </w:r>
      <w:r w:rsidR="002F596C" w:rsidRPr="00B16C75">
        <w:rPr>
          <w:rFonts w:eastAsia="Batang"/>
          <w:lang w:eastAsia="ko-KR"/>
        </w:rPr>
        <w:t xml:space="preserve"> 2015): fixation</w:t>
      </w:r>
      <w:r w:rsidR="00B5218C">
        <w:rPr>
          <w:rFonts w:eastAsia="Batang"/>
          <w:lang w:eastAsia="ko-KR"/>
        </w:rPr>
        <w:t xml:space="preserve"> count</w:t>
      </w:r>
      <w:r w:rsidR="00FB6403">
        <w:rPr>
          <w:rFonts w:eastAsia="Batang"/>
          <w:lang w:eastAsia="ko-KR"/>
        </w:rPr>
        <w:t>;</w:t>
      </w:r>
      <w:r w:rsidR="002F596C" w:rsidRPr="00B16C75">
        <w:rPr>
          <w:rFonts w:eastAsia="Batang"/>
          <w:lang w:eastAsia="ko-KR"/>
        </w:rPr>
        <w:t xml:space="preserve"> </w:t>
      </w:r>
      <w:r w:rsidR="00B5218C">
        <w:rPr>
          <w:rFonts w:eastAsia="Batang"/>
          <w:lang w:eastAsia="ko-KR"/>
        </w:rPr>
        <w:t xml:space="preserve">total </w:t>
      </w:r>
      <w:r w:rsidR="00FB6403">
        <w:rPr>
          <w:rFonts w:eastAsia="Batang"/>
          <w:lang w:eastAsia="ko-KR"/>
        </w:rPr>
        <w:t>fixation duration;</w:t>
      </w:r>
      <w:r w:rsidR="002F596C" w:rsidRPr="00B16C75">
        <w:rPr>
          <w:rFonts w:eastAsia="Batang"/>
          <w:lang w:eastAsia="ko-KR"/>
        </w:rPr>
        <w:t xml:space="preserve"> mean fixation duration</w:t>
      </w:r>
      <w:r w:rsidR="00FB6403">
        <w:rPr>
          <w:rFonts w:eastAsia="Batang"/>
          <w:lang w:eastAsia="ko-KR"/>
        </w:rPr>
        <w:t>;</w:t>
      </w:r>
      <w:r w:rsidR="002F596C" w:rsidRPr="00B16C75">
        <w:rPr>
          <w:rFonts w:eastAsia="Batang"/>
          <w:lang w:eastAsia="ko-KR"/>
        </w:rPr>
        <w:t xml:space="preserve"> number</w:t>
      </w:r>
      <w:r w:rsidR="00FB6403">
        <w:rPr>
          <w:rFonts w:eastAsia="Batang"/>
          <w:lang w:eastAsia="ko-KR"/>
        </w:rPr>
        <w:t xml:space="preserve"> of forward and </w:t>
      </w:r>
      <w:r w:rsidR="00885E31">
        <w:rPr>
          <w:rFonts w:eastAsia="Batang"/>
          <w:lang w:eastAsia="ko-KR"/>
        </w:rPr>
        <w:t xml:space="preserve">of </w:t>
      </w:r>
      <w:r w:rsidR="00FB6403">
        <w:rPr>
          <w:rFonts w:eastAsia="Batang"/>
          <w:lang w:eastAsia="ko-KR"/>
        </w:rPr>
        <w:t>backward saccades;</w:t>
      </w:r>
      <w:r w:rsidR="002F596C" w:rsidRPr="00B16C75">
        <w:rPr>
          <w:rFonts w:eastAsia="Batang"/>
          <w:lang w:eastAsia="ko-KR"/>
        </w:rPr>
        <w:t xml:space="preserve"> median length of forward and </w:t>
      </w:r>
      <w:r w:rsidR="00FB6403">
        <w:rPr>
          <w:rFonts w:eastAsia="Batang"/>
          <w:lang w:eastAsia="ko-KR"/>
        </w:rPr>
        <w:t xml:space="preserve">of </w:t>
      </w:r>
      <w:r w:rsidR="002F596C" w:rsidRPr="00B16C75">
        <w:rPr>
          <w:rFonts w:eastAsia="Batang"/>
          <w:lang w:eastAsia="ko-KR"/>
        </w:rPr>
        <w:t>backward saccades</w:t>
      </w:r>
      <w:r w:rsidR="00D13E71">
        <w:rPr>
          <w:rFonts w:eastAsia="Batang"/>
          <w:lang w:eastAsia="ko-KR"/>
        </w:rPr>
        <w:t xml:space="preserve"> (in degrees of visual angle)</w:t>
      </w:r>
      <w:r w:rsidR="00FB6403">
        <w:rPr>
          <w:rFonts w:eastAsia="Batang"/>
          <w:lang w:eastAsia="ko-KR"/>
        </w:rPr>
        <w:t>;</w:t>
      </w:r>
      <w:r w:rsidR="002F596C" w:rsidRPr="00B16C75">
        <w:rPr>
          <w:rFonts w:eastAsia="Batang"/>
          <w:lang w:eastAsia="ko-KR"/>
        </w:rPr>
        <w:t xml:space="preserve"> and proportion of regressive movements (i.e., number of backward saccades divided by the total number of saccades). </w:t>
      </w:r>
      <w:r w:rsidR="00462E22">
        <w:rPr>
          <w:rFonts w:eastAsia="Batang"/>
          <w:lang w:eastAsia="ko-KR"/>
        </w:rPr>
        <w:t>Forward and backward saccades were defined as eye-movements that had a positive (forward) and negative (backward) angle</w:t>
      </w:r>
      <w:r w:rsidR="007018FB">
        <w:rPr>
          <w:rFonts w:eastAsia="Batang"/>
          <w:lang w:eastAsia="ko-KR"/>
        </w:rPr>
        <w:t xml:space="preserve"> between the horizontal plane and the direction of the current saccade</w:t>
      </w:r>
      <w:r w:rsidR="00462E22">
        <w:rPr>
          <w:rFonts w:eastAsia="Batang"/>
          <w:lang w:eastAsia="ko-KR"/>
        </w:rPr>
        <w:t xml:space="preserve">, respectively. </w:t>
      </w:r>
      <w:r w:rsidR="002F596C" w:rsidRPr="00B16C75">
        <w:t xml:space="preserve">We corrected for time on task </w:t>
      </w:r>
      <w:r w:rsidR="00FB4917">
        <w:t xml:space="preserve">by dividing the measures by the time </w:t>
      </w:r>
      <w:r w:rsidR="00A71327">
        <w:t xml:space="preserve">needed </w:t>
      </w:r>
      <w:r w:rsidR="002F596C" w:rsidRPr="00B16C75">
        <w:t>for</w:t>
      </w:r>
      <w:r w:rsidR="00A71327">
        <w:t xml:space="preserve"> task completion for</w:t>
      </w:r>
      <w:r w:rsidR="002F596C" w:rsidRPr="00B16C75">
        <w:t xml:space="preserve"> the measures total fixation duration and number of fixations, forward saccades, and backward saccades.</w:t>
      </w:r>
    </w:p>
    <w:p w14:paraId="2D028A5F" w14:textId="490E172B" w:rsidR="002F596C" w:rsidRPr="00CB5C91" w:rsidRDefault="001409C5" w:rsidP="00F67809">
      <w:pPr>
        <w:pStyle w:val="Heading3"/>
        <w:rPr>
          <w:rFonts w:eastAsia="Batang"/>
          <w:lang w:eastAsia="ko-KR"/>
        </w:rPr>
      </w:pPr>
      <w:r w:rsidRPr="001409C5">
        <w:t>Cognitive processes</w:t>
      </w:r>
      <w:r w:rsidR="002F596C" w:rsidRPr="00B16C75">
        <w:t xml:space="preserve"> </w:t>
      </w:r>
    </w:p>
    <w:p w14:paraId="55831AC1" w14:textId="69C14B35" w:rsidR="002F596C" w:rsidRPr="00B16C75" w:rsidRDefault="002F596C" w:rsidP="002F596C">
      <w:pPr>
        <w:rPr>
          <w:rFonts w:eastAsia="Calibri"/>
        </w:rPr>
      </w:pPr>
      <w:r w:rsidRPr="00B16C75">
        <w:rPr>
          <w:rFonts w:eastAsia="Calibri"/>
        </w:rPr>
        <w:t>The analysis of the stimulated</w:t>
      </w:r>
      <w:r w:rsidR="00194441">
        <w:rPr>
          <w:rFonts w:eastAsia="Calibri"/>
        </w:rPr>
        <w:t xml:space="preserve"> recall</w:t>
      </w:r>
      <w:r w:rsidRPr="00B16C75">
        <w:rPr>
          <w:rFonts w:eastAsia="Calibri"/>
        </w:rPr>
        <w:t xml:space="preserve"> comments involved five steps. First, the data were transcribed. Second, the third author reviewed the comments related to pausing and identified emergent categories. Third, the resulting micro-categories were </w:t>
      </w:r>
      <w:r w:rsidR="00D879A3">
        <w:rPr>
          <w:rFonts w:eastAsia="Calibri"/>
        </w:rPr>
        <w:t>merged</w:t>
      </w:r>
      <w:r w:rsidR="00D879A3" w:rsidRPr="00B16C75">
        <w:rPr>
          <w:rFonts w:eastAsia="Calibri"/>
        </w:rPr>
        <w:t xml:space="preserve"> </w:t>
      </w:r>
      <w:r w:rsidRPr="00B16C75">
        <w:rPr>
          <w:rFonts w:eastAsia="Calibri"/>
        </w:rPr>
        <w:t xml:space="preserve">into more general categories </w:t>
      </w:r>
      <w:r w:rsidR="00D879A3">
        <w:rPr>
          <w:rFonts w:eastAsia="Calibri"/>
        </w:rPr>
        <w:t>following</w:t>
      </w:r>
      <w:r w:rsidRPr="00B16C75">
        <w:rPr>
          <w:rFonts w:eastAsia="Calibri"/>
        </w:rPr>
        <w:t xml:space="preserve"> Kellogg (1996) (see Table </w:t>
      </w:r>
      <w:r w:rsidR="00B5218C">
        <w:rPr>
          <w:rFonts w:eastAsia="Calibri"/>
        </w:rPr>
        <w:t>1</w:t>
      </w:r>
      <w:r w:rsidRPr="00B16C75">
        <w:rPr>
          <w:rFonts w:eastAsia="Calibri"/>
        </w:rPr>
        <w:t>). Fourth, the third author coded all the comments</w:t>
      </w:r>
      <w:r w:rsidR="00D879A3">
        <w:rPr>
          <w:rFonts w:eastAsia="Calibri"/>
        </w:rPr>
        <w:t>.</w:t>
      </w:r>
      <w:r w:rsidRPr="00B16C75">
        <w:rPr>
          <w:rFonts w:eastAsia="Calibri"/>
        </w:rPr>
        <w:t xml:space="preserve"> </w:t>
      </w:r>
      <w:r w:rsidR="00D879A3">
        <w:rPr>
          <w:rFonts w:eastAsia="Calibri"/>
        </w:rPr>
        <w:t>A</w:t>
      </w:r>
      <w:r w:rsidR="00634DC9">
        <w:rPr>
          <w:rFonts w:eastAsia="Calibri"/>
        </w:rPr>
        <w:t>nother</w:t>
      </w:r>
      <w:r w:rsidRPr="00B16C75">
        <w:rPr>
          <w:rFonts w:eastAsia="Calibri"/>
        </w:rPr>
        <w:t xml:space="preserve"> Mandarin</w:t>
      </w:r>
      <w:r w:rsidR="00FB4917">
        <w:rPr>
          <w:rFonts w:eastAsia="Calibri"/>
        </w:rPr>
        <w:t xml:space="preserve"> </w:t>
      </w:r>
      <w:r w:rsidR="00BC0515">
        <w:rPr>
          <w:rFonts w:eastAsia="Calibri"/>
        </w:rPr>
        <w:t xml:space="preserve">speaker of L2 </w:t>
      </w:r>
      <w:r w:rsidRPr="00B16C75">
        <w:rPr>
          <w:rFonts w:eastAsia="Calibri"/>
        </w:rPr>
        <w:t>English</w:t>
      </w:r>
      <w:r w:rsidR="00BC0515">
        <w:rPr>
          <w:rFonts w:eastAsia="Calibri"/>
        </w:rPr>
        <w:t xml:space="preserve"> </w:t>
      </w:r>
      <w:r w:rsidRPr="00B16C75">
        <w:rPr>
          <w:rFonts w:eastAsia="Calibri"/>
        </w:rPr>
        <w:t>with a</w:t>
      </w:r>
      <w:r w:rsidR="00D879A3">
        <w:rPr>
          <w:rFonts w:eastAsia="Calibri"/>
        </w:rPr>
        <w:t>n L2 research</w:t>
      </w:r>
      <w:r w:rsidRPr="00B16C75">
        <w:rPr>
          <w:rFonts w:eastAsia="Calibri"/>
        </w:rPr>
        <w:t xml:space="preserve"> </w:t>
      </w:r>
      <w:r w:rsidRPr="00277A08">
        <w:rPr>
          <w:rFonts w:eastAsia="Calibri"/>
        </w:rPr>
        <w:t>background</w:t>
      </w:r>
      <w:r w:rsidR="00D879A3">
        <w:rPr>
          <w:rFonts w:eastAsia="Calibri"/>
        </w:rPr>
        <w:t xml:space="preserve"> </w:t>
      </w:r>
      <w:r w:rsidRPr="00277A08">
        <w:rPr>
          <w:rFonts w:eastAsia="Calibri"/>
        </w:rPr>
        <w:t>coded 20 percent of the data</w:t>
      </w:r>
      <w:r w:rsidR="00D879A3">
        <w:rPr>
          <w:rFonts w:eastAsia="Calibri"/>
        </w:rPr>
        <w:t xml:space="preserve">, </w:t>
      </w:r>
      <w:r w:rsidR="00EE3DEA">
        <w:rPr>
          <w:rFonts w:eastAsia="Calibri"/>
        </w:rPr>
        <w:t xml:space="preserve">yielding </w:t>
      </w:r>
      <w:r w:rsidR="00D879A3">
        <w:rPr>
          <w:rFonts w:eastAsia="Calibri"/>
        </w:rPr>
        <w:t>a high inter-coder reliability (</w:t>
      </w:r>
      <w:r w:rsidRPr="00277A08">
        <w:rPr>
          <w:rFonts w:eastAsia="Calibri"/>
        </w:rPr>
        <w:t xml:space="preserve">Cohen’s kappa </w:t>
      </w:r>
      <w:r w:rsidR="00D879A3">
        <w:rPr>
          <w:rFonts w:eastAsia="Calibri"/>
        </w:rPr>
        <w:t>=</w:t>
      </w:r>
      <w:r w:rsidR="006A69D7">
        <w:rPr>
          <w:rFonts w:eastAsia="Calibri"/>
        </w:rPr>
        <w:t xml:space="preserve"> </w:t>
      </w:r>
      <w:r w:rsidR="00065B1D" w:rsidRPr="00277A08">
        <w:rPr>
          <w:rFonts w:eastAsia="Calibri"/>
        </w:rPr>
        <w:t>.</w:t>
      </w:r>
      <w:r w:rsidRPr="00277A08">
        <w:rPr>
          <w:rFonts w:eastAsia="Calibri"/>
        </w:rPr>
        <w:t>9</w:t>
      </w:r>
      <w:r w:rsidR="00065B1D" w:rsidRPr="00277A08">
        <w:rPr>
          <w:rFonts w:eastAsia="Calibri"/>
        </w:rPr>
        <w:t>1</w:t>
      </w:r>
      <w:r w:rsidRPr="00277A08">
        <w:rPr>
          <w:rFonts w:eastAsia="Calibri"/>
        </w:rPr>
        <w:t>).</w:t>
      </w:r>
      <w:r w:rsidRPr="00B16C75">
        <w:rPr>
          <w:rFonts w:eastAsia="Calibri"/>
        </w:rPr>
        <w:t xml:space="preserve"> Finally, comments were added up</w:t>
      </w:r>
      <w:r w:rsidR="00D879A3">
        <w:rPr>
          <w:rFonts w:eastAsia="Calibri"/>
        </w:rPr>
        <w:t xml:space="preserve"> resulting in a</w:t>
      </w:r>
      <w:r w:rsidRPr="00B16C75">
        <w:rPr>
          <w:rFonts w:eastAsia="Calibri"/>
        </w:rPr>
        <w:t xml:space="preserve"> frequency count </w:t>
      </w:r>
      <w:r w:rsidR="00D879A3">
        <w:rPr>
          <w:rFonts w:eastAsia="Calibri"/>
        </w:rPr>
        <w:t xml:space="preserve">per </w:t>
      </w:r>
      <w:r w:rsidRPr="00B16C75">
        <w:rPr>
          <w:rFonts w:eastAsia="Calibri"/>
        </w:rPr>
        <w:t xml:space="preserve">participant by category.  </w:t>
      </w:r>
    </w:p>
    <w:p w14:paraId="21A63974" w14:textId="77777777" w:rsidR="002F596C" w:rsidRPr="00B16C75" w:rsidRDefault="002F596C" w:rsidP="002F596C">
      <w:pPr>
        <w:spacing w:line="240" w:lineRule="auto"/>
        <w:rPr>
          <w:rFonts w:eastAsia="Calibri"/>
        </w:rPr>
      </w:pPr>
    </w:p>
    <w:p w14:paraId="00F6DABB" w14:textId="350FB121" w:rsidR="002F596C" w:rsidRPr="00B16C75" w:rsidRDefault="002F596C" w:rsidP="00C73225">
      <w:pPr>
        <w:spacing w:line="240" w:lineRule="auto"/>
        <w:ind w:firstLine="0"/>
        <w:rPr>
          <w:rFonts w:eastAsia="Calibri"/>
          <w:i/>
        </w:rPr>
      </w:pPr>
      <w:r w:rsidRPr="00B16C75">
        <w:rPr>
          <w:rFonts w:eastAsia="Calibri"/>
          <w:i/>
        </w:rPr>
        <w:lastRenderedPageBreak/>
        <w:t xml:space="preserve">Table </w:t>
      </w:r>
      <w:r w:rsidR="002D194A">
        <w:rPr>
          <w:rFonts w:eastAsia="Calibri"/>
          <w:i/>
        </w:rPr>
        <w:t>1</w:t>
      </w:r>
      <w:r w:rsidRPr="00B16C75">
        <w:rPr>
          <w:rFonts w:eastAsia="Calibri"/>
          <w:i/>
        </w:rPr>
        <w:t>. Examples for Stimulated Recall Comments by Coding Category</w:t>
      </w:r>
      <w:r w:rsidR="008A1686">
        <w:rPr>
          <w:rFonts w:eastAsia="Calibri"/>
          <w:i/>
        </w:rPr>
        <w:t xml:space="preserve"> </w:t>
      </w:r>
    </w:p>
    <w:tbl>
      <w:tblPr>
        <w:tblStyle w:val="TableGrid"/>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6287"/>
      </w:tblGrid>
      <w:tr w:rsidR="002F596C" w:rsidRPr="00B16C75" w14:paraId="569C07C8" w14:textId="77777777" w:rsidTr="002F596C">
        <w:tc>
          <w:tcPr>
            <w:tcW w:w="2235" w:type="dxa"/>
            <w:tcBorders>
              <w:top w:val="single" w:sz="4" w:space="0" w:color="auto"/>
              <w:bottom w:val="single" w:sz="4" w:space="0" w:color="auto"/>
            </w:tcBorders>
            <w:vAlign w:val="center"/>
          </w:tcPr>
          <w:p w14:paraId="1931E545" w14:textId="77777777" w:rsidR="002F596C" w:rsidRPr="00B16C75" w:rsidRDefault="002F596C" w:rsidP="004727E0">
            <w:pPr>
              <w:pStyle w:val="NoSpacing"/>
              <w:ind w:left="0" w:firstLine="0"/>
              <w:jc w:val="left"/>
              <w:rPr>
                <w:i/>
                <w:color w:val="auto"/>
              </w:rPr>
            </w:pPr>
            <w:r w:rsidRPr="00B16C75">
              <w:rPr>
                <w:i/>
                <w:color w:val="auto"/>
              </w:rPr>
              <w:t>Process/Subprocess</w:t>
            </w:r>
          </w:p>
        </w:tc>
        <w:tc>
          <w:tcPr>
            <w:tcW w:w="6287" w:type="dxa"/>
            <w:tcBorders>
              <w:top w:val="single" w:sz="4" w:space="0" w:color="auto"/>
              <w:bottom w:val="single" w:sz="4" w:space="0" w:color="auto"/>
            </w:tcBorders>
            <w:vAlign w:val="center"/>
          </w:tcPr>
          <w:p w14:paraId="2A35376D" w14:textId="77777777" w:rsidR="002F596C" w:rsidRPr="00B16C75" w:rsidRDefault="002F596C" w:rsidP="006920BE">
            <w:pPr>
              <w:pStyle w:val="NoSpacing"/>
              <w:ind w:left="0" w:firstLine="0"/>
              <w:jc w:val="left"/>
              <w:rPr>
                <w:i/>
                <w:color w:val="auto"/>
                <w:lang w:val="en-US"/>
              </w:rPr>
            </w:pPr>
            <w:r w:rsidRPr="00B16C75">
              <w:rPr>
                <w:i/>
                <w:color w:val="auto"/>
              </w:rPr>
              <w:t>Example</w:t>
            </w:r>
            <w:r w:rsidRPr="00B16C75">
              <w:rPr>
                <w:i/>
                <w:color w:val="auto"/>
                <w:lang w:val="en-US"/>
              </w:rPr>
              <w:t xml:space="preserve"> (translated from Mandarin)</w:t>
            </w:r>
          </w:p>
        </w:tc>
      </w:tr>
      <w:tr w:rsidR="002F596C" w:rsidRPr="00B16C75" w14:paraId="41204058" w14:textId="77777777" w:rsidTr="002F596C">
        <w:tc>
          <w:tcPr>
            <w:tcW w:w="8522" w:type="dxa"/>
            <w:gridSpan w:val="2"/>
            <w:tcBorders>
              <w:top w:val="single" w:sz="4" w:space="0" w:color="auto"/>
            </w:tcBorders>
            <w:vAlign w:val="center"/>
          </w:tcPr>
          <w:p w14:paraId="3AE3682C" w14:textId="77777777" w:rsidR="002F596C" w:rsidRPr="00B16C75" w:rsidRDefault="002F596C" w:rsidP="002F596C">
            <w:pPr>
              <w:pStyle w:val="NoSpacing"/>
              <w:jc w:val="left"/>
              <w:rPr>
                <w:color w:val="auto"/>
              </w:rPr>
            </w:pPr>
            <w:r w:rsidRPr="00B16C75">
              <w:rPr>
                <w:i/>
                <w:color w:val="auto"/>
              </w:rPr>
              <w:t>Planning</w:t>
            </w:r>
          </w:p>
        </w:tc>
      </w:tr>
      <w:tr w:rsidR="002F596C" w:rsidRPr="00B16C75" w14:paraId="74D3765C" w14:textId="77777777" w:rsidTr="006920BE">
        <w:tc>
          <w:tcPr>
            <w:tcW w:w="2235" w:type="dxa"/>
          </w:tcPr>
          <w:p w14:paraId="0D513A14" w14:textId="77777777" w:rsidR="002F596C" w:rsidRPr="00B16C75" w:rsidRDefault="002F596C" w:rsidP="006920BE">
            <w:pPr>
              <w:pStyle w:val="NoSpacing"/>
              <w:jc w:val="left"/>
              <w:rPr>
                <w:color w:val="auto"/>
              </w:rPr>
            </w:pPr>
            <w:r w:rsidRPr="00B16C75">
              <w:rPr>
                <w:color w:val="auto"/>
              </w:rPr>
              <w:t xml:space="preserve">  Content</w:t>
            </w:r>
          </w:p>
        </w:tc>
        <w:tc>
          <w:tcPr>
            <w:tcW w:w="6287" w:type="dxa"/>
          </w:tcPr>
          <w:p w14:paraId="002DB709" w14:textId="77777777" w:rsidR="002F596C" w:rsidRPr="00B16C75" w:rsidRDefault="002F596C" w:rsidP="006920BE">
            <w:pPr>
              <w:pStyle w:val="NoSpacing"/>
              <w:jc w:val="left"/>
              <w:rPr>
                <w:color w:val="auto"/>
              </w:rPr>
            </w:pPr>
            <w:r w:rsidRPr="00B16C75">
              <w:rPr>
                <w:color w:val="auto"/>
              </w:rPr>
              <w:t>I was thinking what to write for the second point. I was trying to find out any point that I could put there.</w:t>
            </w:r>
          </w:p>
        </w:tc>
      </w:tr>
      <w:tr w:rsidR="002F596C" w:rsidRPr="00B16C75" w14:paraId="0F1317E8" w14:textId="77777777" w:rsidTr="006920BE">
        <w:tc>
          <w:tcPr>
            <w:tcW w:w="2235" w:type="dxa"/>
            <w:tcBorders>
              <w:bottom w:val="single" w:sz="4" w:space="0" w:color="auto"/>
            </w:tcBorders>
          </w:tcPr>
          <w:p w14:paraId="6F709A10" w14:textId="77777777" w:rsidR="002F596C" w:rsidRPr="00B16C75" w:rsidRDefault="002F596C" w:rsidP="006920BE">
            <w:pPr>
              <w:pStyle w:val="NoSpacing"/>
              <w:jc w:val="left"/>
              <w:rPr>
                <w:color w:val="auto"/>
              </w:rPr>
            </w:pPr>
            <w:r w:rsidRPr="00B16C75">
              <w:rPr>
                <w:color w:val="auto"/>
              </w:rPr>
              <w:t xml:space="preserve">  Organisation</w:t>
            </w:r>
          </w:p>
        </w:tc>
        <w:tc>
          <w:tcPr>
            <w:tcW w:w="6287" w:type="dxa"/>
            <w:tcBorders>
              <w:bottom w:val="single" w:sz="4" w:space="0" w:color="auto"/>
            </w:tcBorders>
          </w:tcPr>
          <w:p w14:paraId="3BC85289" w14:textId="5FC9872B" w:rsidR="002F596C" w:rsidRPr="00B16C75" w:rsidRDefault="002F596C" w:rsidP="008B6248">
            <w:pPr>
              <w:pStyle w:val="NoSpacing"/>
              <w:jc w:val="left"/>
              <w:rPr>
                <w:color w:val="auto"/>
              </w:rPr>
            </w:pPr>
            <w:r w:rsidRPr="00B16C75">
              <w:rPr>
                <w:color w:val="auto"/>
              </w:rPr>
              <w:t>I was thinking I would wr</w:t>
            </w:r>
            <w:r w:rsidRPr="00B16C75">
              <w:rPr>
                <w:color w:val="auto"/>
                <w:lang w:val="en-US"/>
              </w:rPr>
              <w:t>i</w:t>
            </w:r>
            <w:r w:rsidRPr="00B16C75">
              <w:rPr>
                <w:color w:val="auto"/>
              </w:rPr>
              <w:t>te two paragraphs to support my view and write another paragr</w:t>
            </w:r>
            <w:r w:rsidR="006920BE" w:rsidRPr="00B16C75">
              <w:rPr>
                <w:color w:val="auto"/>
              </w:rPr>
              <w:t>aph starting with 'admittedly'.</w:t>
            </w:r>
          </w:p>
        </w:tc>
      </w:tr>
      <w:tr w:rsidR="002F596C" w:rsidRPr="00B16C75" w14:paraId="1E212D1E" w14:textId="77777777" w:rsidTr="002F596C">
        <w:tc>
          <w:tcPr>
            <w:tcW w:w="8522" w:type="dxa"/>
            <w:gridSpan w:val="2"/>
            <w:tcBorders>
              <w:top w:val="single" w:sz="4" w:space="0" w:color="auto"/>
            </w:tcBorders>
            <w:vAlign w:val="center"/>
          </w:tcPr>
          <w:p w14:paraId="6A88D35B" w14:textId="77777777" w:rsidR="002F596C" w:rsidRPr="00B16C75" w:rsidRDefault="002F596C" w:rsidP="002F596C">
            <w:pPr>
              <w:pStyle w:val="NoSpacing"/>
              <w:jc w:val="left"/>
              <w:rPr>
                <w:color w:val="auto"/>
              </w:rPr>
            </w:pPr>
            <w:r w:rsidRPr="00B16C75">
              <w:rPr>
                <w:i/>
                <w:color w:val="auto"/>
              </w:rPr>
              <w:t>Translation</w:t>
            </w:r>
          </w:p>
        </w:tc>
      </w:tr>
      <w:tr w:rsidR="002F596C" w:rsidRPr="00B16C75" w14:paraId="451B2808" w14:textId="77777777" w:rsidTr="006920BE">
        <w:tc>
          <w:tcPr>
            <w:tcW w:w="2235" w:type="dxa"/>
          </w:tcPr>
          <w:p w14:paraId="79CC9051" w14:textId="77777777" w:rsidR="002F596C" w:rsidRPr="00B16C75" w:rsidRDefault="002F596C" w:rsidP="006920BE">
            <w:pPr>
              <w:pStyle w:val="NoSpacing"/>
              <w:jc w:val="left"/>
              <w:rPr>
                <w:color w:val="auto"/>
              </w:rPr>
            </w:pPr>
            <w:r w:rsidRPr="00B16C75">
              <w:rPr>
                <w:color w:val="auto"/>
              </w:rPr>
              <w:t xml:space="preserve">  Lexical retrieval</w:t>
            </w:r>
          </w:p>
        </w:tc>
        <w:tc>
          <w:tcPr>
            <w:tcW w:w="6287" w:type="dxa"/>
          </w:tcPr>
          <w:p w14:paraId="37C96B03" w14:textId="5C4501B1" w:rsidR="002F596C" w:rsidRPr="00B16C75" w:rsidRDefault="002F596C" w:rsidP="006920BE">
            <w:pPr>
              <w:pStyle w:val="NoSpacing"/>
              <w:jc w:val="left"/>
              <w:rPr>
                <w:color w:val="auto"/>
              </w:rPr>
            </w:pPr>
            <w:r w:rsidRPr="00B16C75">
              <w:rPr>
                <w:color w:val="auto"/>
              </w:rPr>
              <w:t xml:space="preserve">I was thinking what verb to use after 'to'. The words I used were very similar to those in the question. </w:t>
            </w:r>
          </w:p>
        </w:tc>
      </w:tr>
      <w:tr w:rsidR="002F596C" w:rsidRPr="00B16C75" w14:paraId="1BB0BCB5" w14:textId="77777777" w:rsidTr="006920BE">
        <w:tc>
          <w:tcPr>
            <w:tcW w:w="2235" w:type="dxa"/>
          </w:tcPr>
          <w:p w14:paraId="3DDBA1DC" w14:textId="77777777" w:rsidR="002F596C" w:rsidRPr="00B16C75" w:rsidRDefault="002F596C" w:rsidP="006920BE">
            <w:pPr>
              <w:pStyle w:val="NoSpacing"/>
              <w:jc w:val="left"/>
              <w:rPr>
                <w:color w:val="auto"/>
              </w:rPr>
            </w:pPr>
            <w:r w:rsidRPr="00B16C75">
              <w:rPr>
                <w:color w:val="auto"/>
              </w:rPr>
              <w:t xml:space="preserve">  Syntactic encoding</w:t>
            </w:r>
          </w:p>
        </w:tc>
        <w:tc>
          <w:tcPr>
            <w:tcW w:w="6287" w:type="dxa"/>
          </w:tcPr>
          <w:p w14:paraId="2DDD3E6E" w14:textId="56267554" w:rsidR="002F596C" w:rsidRPr="00B16C75" w:rsidRDefault="002F596C" w:rsidP="006920BE">
            <w:pPr>
              <w:pStyle w:val="NoSpacing"/>
              <w:jc w:val="left"/>
              <w:rPr>
                <w:color w:val="auto"/>
              </w:rPr>
            </w:pPr>
            <w:r w:rsidRPr="00B16C75">
              <w:rPr>
                <w:color w:val="auto"/>
              </w:rPr>
              <w:t>I was thinking of adding a clause after 'study the subjects' to express 'you are interested in'</w:t>
            </w:r>
            <w:r w:rsidR="002D291C">
              <w:rPr>
                <w:color w:val="auto"/>
                <w:lang w:val="en-GB"/>
              </w:rPr>
              <w:t>. [...]</w:t>
            </w:r>
            <w:r w:rsidRPr="00B16C75">
              <w:rPr>
                <w:color w:val="auto"/>
              </w:rPr>
              <w:t xml:space="preserve"> I didn't want to </w:t>
            </w:r>
            <w:r w:rsidR="009010A9" w:rsidRPr="00B16C75">
              <w:rPr>
                <w:color w:val="auto"/>
              </w:rPr>
              <w:t>phras</w:t>
            </w:r>
            <w:r w:rsidR="009010A9">
              <w:rPr>
                <w:color w:val="auto"/>
              </w:rPr>
              <w:t>e</w:t>
            </w:r>
            <w:r w:rsidR="009010A9" w:rsidRPr="00B16C75">
              <w:rPr>
                <w:color w:val="auto"/>
              </w:rPr>
              <w:t xml:space="preserve"> </w:t>
            </w:r>
            <w:r w:rsidRPr="00B16C75">
              <w:rPr>
                <w:color w:val="auto"/>
              </w:rPr>
              <w:t>it in the same way as the question did.</w:t>
            </w:r>
          </w:p>
        </w:tc>
      </w:tr>
      <w:tr w:rsidR="002F596C" w:rsidRPr="00B16C75" w14:paraId="799AAA74" w14:textId="77777777" w:rsidTr="006920BE">
        <w:tc>
          <w:tcPr>
            <w:tcW w:w="2235" w:type="dxa"/>
          </w:tcPr>
          <w:p w14:paraId="66442ED0" w14:textId="77777777" w:rsidR="002F596C" w:rsidRPr="00B16C75" w:rsidRDefault="002F596C" w:rsidP="006920BE">
            <w:pPr>
              <w:pStyle w:val="NoSpacing"/>
              <w:jc w:val="left"/>
              <w:rPr>
                <w:color w:val="auto"/>
              </w:rPr>
            </w:pPr>
            <w:r w:rsidRPr="00B16C75">
              <w:rPr>
                <w:color w:val="auto"/>
              </w:rPr>
              <w:t xml:space="preserve">  Cohesion</w:t>
            </w:r>
          </w:p>
        </w:tc>
        <w:tc>
          <w:tcPr>
            <w:tcW w:w="6287" w:type="dxa"/>
          </w:tcPr>
          <w:p w14:paraId="60C4D134" w14:textId="77777777" w:rsidR="002F596C" w:rsidRPr="00B16C75" w:rsidRDefault="002F596C" w:rsidP="006920BE">
            <w:pPr>
              <w:pStyle w:val="NoSpacing"/>
              <w:jc w:val="left"/>
              <w:rPr>
                <w:color w:val="auto"/>
              </w:rPr>
            </w:pPr>
            <w:r w:rsidRPr="00B16C75">
              <w:rPr>
                <w:color w:val="auto"/>
              </w:rPr>
              <w:t>I was wondering what linking word to use here.</w:t>
            </w:r>
          </w:p>
        </w:tc>
      </w:tr>
      <w:tr w:rsidR="002F596C" w:rsidRPr="00B16C75" w14:paraId="198C8F2B" w14:textId="77777777" w:rsidTr="00CB5C91">
        <w:tc>
          <w:tcPr>
            <w:tcW w:w="2235" w:type="dxa"/>
            <w:tcBorders>
              <w:bottom w:val="single" w:sz="4" w:space="0" w:color="auto"/>
            </w:tcBorders>
          </w:tcPr>
          <w:p w14:paraId="3D8A19EE" w14:textId="77777777" w:rsidR="002F596C" w:rsidRPr="00B16C75" w:rsidRDefault="002F596C" w:rsidP="006920BE">
            <w:pPr>
              <w:pStyle w:val="NoSpacing"/>
              <w:jc w:val="left"/>
              <w:rPr>
                <w:color w:val="auto"/>
              </w:rPr>
            </w:pPr>
            <w:r w:rsidRPr="00B16C75">
              <w:rPr>
                <w:color w:val="auto"/>
              </w:rPr>
              <w:t xml:space="preserve">  Unspecified</w:t>
            </w:r>
          </w:p>
        </w:tc>
        <w:tc>
          <w:tcPr>
            <w:tcW w:w="6287" w:type="dxa"/>
            <w:tcBorders>
              <w:bottom w:val="single" w:sz="4" w:space="0" w:color="auto"/>
            </w:tcBorders>
          </w:tcPr>
          <w:p w14:paraId="7611879D" w14:textId="1D81304C" w:rsidR="002F596C" w:rsidRPr="00E974F5" w:rsidRDefault="00E974F5" w:rsidP="00D35CE3">
            <w:pPr>
              <w:pStyle w:val="NoSpacing"/>
              <w:jc w:val="left"/>
              <w:rPr>
                <w:color w:val="auto"/>
                <w:lang w:val="en-GB"/>
              </w:rPr>
            </w:pPr>
            <w:r w:rsidRPr="002D291C">
              <w:rPr>
                <w:i/>
              </w:rPr>
              <w:t xml:space="preserve">I wanted to express this point clearly and in detail, but I just could </w:t>
            </w:r>
            <w:r>
              <w:rPr>
                <w:i/>
                <w:lang w:val="en-GB"/>
              </w:rPr>
              <w:t>not.</w:t>
            </w:r>
          </w:p>
        </w:tc>
      </w:tr>
      <w:tr w:rsidR="008A1686" w:rsidRPr="00B16C75" w14:paraId="61C6BA42" w14:textId="77777777" w:rsidTr="00CB5C91">
        <w:tc>
          <w:tcPr>
            <w:tcW w:w="2235" w:type="dxa"/>
            <w:tcBorders>
              <w:top w:val="single" w:sz="4" w:space="0" w:color="auto"/>
            </w:tcBorders>
            <w:vAlign w:val="center"/>
          </w:tcPr>
          <w:p w14:paraId="405D2549" w14:textId="77777777" w:rsidR="008A1686" w:rsidRPr="008A1686" w:rsidRDefault="008A1686" w:rsidP="002F596C">
            <w:pPr>
              <w:pStyle w:val="NoSpacing"/>
              <w:jc w:val="left"/>
              <w:rPr>
                <w:i/>
                <w:color w:val="auto"/>
              </w:rPr>
            </w:pPr>
            <w:r w:rsidRPr="00DD11DD">
              <w:rPr>
                <w:i/>
                <w:color w:val="auto"/>
              </w:rPr>
              <w:t>Monitoring</w:t>
            </w:r>
          </w:p>
        </w:tc>
        <w:tc>
          <w:tcPr>
            <w:tcW w:w="6287" w:type="dxa"/>
            <w:tcBorders>
              <w:top w:val="single" w:sz="4" w:space="0" w:color="auto"/>
            </w:tcBorders>
            <w:vAlign w:val="center"/>
          </w:tcPr>
          <w:p w14:paraId="506C31FE" w14:textId="77777777" w:rsidR="008A1686" w:rsidRPr="008A0C74" w:rsidRDefault="008A1686" w:rsidP="002F596C">
            <w:pPr>
              <w:pStyle w:val="NoSpacing"/>
              <w:jc w:val="left"/>
              <w:rPr>
                <w:color w:val="auto"/>
              </w:rPr>
            </w:pPr>
          </w:p>
        </w:tc>
      </w:tr>
      <w:tr w:rsidR="002F596C" w:rsidRPr="00B16C75" w14:paraId="51899FAF" w14:textId="77777777" w:rsidTr="00CB5C91">
        <w:tc>
          <w:tcPr>
            <w:tcW w:w="2235" w:type="dxa"/>
            <w:tcBorders>
              <w:bottom w:val="single" w:sz="4" w:space="0" w:color="auto"/>
            </w:tcBorders>
            <w:vAlign w:val="center"/>
          </w:tcPr>
          <w:p w14:paraId="1FE45FC7" w14:textId="4472C939" w:rsidR="002F596C" w:rsidRPr="008A1686" w:rsidRDefault="008A1686" w:rsidP="002F596C">
            <w:pPr>
              <w:pStyle w:val="NoSpacing"/>
              <w:jc w:val="left"/>
              <w:rPr>
                <w:color w:val="auto"/>
              </w:rPr>
            </w:pPr>
            <w:r>
              <w:rPr>
                <w:color w:val="auto"/>
              </w:rPr>
              <w:t>Reading for monitoring</w:t>
            </w:r>
          </w:p>
        </w:tc>
        <w:tc>
          <w:tcPr>
            <w:tcW w:w="6287" w:type="dxa"/>
            <w:tcBorders>
              <w:bottom w:val="single" w:sz="4" w:space="0" w:color="auto"/>
            </w:tcBorders>
            <w:vAlign w:val="center"/>
          </w:tcPr>
          <w:p w14:paraId="173B1B0E" w14:textId="2A3FE81D" w:rsidR="002F596C" w:rsidRPr="008A0C74" w:rsidRDefault="002F596C" w:rsidP="002F596C">
            <w:pPr>
              <w:pStyle w:val="NoSpacing"/>
              <w:jc w:val="left"/>
              <w:rPr>
                <w:color w:val="auto"/>
              </w:rPr>
            </w:pPr>
            <w:r w:rsidRPr="008A0C74">
              <w:rPr>
                <w:color w:val="auto"/>
              </w:rPr>
              <w:t xml:space="preserve">I was reading the sentence again to see whether </w:t>
            </w:r>
            <w:r w:rsidR="002D291C">
              <w:rPr>
                <w:color w:val="auto"/>
                <w:lang w:val="en-GB"/>
              </w:rPr>
              <w:t xml:space="preserve">[... it] </w:t>
            </w:r>
            <w:r w:rsidRPr="008A0C74">
              <w:rPr>
                <w:color w:val="auto"/>
              </w:rPr>
              <w:t>conveyed what I wanted to express.</w:t>
            </w:r>
          </w:p>
        </w:tc>
      </w:tr>
      <w:tr w:rsidR="002F596C" w:rsidRPr="00B16C75" w14:paraId="0449C0ED" w14:textId="77777777" w:rsidTr="002F596C">
        <w:tc>
          <w:tcPr>
            <w:tcW w:w="8522" w:type="dxa"/>
            <w:gridSpan w:val="2"/>
            <w:tcBorders>
              <w:top w:val="single" w:sz="4" w:space="0" w:color="auto"/>
            </w:tcBorders>
            <w:vAlign w:val="center"/>
          </w:tcPr>
          <w:p w14:paraId="27BFCDE0" w14:textId="77777777" w:rsidR="002F596C" w:rsidRPr="008A0C74" w:rsidRDefault="002F596C" w:rsidP="002F596C">
            <w:pPr>
              <w:pStyle w:val="NoSpacing"/>
              <w:jc w:val="left"/>
              <w:rPr>
                <w:i/>
                <w:color w:val="auto"/>
              </w:rPr>
            </w:pPr>
            <w:r w:rsidRPr="008A0C74">
              <w:rPr>
                <w:i/>
                <w:color w:val="auto"/>
              </w:rPr>
              <w:t>Resource use</w:t>
            </w:r>
            <w:r w:rsidRPr="008A0C74">
              <w:rPr>
                <w:i/>
                <w:color w:val="auto"/>
                <w:lang w:val="en-US"/>
              </w:rPr>
              <w:t xml:space="preserve"> </w:t>
            </w:r>
            <w:r w:rsidRPr="008A0C74">
              <w:rPr>
                <w:i/>
                <w:color w:val="auto"/>
              </w:rPr>
              <w:t>(integr</w:t>
            </w:r>
            <w:r w:rsidRPr="008A0C74">
              <w:rPr>
                <w:i/>
                <w:color w:val="auto"/>
                <w:lang w:val="en-US"/>
              </w:rPr>
              <w:t>a</w:t>
            </w:r>
            <w:r w:rsidRPr="008A0C74">
              <w:rPr>
                <w:i/>
                <w:color w:val="auto"/>
              </w:rPr>
              <w:t>ted task</w:t>
            </w:r>
            <w:r w:rsidRPr="008A0C74">
              <w:rPr>
                <w:i/>
                <w:color w:val="auto"/>
                <w:lang w:val="en-US"/>
              </w:rPr>
              <w:t xml:space="preserve"> only )</w:t>
            </w:r>
          </w:p>
        </w:tc>
      </w:tr>
      <w:tr w:rsidR="002F596C" w:rsidRPr="00B16C75" w14:paraId="41D7192C" w14:textId="77777777" w:rsidTr="006920BE">
        <w:tc>
          <w:tcPr>
            <w:tcW w:w="2235" w:type="dxa"/>
          </w:tcPr>
          <w:p w14:paraId="1C7B0091" w14:textId="77777777" w:rsidR="002F596C" w:rsidRPr="00B16C75" w:rsidRDefault="002F596C" w:rsidP="006920BE">
            <w:pPr>
              <w:pStyle w:val="NoSpacing"/>
              <w:jc w:val="left"/>
              <w:rPr>
                <w:color w:val="auto"/>
                <w:lang w:val="en-US"/>
              </w:rPr>
            </w:pPr>
            <w:r w:rsidRPr="00B16C75">
              <w:rPr>
                <w:color w:val="auto"/>
                <w:lang w:val="en-US"/>
              </w:rPr>
              <w:t xml:space="preserve">   Content</w:t>
            </w:r>
          </w:p>
        </w:tc>
        <w:tc>
          <w:tcPr>
            <w:tcW w:w="6287" w:type="dxa"/>
          </w:tcPr>
          <w:p w14:paraId="35D1848E" w14:textId="77777777" w:rsidR="002F596C" w:rsidRPr="00B16C75" w:rsidRDefault="002F596C" w:rsidP="006920BE">
            <w:pPr>
              <w:pStyle w:val="NoSpacing"/>
              <w:jc w:val="left"/>
              <w:rPr>
                <w:color w:val="auto"/>
              </w:rPr>
            </w:pPr>
            <w:r w:rsidRPr="00B16C75">
              <w:rPr>
                <w:color w:val="auto"/>
              </w:rPr>
              <w:t>I was thinking of the third point. What was that point about? So I went back to the reading passage.</w:t>
            </w:r>
          </w:p>
        </w:tc>
      </w:tr>
      <w:tr w:rsidR="002F596C" w:rsidRPr="00B16C75" w14:paraId="11DC78F2" w14:textId="77777777" w:rsidTr="006920BE">
        <w:tc>
          <w:tcPr>
            <w:tcW w:w="2235" w:type="dxa"/>
          </w:tcPr>
          <w:p w14:paraId="73ED81CD" w14:textId="77777777" w:rsidR="002F596C" w:rsidRPr="00B16C75" w:rsidRDefault="002F596C" w:rsidP="006920BE">
            <w:pPr>
              <w:pStyle w:val="NoSpacing"/>
              <w:jc w:val="left"/>
              <w:rPr>
                <w:color w:val="auto"/>
                <w:lang w:val="en-US"/>
              </w:rPr>
            </w:pPr>
            <w:r w:rsidRPr="00B16C75">
              <w:rPr>
                <w:color w:val="auto"/>
                <w:lang w:val="en-US"/>
              </w:rPr>
              <w:t xml:space="preserve">   Organization</w:t>
            </w:r>
          </w:p>
        </w:tc>
        <w:tc>
          <w:tcPr>
            <w:tcW w:w="6287" w:type="dxa"/>
          </w:tcPr>
          <w:p w14:paraId="799986FC" w14:textId="588EA21E" w:rsidR="002F596C" w:rsidRPr="00B16C75" w:rsidRDefault="002F596C" w:rsidP="006920BE">
            <w:pPr>
              <w:pStyle w:val="NoSpacing"/>
              <w:jc w:val="left"/>
              <w:rPr>
                <w:color w:val="auto"/>
              </w:rPr>
            </w:pPr>
            <w:r w:rsidRPr="00B16C75">
              <w:rPr>
                <w:color w:val="auto"/>
              </w:rPr>
              <w:t xml:space="preserve">I looked at the reading passage again. It was in three </w:t>
            </w:r>
            <w:r w:rsidR="009010A9">
              <w:rPr>
                <w:color w:val="auto"/>
              </w:rPr>
              <w:t>paragraphs</w:t>
            </w:r>
            <w:r w:rsidRPr="00B16C75">
              <w:rPr>
                <w:color w:val="auto"/>
              </w:rPr>
              <w:t>, so I thought I would write three paragraph</w:t>
            </w:r>
            <w:r w:rsidR="009010A9">
              <w:rPr>
                <w:color w:val="auto"/>
              </w:rPr>
              <w:t>s</w:t>
            </w:r>
            <w:r w:rsidRPr="00B16C75">
              <w:rPr>
                <w:color w:val="auto"/>
              </w:rPr>
              <w:t xml:space="preserve"> as well.</w:t>
            </w:r>
          </w:p>
        </w:tc>
      </w:tr>
      <w:tr w:rsidR="002F596C" w:rsidRPr="00B16C75" w14:paraId="547DF1B5" w14:textId="77777777" w:rsidTr="006920BE">
        <w:tc>
          <w:tcPr>
            <w:tcW w:w="2235" w:type="dxa"/>
          </w:tcPr>
          <w:p w14:paraId="52189815" w14:textId="77777777" w:rsidR="002F596C" w:rsidRPr="00B16C75" w:rsidRDefault="002F596C" w:rsidP="006920BE">
            <w:pPr>
              <w:pStyle w:val="NoSpacing"/>
              <w:jc w:val="left"/>
              <w:rPr>
                <w:color w:val="auto"/>
                <w:lang w:val="en-US"/>
              </w:rPr>
            </w:pPr>
            <w:r w:rsidRPr="00B16C75">
              <w:rPr>
                <w:color w:val="auto"/>
                <w:lang w:val="en-US"/>
              </w:rPr>
              <w:t xml:space="preserve">   Lexis</w:t>
            </w:r>
          </w:p>
        </w:tc>
        <w:tc>
          <w:tcPr>
            <w:tcW w:w="6287" w:type="dxa"/>
          </w:tcPr>
          <w:p w14:paraId="148F3200" w14:textId="77777777" w:rsidR="002F596C" w:rsidRPr="00B16C75" w:rsidRDefault="002F596C" w:rsidP="006920BE">
            <w:pPr>
              <w:pStyle w:val="NoSpacing"/>
              <w:jc w:val="left"/>
              <w:rPr>
                <w:color w:val="auto"/>
              </w:rPr>
            </w:pPr>
            <w:r w:rsidRPr="00B16C75">
              <w:rPr>
                <w:color w:val="auto"/>
              </w:rPr>
              <w:t>I spelt 'infection' in my mind, but I was afraid that I could not get it right. So I went back to the reading passage to look for the word.</w:t>
            </w:r>
          </w:p>
        </w:tc>
      </w:tr>
      <w:tr w:rsidR="002F596C" w:rsidRPr="00B16C75" w14:paraId="0FB475CF" w14:textId="77777777" w:rsidTr="006920BE">
        <w:tc>
          <w:tcPr>
            <w:tcW w:w="2235" w:type="dxa"/>
          </w:tcPr>
          <w:p w14:paraId="7EAE8012" w14:textId="77777777" w:rsidR="002F596C" w:rsidRPr="00B16C75" w:rsidRDefault="002F596C" w:rsidP="006920BE">
            <w:pPr>
              <w:pStyle w:val="NoSpacing"/>
              <w:jc w:val="left"/>
              <w:rPr>
                <w:color w:val="auto"/>
                <w:lang w:val="en-US"/>
              </w:rPr>
            </w:pPr>
            <w:r w:rsidRPr="00B16C75">
              <w:rPr>
                <w:color w:val="auto"/>
                <w:lang w:val="en-US"/>
              </w:rPr>
              <w:t xml:space="preserve">   Syntax</w:t>
            </w:r>
          </w:p>
        </w:tc>
        <w:tc>
          <w:tcPr>
            <w:tcW w:w="6287" w:type="dxa"/>
          </w:tcPr>
          <w:p w14:paraId="07743225" w14:textId="77777777" w:rsidR="002F596C" w:rsidRPr="00B16C75" w:rsidRDefault="002F596C" w:rsidP="006920BE">
            <w:pPr>
              <w:pStyle w:val="NoSpacing"/>
              <w:jc w:val="left"/>
              <w:rPr>
                <w:color w:val="auto"/>
              </w:rPr>
            </w:pPr>
            <w:r w:rsidRPr="00B16C75">
              <w:rPr>
                <w:color w:val="auto"/>
              </w:rPr>
              <w:t>There was no plural 's' in my notes, but then I thought the observations could be multiple. So I might need the 's', and then I was hesitant about whether to add it or not.</w:t>
            </w:r>
          </w:p>
        </w:tc>
      </w:tr>
      <w:tr w:rsidR="002F596C" w:rsidRPr="00B16C75" w14:paraId="4BA1C311" w14:textId="77777777" w:rsidTr="006920BE">
        <w:tc>
          <w:tcPr>
            <w:tcW w:w="2235" w:type="dxa"/>
          </w:tcPr>
          <w:p w14:paraId="19183ACD" w14:textId="77777777" w:rsidR="002F596C" w:rsidRPr="00B16C75" w:rsidRDefault="002F596C" w:rsidP="006920BE">
            <w:pPr>
              <w:pStyle w:val="NoSpacing"/>
              <w:jc w:val="left"/>
              <w:rPr>
                <w:color w:val="auto"/>
                <w:lang w:val="en-US"/>
              </w:rPr>
            </w:pPr>
            <w:r w:rsidRPr="00B16C75">
              <w:rPr>
                <w:color w:val="auto"/>
                <w:lang w:val="en-US"/>
              </w:rPr>
              <w:t xml:space="preserve">   Monitoring</w:t>
            </w:r>
          </w:p>
        </w:tc>
        <w:tc>
          <w:tcPr>
            <w:tcW w:w="6287" w:type="dxa"/>
          </w:tcPr>
          <w:p w14:paraId="51949194" w14:textId="3B1CA04B" w:rsidR="002F596C" w:rsidRPr="00B16C75" w:rsidRDefault="002F596C" w:rsidP="006920BE">
            <w:pPr>
              <w:pStyle w:val="NoSpacing"/>
              <w:jc w:val="left"/>
              <w:rPr>
                <w:color w:val="auto"/>
              </w:rPr>
            </w:pPr>
            <w:r w:rsidRPr="00B16C75">
              <w:rPr>
                <w:color w:val="auto"/>
              </w:rPr>
              <w:t>I just wanted to check if the second paragraph was complete and if there was anything else to add.</w:t>
            </w:r>
          </w:p>
        </w:tc>
      </w:tr>
      <w:tr w:rsidR="002F596C" w:rsidRPr="00B16C75" w14:paraId="41B851C3" w14:textId="77777777" w:rsidTr="006920BE">
        <w:tc>
          <w:tcPr>
            <w:tcW w:w="2235" w:type="dxa"/>
            <w:tcBorders>
              <w:bottom w:val="single" w:sz="4" w:space="0" w:color="auto"/>
            </w:tcBorders>
          </w:tcPr>
          <w:p w14:paraId="17C53706" w14:textId="77777777" w:rsidR="002F596C" w:rsidRPr="00B16C75" w:rsidRDefault="002F596C" w:rsidP="006920BE">
            <w:pPr>
              <w:pStyle w:val="NoSpacing"/>
              <w:jc w:val="left"/>
              <w:rPr>
                <w:color w:val="auto"/>
                <w:lang w:val="en-US"/>
              </w:rPr>
            </w:pPr>
            <w:r w:rsidRPr="00B16C75">
              <w:rPr>
                <w:color w:val="auto"/>
                <w:lang w:val="en-US"/>
              </w:rPr>
              <w:t xml:space="preserve">   Other</w:t>
            </w:r>
          </w:p>
        </w:tc>
        <w:tc>
          <w:tcPr>
            <w:tcW w:w="6287" w:type="dxa"/>
            <w:tcBorders>
              <w:bottom w:val="single" w:sz="4" w:space="0" w:color="auto"/>
            </w:tcBorders>
          </w:tcPr>
          <w:p w14:paraId="03DC9E7A" w14:textId="77777777" w:rsidR="002F596C" w:rsidRPr="00B16C75" w:rsidRDefault="002F596C" w:rsidP="006920BE">
            <w:pPr>
              <w:pStyle w:val="NoSpacing"/>
              <w:jc w:val="left"/>
              <w:rPr>
                <w:color w:val="auto"/>
              </w:rPr>
            </w:pPr>
            <w:r w:rsidRPr="00B16C75">
              <w:rPr>
                <w:color w:val="auto"/>
              </w:rPr>
              <w:t>I was looking at my notes.</w:t>
            </w:r>
          </w:p>
        </w:tc>
      </w:tr>
    </w:tbl>
    <w:p w14:paraId="57257C75" w14:textId="77777777" w:rsidR="002F596C" w:rsidRPr="00B16C75" w:rsidRDefault="002F596C" w:rsidP="002F596C">
      <w:pPr>
        <w:spacing w:line="240" w:lineRule="auto"/>
        <w:ind w:firstLine="562"/>
        <w:rPr>
          <w:rFonts w:eastAsia="Calibri"/>
        </w:rPr>
      </w:pPr>
    </w:p>
    <w:p w14:paraId="3C0BD5BA" w14:textId="77777777" w:rsidR="001409C5" w:rsidRDefault="001409C5" w:rsidP="002F596C"/>
    <w:p w14:paraId="2D132427" w14:textId="0121319A" w:rsidR="001409C5" w:rsidRPr="00CB5C91" w:rsidRDefault="001409C5" w:rsidP="001409C5">
      <w:pPr>
        <w:pStyle w:val="Heading3"/>
        <w:rPr>
          <w:rFonts w:eastAsia="Batang"/>
          <w:lang w:eastAsia="ko-KR"/>
        </w:rPr>
      </w:pPr>
      <w:r w:rsidRPr="00A55E06">
        <w:t>Stages of writing</w:t>
      </w:r>
      <w:r w:rsidRPr="00B16C75">
        <w:t xml:space="preserve"> </w:t>
      </w:r>
    </w:p>
    <w:p w14:paraId="54246D71" w14:textId="209BDC9A" w:rsidR="002F596C" w:rsidRDefault="002F596C" w:rsidP="002F596C">
      <w:r w:rsidRPr="00B16C75">
        <w:t xml:space="preserve">All analyses were conducted for the overall writing process. </w:t>
      </w:r>
      <w:r w:rsidR="00D879A3">
        <w:rPr>
          <w:lang w:eastAsia="zh-TW"/>
        </w:rPr>
        <w:t xml:space="preserve">Following earlier research </w:t>
      </w:r>
      <w:r w:rsidR="00D879A3">
        <w:t xml:space="preserve">(e.g., Tillema et al. </w:t>
      </w:r>
      <w:r w:rsidR="00D879A3" w:rsidRPr="00B16C75">
        <w:t>2011)</w:t>
      </w:r>
      <w:r w:rsidR="00D879A3">
        <w:t>, we also</w:t>
      </w:r>
      <w:r w:rsidRPr="00B16C75">
        <w:rPr>
          <w:lang w:eastAsia="zh-TW"/>
        </w:rPr>
        <w:t xml:space="preserve"> divided the total time participants spent writing</w:t>
      </w:r>
      <w:r w:rsidR="00D879A3">
        <w:rPr>
          <w:lang w:eastAsia="zh-TW"/>
        </w:rPr>
        <w:t xml:space="preserve"> each task</w:t>
      </w:r>
      <w:r w:rsidRPr="00B16C75">
        <w:rPr>
          <w:lang w:eastAsia="zh-TW"/>
        </w:rPr>
        <w:t xml:space="preserve"> into five equal intervals and calculated all indices (keystroke logging, eye-gaze, and stimulated recall) for these intervals</w:t>
      </w:r>
      <w:r w:rsidR="00D879A3">
        <w:rPr>
          <w:lang w:eastAsia="zh-TW"/>
        </w:rPr>
        <w:t>. This</w:t>
      </w:r>
      <w:r w:rsidR="00274D86">
        <w:rPr>
          <w:lang w:eastAsia="zh-TW"/>
        </w:rPr>
        <w:t xml:space="preserve"> allowed us</w:t>
      </w:r>
      <w:r w:rsidRPr="00B16C75">
        <w:t xml:space="preserve"> to capture potential changes in processes as a function of</w:t>
      </w:r>
      <w:r w:rsidR="008A0C74">
        <w:t xml:space="preserve"> writing stage</w:t>
      </w:r>
      <w:r w:rsidR="00BC0515">
        <w:t xml:space="preserve"> within participants</w:t>
      </w:r>
      <w:r w:rsidR="00D879A3">
        <w:t xml:space="preserve"> and</w:t>
      </w:r>
      <w:r w:rsidR="00BC0515">
        <w:t xml:space="preserve"> to </w:t>
      </w:r>
      <w:r w:rsidR="00305FD9">
        <w:t>compar</w:t>
      </w:r>
      <w:r w:rsidR="00BC0515">
        <w:t xml:space="preserve">e writing processes by </w:t>
      </w:r>
      <w:r w:rsidR="00305FD9">
        <w:t>stage across participants and tasks</w:t>
      </w:r>
      <w:r w:rsidR="00274D86">
        <w:t>.</w:t>
      </w:r>
    </w:p>
    <w:p w14:paraId="026A2F69" w14:textId="77777777" w:rsidR="005B12B4" w:rsidRPr="00B16C75" w:rsidRDefault="005B12B4" w:rsidP="001D4CAC"/>
    <w:p w14:paraId="3EA99281" w14:textId="752E60CC" w:rsidR="005B12B4" w:rsidRDefault="005B12B4" w:rsidP="005B12B4">
      <w:pPr>
        <w:pStyle w:val="Heading2"/>
      </w:pPr>
      <w:r>
        <w:lastRenderedPageBreak/>
        <w:t>Hypotheses</w:t>
      </w:r>
    </w:p>
    <w:p w14:paraId="16A9CC05" w14:textId="6E1FCA17" w:rsidR="00D44012" w:rsidRDefault="00635073">
      <w:r>
        <w:t>Based on Kellogg</w:t>
      </w:r>
      <w:r w:rsidR="00D44012">
        <w:t>’s (1996) framework,</w:t>
      </w:r>
      <w:r>
        <w:t xml:space="preserve"> </w:t>
      </w:r>
      <w:r w:rsidRPr="00B16C75">
        <w:rPr>
          <w:color w:val="000000"/>
        </w:rPr>
        <w:t>Rijlaarsdam and Van den Bergh</w:t>
      </w:r>
      <w:r w:rsidR="00D44012">
        <w:rPr>
          <w:color w:val="000000"/>
        </w:rPr>
        <w:t>’s</w:t>
      </w:r>
      <w:r w:rsidRPr="00B16C75">
        <w:rPr>
          <w:color w:val="000000"/>
        </w:rPr>
        <w:t xml:space="preserve"> </w:t>
      </w:r>
      <w:r w:rsidRPr="00B16C75">
        <w:rPr>
          <w:color w:val="000000"/>
        </w:rPr>
        <w:fldChar w:fldCharType="begin"/>
      </w:r>
      <w:r w:rsidRPr="00B16C75">
        <w:rPr>
          <w:color w:val="000000"/>
        </w:rPr>
        <w:instrText xml:space="preserve"> ADDIN ZOTERO_ITEM CSL_CITATION {"citationID":"SFA2KJHk","properties":{"formattedCitation":"(1996)","plainCitation":"(1996)"},"citationItems":[{"id":258,"uris":["http://zotero.org/users/3490168/items/6R9INQ63"],"uri":["http://zotero.org/users/3490168/items/6R9INQ63"],"itemData":{"id":258,"type":"chapter","title":"The Dynamic of Composing----An Agenda for Research into an Interactive Compensatory Model of Writing: Many Questions, Some Answers","container-title":"The science of writing : theories, methods, individual differences, and applications","publisher":"Lawrence Erlbaum Associates","publisher-place":"New Jersey","page":"107-126","event-place":"New Jersey","author":[{"family":"Rijlaarsdam","given":"Gert"},{"family":"Van Den Bergh","given":"Gert"}],"editor":[{"family":"Levy","given":"C. Michael"},{"family":"Ransdell","given":"Sarah"}],"issued":{"date-parts":[["1996"]]}},"suppress-author":true}],"schema":"https://github.com/citation-style-language/schema/raw/master/csl-citation.json"} </w:instrText>
      </w:r>
      <w:r w:rsidRPr="00B16C75">
        <w:rPr>
          <w:color w:val="000000"/>
        </w:rPr>
        <w:fldChar w:fldCharType="separate"/>
      </w:r>
      <w:r w:rsidRPr="00B16C75">
        <w:rPr>
          <w:color w:val="000000"/>
        </w:rPr>
        <w:t>(1996)</w:t>
      </w:r>
      <w:r w:rsidRPr="00B16C75">
        <w:rPr>
          <w:color w:val="000000"/>
        </w:rPr>
        <w:fldChar w:fldCharType="end"/>
      </w:r>
      <w:r w:rsidR="00D44012">
        <w:rPr>
          <w:color w:val="000000"/>
        </w:rPr>
        <w:t xml:space="preserve"> temporal model of writing and </w:t>
      </w:r>
      <w:r>
        <w:t xml:space="preserve">earlier empirical research, </w:t>
      </w:r>
      <w:r w:rsidR="005B12B4">
        <w:t>we expected</w:t>
      </w:r>
      <w:r w:rsidR="00D44012">
        <w:t xml:space="preserve"> that the independent and integrated writing tasks would yield different writing behaviours, both when considered as a whole and when </w:t>
      </w:r>
      <w:r w:rsidR="005B12B4">
        <w:t xml:space="preserve">looking at </w:t>
      </w:r>
      <w:r w:rsidR="00045615">
        <w:t>writing</w:t>
      </w:r>
      <w:r w:rsidR="005B12B4">
        <w:t xml:space="preserve"> stages.</w:t>
      </w:r>
      <w:r>
        <w:t xml:space="preserve"> </w:t>
      </w:r>
    </w:p>
    <w:p w14:paraId="3A7F382B" w14:textId="107EB7DC" w:rsidR="005C49A1" w:rsidRDefault="00045615">
      <w:r>
        <w:t>For</w:t>
      </w:r>
      <w:r w:rsidR="00D44012">
        <w:t xml:space="preserve"> task type</w:t>
      </w:r>
      <w:r w:rsidR="00635073">
        <w:t xml:space="preserve">, we </w:t>
      </w:r>
      <w:r w:rsidR="00D44012">
        <w:t>hypothesised</w:t>
      </w:r>
      <w:r w:rsidR="00635073">
        <w:t xml:space="preserve"> that the availability of oral and written sources would ease planning and translation processes</w:t>
      </w:r>
      <w:r w:rsidR="00D44012">
        <w:t xml:space="preserve"> during the integrated task</w:t>
      </w:r>
      <w:r w:rsidR="00635073">
        <w:t xml:space="preserve">, </w:t>
      </w:r>
      <w:r w:rsidR="00D44012">
        <w:t>resulting in</w:t>
      </w:r>
      <w:r w:rsidR="00635073">
        <w:t xml:space="preserve"> greater writing fluency (i.e., characters per P-burst </w:t>
      </w:r>
      <w:r w:rsidR="00635073" w:rsidRPr="00B16C75">
        <w:t>and mean duration of character</w:t>
      </w:r>
      <w:r w:rsidR="00635073">
        <w:t xml:space="preserve"> production) and fewer and shorter pauses (particularly between higher textual units).</w:t>
      </w:r>
      <w:r w:rsidR="00B633CE">
        <w:t xml:space="preserve"> </w:t>
      </w:r>
      <w:r w:rsidR="005C49A1">
        <w:t>W</w:t>
      </w:r>
      <w:r w:rsidR="00D44012">
        <w:t xml:space="preserve">e also anticipated </w:t>
      </w:r>
      <w:r w:rsidR="00A551E4">
        <w:t>fewer</w:t>
      </w:r>
      <w:r w:rsidR="00B633CE">
        <w:t xml:space="preserve"> and </w:t>
      </w:r>
      <w:r w:rsidR="00A551E4">
        <w:t>shorter</w:t>
      </w:r>
      <w:r w:rsidR="00B633CE">
        <w:t xml:space="preserve"> fixations</w:t>
      </w:r>
      <w:r w:rsidR="00A551E4">
        <w:t xml:space="preserve"> </w:t>
      </w:r>
      <w:r w:rsidR="005C49A1">
        <w:t xml:space="preserve">on the integrated task, </w:t>
      </w:r>
      <w:r w:rsidR="00A551E4">
        <w:t>accompanied by fewer but</w:t>
      </w:r>
      <w:r w:rsidR="00B633CE">
        <w:t xml:space="preserve"> longer </w:t>
      </w:r>
      <w:r w:rsidR="00A551E4">
        <w:t xml:space="preserve">forward and backward </w:t>
      </w:r>
      <w:r w:rsidR="00B633CE">
        <w:t>saccades</w:t>
      </w:r>
      <w:r w:rsidR="005C49A1">
        <w:t xml:space="preserve">, given that participants were expected to return to </w:t>
      </w:r>
      <w:r w:rsidR="003A5BB2">
        <w:t xml:space="preserve">the </w:t>
      </w:r>
      <w:r w:rsidR="005C49A1">
        <w:t xml:space="preserve">source text and listening </w:t>
      </w:r>
      <w:r w:rsidR="003A5BB2">
        <w:t xml:space="preserve">notes </w:t>
      </w:r>
      <w:r w:rsidR="005C49A1">
        <w:t xml:space="preserve">while writing. A </w:t>
      </w:r>
      <w:r w:rsidR="00B633CE">
        <w:t xml:space="preserve">higher proportion of backward saccades </w:t>
      </w:r>
      <w:r w:rsidR="005C49A1">
        <w:t xml:space="preserve">was expected during the integrated task, indicating </w:t>
      </w:r>
      <w:r>
        <w:t>more</w:t>
      </w:r>
      <w:r w:rsidR="005C49A1">
        <w:t xml:space="preserve"> rereading (a signal of monitoring). </w:t>
      </w:r>
      <w:r w:rsidR="00B633CE">
        <w:t xml:space="preserve">Stimulated recall comments were </w:t>
      </w:r>
      <w:r w:rsidR="005C49A1">
        <w:t xml:space="preserve">hypothesised to be aligned with these prognoses. </w:t>
      </w:r>
    </w:p>
    <w:p w14:paraId="6E32CF12" w14:textId="4E544A34" w:rsidR="00B633CE" w:rsidRDefault="00B633CE" w:rsidP="005B12B4">
      <w:r>
        <w:t>Concerning different writing</w:t>
      </w:r>
      <w:r w:rsidR="00045615">
        <w:t xml:space="preserve"> stages</w:t>
      </w:r>
      <w:r>
        <w:t>, we hypothesized that differences due to source use would be most pronounced at the initial stage</w:t>
      </w:r>
      <w:r w:rsidR="00DE3436">
        <w:t>s</w:t>
      </w:r>
      <w:r w:rsidR="00D879A3">
        <w:t>, while l</w:t>
      </w:r>
      <w:r w:rsidR="00DE3436">
        <w:t xml:space="preserve">ater stages </w:t>
      </w:r>
      <w:r w:rsidR="005229B5">
        <w:t xml:space="preserve">were anticipated to yield more similar behaviours across the task types, demonstrating </w:t>
      </w:r>
      <w:r w:rsidR="00A139E8">
        <w:t xml:space="preserve">focused writing in the middle stages (e.g., fewer/shorter pauses, fixations and saccades) </w:t>
      </w:r>
      <w:r w:rsidR="005229B5">
        <w:t xml:space="preserve">and </w:t>
      </w:r>
      <w:r w:rsidR="00A139E8">
        <w:t>monitoring (e.g., longer pauses, longer saccades, higher proportion of backward saccades)</w:t>
      </w:r>
      <w:r w:rsidR="005229B5">
        <w:t xml:space="preserve"> in the last stage</w:t>
      </w:r>
      <w:r w:rsidR="00DE3436">
        <w:t>.</w:t>
      </w:r>
    </w:p>
    <w:p w14:paraId="5175C5F2" w14:textId="77777777" w:rsidR="005B12B4" w:rsidRPr="00B16C75" w:rsidRDefault="005B12B4" w:rsidP="00F67809"/>
    <w:p w14:paraId="2C413148" w14:textId="069E1F25" w:rsidR="002F596C" w:rsidRPr="00B16C75" w:rsidRDefault="002F596C" w:rsidP="006520D2">
      <w:pPr>
        <w:pStyle w:val="Heading2"/>
      </w:pPr>
      <w:r w:rsidRPr="00B16C75">
        <w:t xml:space="preserve">Statistical </w:t>
      </w:r>
      <w:r w:rsidR="00D35CE3">
        <w:t>a</w:t>
      </w:r>
      <w:r w:rsidRPr="00B16C75">
        <w:t>nalyses</w:t>
      </w:r>
    </w:p>
    <w:p w14:paraId="5C0C60E2" w14:textId="12AF9F29" w:rsidR="002F596C" w:rsidRPr="00B16C75" w:rsidRDefault="002F596C" w:rsidP="002F596C">
      <w:pPr>
        <w:rPr>
          <w:lang w:eastAsia="ko-KR"/>
        </w:rPr>
      </w:pPr>
      <w:r w:rsidRPr="00B16C75">
        <w:t>According to G*Power (</w:t>
      </w:r>
      <w:r w:rsidR="008A0C74">
        <w:t>Faul, Erdfelder, Lang</w:t>
      </w:r>
      <w:r w:rsidRPr="00B16C75">
        <w:t xml:space="preserve"> </w:t>
      </w:r>
      <w:r w:rsidR="00B16C75">
        <w:t>and</w:t>
      </w:r>
      <w:r w:rsidR="008A0C74">
        <w:t xml:space="preserve"> Buchner</w:t>
      </w:r>
      <w:r w:rsidRPr="00B16C75">
        <w:t xml:space="preserve"> 2007), a sample size of 60 allowed us to identify medium-size relationships, given the within-subject design and number of observations. To address the research questions, we constructed linear mixed effects models using </w:t>
      </w:r>
      <w:r w:rsidRPr="00B16C75">
        <w:rPr>
          <w:lang w:eastAsia="ko-KR"/>
        </w:rPr>
        <w:t>the</w:t>
      </w:r>
      <w:r w:rsidRPr="00B16C75">
        <w:rPr>
          <w:i/>
          <w:lang w:eastAsia="ko-KR"/>
        </w:rPr>
        <w:t xml:space="preserve"> lmer</w:t>
      </w:r>
      <w:r w:rsidRPr="00B16C75">
        <w:rPr>
          <w:lang w:eastAsia="ko-KR"/>
        </w:rPr>
        <w:t xml:space="preserve"> function of the </w:t>
      </w:r>
      <w:r w:rsidRPr="00B16C75">
        <w:rPr>
          <w:i/>
          <w:lang w:eastAsia="ko-KR"/>
        </w:rPr>
        <w:t>lme4</w:t>
      </w:r>
      <w:r w:rsidRPr="00B16C75">
        <w:rPr>
          <w:lang w:eastAsia="ko-KR"/>
        </w:rPr>
        <w:t xml:space="preserve"> package in t</w:t>
      </w:r>
      <w:r w:rsidRPr="00B16C75">
        <w:t>he R statistical environment</w:t>
      </w:r>
      <w:r w:rsidR="00D259E6">
        <w:rPr>
          <w:noProof/>
        </w:rPr>
        <mc:AlternateContent>
          <mc:Choice Requires="wps">
            <w:drawing>
              <wp:anchor distT="0" distB="0" distL="114300" distR="114300" simplePos="0" relativeHeight="251657216" behindDoc="0" locked="1" layoutInCell="1" allowOverlap="1" wp14:anchorId="20743986" wp14:editId="4FA42B0C">
                <wp:simplePos x="0" y="0"/>
                <wp:positionH relativeFrom="rightMargin">
                  <wp:posOffset>-431800</wp:posOffset>
                </wp:positionH>
                <wp:positionV relativeFrom="bottomMargin">
                  <wp:posOffset>-36195</wp:posOffset>
                </wp:positionV>
                <wp:extent cx="450215" cy="36004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0215" cy="360045"/>
                        </a:xfrm>
                        <a:prstGeom prst="rect">
                          <a:avLst/>
                        </a:prstGeom>
                        <a:solidFill>
                          <a:sysClr val="window" lastClr="FFFFFF"/>
                        </a:solidFill>
                        <a:ln w="6350">
                          <a:noFill/>
                        </a:ln>
                      </wps:spPr>
                      <wps:txbx>
                        <w:txbxContent>
                          <w:p w14:paraId="457113D2" w14:textId="77777777" w:rsidR="00F73637" w:rsidRPr="007C6015" w:rsidRDefault="00F73637" w:rsidP="002F596C">
                            <w:pPr>
                              <w:jc w:val="center"/>
                            </w:pPr>
                            <w:r>
                              <w:t>2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43986" id="Text Box 2" o:spid="_x0000_s1031" type="#_x0000_t202" style="position:absolute;left:0;text-align:left;margin-left:-34pt;margin-top:-2.85pt;width:35.45pt;height:28.35pt;z-index:25165721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" fillcolor="window" stroked="f" strokeweight=".5pt">
                <v:textbox>
                  <w:txbxContent>
                    <w:p w14:paraId="457113D2" w14:textId="77777777" w:rsidR="00F73637" w:rsidRPr="007C6015" w:rsidRDefault="00F73637" w:rsidP="002F596C">
                      <w:pPr>
                        <w:jc w:val="center"/>
                      </w:pPr>
                      <w:r>
                        <w:t>206</w:t>
                      </w:r>
                    </w:p>
                  </w:txbxContent>
                </v:textbox>
                <w10:wrap anchorx="margin" anchory="margin"/>
                <w10:anchorlock/>
              </v:shape>
            </w:pict>
          </mc:Fallback>
        </mc:AlternateContent>
      </w:r>
      <w:r w:rsidRPr="00B16C75">
        <w:t xml:space="preserve">. </w:t>
      </w:r>
      <w:r w:rsidRPr="00B16C75">
        <w:rPr>
          <w:lang w:eastAsia="ko-KR"/>
        </w:rPr>
        <w:t xml:space="preserve">The </w:t>
      </w:r>
      <w:r w:rsidRPr="00B16C75">
        <w:rPr>
          <w:i/>
          <w:lang w:eastAsia="ko-KR"/>
        </w:rPr>
        <w:t>r.squared GLMM</w:t>
      </w:r>
      <w:r w:rsidRPr="00B16C75">
        <w:rPr>
          <w:lang w:eastAsia="ko-KR"/>
        </w:rPr>
        <w:t xml:space="preserve"> function in the </w:t>
      </w:r>
      <w:r w:rsidRPr="00B16C75">
        <w:rPr>
          <w:i/>
          <w:lang w:eastAsia="ko-KR"/>
        </w:rPr>
        <w:t>MuMln</w:t>
      </w:r>
      <w:r w:rsidRPr="00B16C75">
        <w:rPr>
          <w:lang w:eastAsia="ko-KR"/>
        </w:rPr>
        <w:t xml:space="preserve"> package was used to compute effect sizes (R</w:t>
      </w:r>
      <w:r w:rsidRPr="00B16C75">
        <w:rPr>
          <w:i/>
          <w:vertAlign w:val="superscript"/>
          <w:lang w:eastAsia="ko-KR"/>
        </w:rPr>
        <w:t>2</w:t>
      </w:r>
      <w:r w:rsidRPr="00B16C75">
        <w:rPr>
          <w:lang w:eastAsia="ko-KR"/>
        </w:rPr>
        <w:t xml:space="preserve">) for fixed effects, and Cohen’s d was employed to obtain effect sizes for Tukey post-hoc tests. </w:t>
      </w:r>
      <w:r w:rsidRPr="00B16C75">
        <w:t xml:space="preserve">Following Plonsky and Oswald (2014), </w:t>
      </w:r>
      <w:r w:rsidRPr="00B16C75">
        <w:rPr>
          <w:i/>
        </w:rPr>
        <w:t>d</w:t>
      </w:r>
      <w:r w:rsidRPr="00B16C75">
        <w:t xml:space="preserve"> values of .</w:t>
      </w:r>
      <w:r w:rsidR="00023FCB">
        <w:t>60</w:t>
      </w:r>
      <w:r w:rsidRPr="00B16C75">
        <w:t xml:space="preserve">, </w:t>
      </w:r>
      <w:r w:rsidR="00023FCB">
        <w:t>1</w:t>
      </w:r>
      <w:r w:rsidRPr="00B16C75">
        <w:t>.</w:t>
      </w:r>
      <w:r w:rsidR="00023FCB">
        <w:t>00</w:t>
      </w:r>
      <w:r w:rsidRPr="00B16C75">
        <w:t xml:space="preserve"> and 1.</w:t>
      </w:r>
      <w:r w:rsidR="00023FCB">
        <w:t>40</w:t>
      </w:r>
      <w:r w:rsidRPr="00B16C75">
        <w:t xml:space="preserve"> were considered as small, medium, and large.</w:t>
      </w:r>
      <w:r w:rsidR="00336C75">
        <w:t xml:space="preserve"> The alpha level was set at .05 for initial analyses and at .01 for any post-hoc tests.</w:t>
      </w:r>
      <w:r w:rsidRPr="00B16C75">
        <w:t xml:space="preserve"> </w:t>
      </w:r>
      <w:r w:rsidRPr="00B16C75">
        <w:rPr>
          <w:lang w:eastAsia="ko-KR"/>
        </w:rPr>
        <w:t>Residual plots were used to check the linearity, h</w:t>
      </w:r>
      <w:r w:rsidRPr="00B16C75">
        <w:t xml:space="preserve">omoscedasticity, and normality </w:t>
      </w:r>
      <w:r w:rsidRPr="00B16C75">
        <w:rPr>
          <w:lang w:eastAsia="ko-KR"/>
        </w:rPr>
        <w:t>assumptions for the models</w:t>
      </w:r>
      <w:r w:rsidR="000878CB">
        <w:rPr>
          <w:lang w:eastAsia="ko-KR"/>
        </w:rPr>
        <w:t>; the data met the assumptions</w:t>
      </w:r>
      <w:r w:rsidRPr="00B16C75">
        <w:rPr>
          <w:lang w:eastAsia="ko-KR"/>
        </w:rPr>
        <w:t xml:space="preserve">. </w:t>
      </w:r>
    </w:p>
    <w:p w14:paraId="61EDB41D" w14:textId="77777777" w:rsidR="002F596C" w:rsidRPr="00B16C75" w:rsidRDefault="002F596C" w:rsidP="002F596C"/>
    <w:p w14:paraId="77239998" w14:textId="77777777" w:rsidR="000530E8" w:rsidRPr="00B16C75" w:rsidRDefault="000530E8" w:rsidP="002272EA">
      <w:pPr>
        <w:pStyle w:val="Heading1"/>
        <w:rPr>
          <w:rFonts w:eastAsiaTheme="minorHAnsi" w:cstheme="minorBidi"/>
          <w:sz w:val="22"/>
          <w:szCs w:val="22"/>
          <w:lang w:eastAsia="en-US"/>
        </w:rPr>
      </w:pPr>
      <w:r w:rsidRPr="00B16C75">
        <w:lastRenderedPageBreak/>
        <w:t>Results</w:t>
      </w:r>
    </w:p>
    <w:p w14:paraId="2BC84CFD" w14:textId="77777777" w:rsidR="002F596C" w:rsidRPr="00B16C75" w:rsidRDefault="002F596C" w:rsidP="006520D2">
      <w:pPr>
        <w:pStyle w:val="Heading2"/>
      </w:pPr>
      <w:r w:rsidRPr="00B16C75">
        <w:t xml:space="preserve">Task </w:t>
      </w:r>
      <w:r w:rsidR="00D35CE3">
        <w:t>t</w:t>
      </w:r>
      <w:r w:rsidRPr="00B16C75">
        <w:rPr>
          <w:lang w:val="en-US"/>
        </w:rPr>
        <w:t>ype</w:t>
      </w:r>
      <w:r w:rsidRPr="00B16C75">
        <w:t xml:space="preserve"> and L2 </w:t>
      </w:r>
      <w:r w:rsidR="00D35CE3">
        <w:t>w</w:t>
      </w:r>
      <w:r w:rsidRPr="00B16C75">
        <w:t xml:space="preserve">riting </w:t>
      </w:r>
      <w:r w:rsidR="00D35CE3">
        <w:t>b</w:t>
      </w:r>
      <w:r w:rsidR="006F078C">
        <w:rPr>
          <w:lang w:val="en-US"/>
        </w:rPr>
        <w:t>ehaviour</w:t>
      </w:r>
      <w:r w:rsidRPr="00B16C75">
        <w:t>s</w:t>
      </w:r>
    </w:p>
    <w:p w14:paraId="425F3E25" w14:textId="582C176E" w:rsidR="00995C43" w:rsidRDefault="002F596C" w:rsidP="002F596C">
      <w:r w:rsidRPr="00B16C75">
        <w:rPr>
          <w:rFonts w:eastAsia="Calibri"/>
        </w:rPr>
        <w:t>Research question 1</w:t>
      </w:r>
      <w:r w:rsidR="006920BE" w:rsidRPr="00B16C75">
        <w:rPr>
          <w:rFonts w:eastAsia="Calibri"/>
        </w:rPr>
        <w:t>a</w:t>
      </w:r>
      <w:r w:rsidRPr="00B16C75">
        <w:rPr>
          <w:rFonts w:eastAsia="Calibri"/>
        </w:rPr>
        <w:t xml:space="preserve"> investigated the extent to which task type influenced writing </w:t>
      </w:r>
      <w:r w:rsidR="006F078C">
        <w:t>behaviours</w:t>
      </w:r>
      <w:r w:rsidRPr="00B16C75">
        <w:t xml:space="preserve"> during the whole writing process. In all</w:t>
      </w:r>
      <w:r w:rsidR="008749D3">
        <w:t xml:space="preserve"> statistical</w:t>
      </w:r>
      <w:r w:rsidRPr="00B16C75">
        <w:t xml:space="preserve"> models, a writing behav</w:t>
      </w:r>
      <w:r w:rsidR="00441B2F" w:rsidRPr="00B16C75">
        <w:t>io</w:t>
      </w:r>
      <w:r w:rsidR="00D055D5">
        <w:t>u</w:t>
      </w:r>
      <w:r w:rsidR="00441B2F" w:rsidRPr="00B16C75">
        <w:t>r index served as the depende</w:t>
      </w:r>
      <w:r w:rsidRPr="00B16C75">
        <w:t>nt variable, the fixed effect was task type</w:t>
      </w:r>
      <w:r w:rsidR="00045615">
        <w:t>, and p</w:t>
      </w:r>
      <w:r w:rsidRPr="00B16C75">
        <w:t xml:space="preserve">articipant and prompt were the random effects. We also added by-participant random slopes for task type to account for the potentially differential effects of task type on the participants. </w:t>
      </w:r>
    </w:p>
    <w:p w14:paraId="36DB2677" w14:textId="54813FBD" w:rsidR="001439B0" w:rsidRDefault="001439B0" w:rsidP="002F596C">
      <w:pPr>
        <w:sectPr w:rsidR="001439B0" w:rsidSect="002F596C">
          <w:headerReference w:type="default" r:id="rId13"/>
          <w:footerReference w:type="default" r:id="rId14"/>
          <w:pgSz w:w="11906" w:h="16838"/>
          <w:pgMar w:top="1440" w:right="1440" w:bottom="1440" w:left="1440" w:header="708" w:footer="708" w:gutter="0"/>
          <w:cols w:space="708"/>
          <w:docGrid w:linePitch="360"/>
        </w:sectPr>
      </w:pPr>
      <w:r w:rsidRPr="00CB5C91">
        <w:t xml:space="preserve">The descriptive statistics for the measures of speed fluency, pausing, eye-fixations, and (forward and backward) saccades are </w:t>
      </w:r>
      <w:r w:rsidR="005348DF">
        <w:t>summarized</w:t>
      </w:r>
      <w:r w:rsidRPr="00CB5C91">
        <w:t xml:space="preserve"> in Tables</w:t>
      </w:r>
      <w:r>
        <w:t xml:space="preserve"> </w:t>
      </w:r>
      <w:r w:rsidR="002D194A">
        <w:t>2</w:t>
      </w:r>
      <w:r>
        <w:t xml:space="preserve"> and </w:t>
      </w:r>
      <w:r w:rsidR="002D194A">
        <w:t>3</w:t>
      </w:r>
      <w:r w:rsidR="005348DF">
        <w:t>, respectively</w:t>
      </w:r>
      <w:r>
        <w:t xml:space="preserve"> (</w:t>
      </w:r>
      <w:r w:rsidR="0022627E">
        <w:t>see</w:t>
      </w:r>
      <w:r>
        <w:t xml:space="preserve"> online material </w:t>
      </w:r>
      <w:r w:rsidR="002D194A">
        <w:t>Table S2</w:t>
      </w:r>
      <w:r w:rsidR="002D194A" w:rsidRPr="00CB5C91">
        <w:t xml:space="preserve"> </w:t>
      </w:r>
      <w:r w:rsidRPr="00CB5C91">
        <w:t xml:space="preserve">to </w:t>
      </w:r>
      <w:r w:rsidR="002D194A">
        <w:t>S5</w:t>
      </w:r>
      <w:r w:rsidR="0022627E">
        <w:t xml:space="preserve"> for complete figures</w:t>
      </w:r>
      <w:r>
        <w:t>)</w:t>
      </w:r>
      <w:r w:rsidR="006C70F5">
        <w:t xml:space="preserve">, </w:t>
      </w:r>
      <w:r w:rsidR="009D587C">
        <w:t>while</w:t>
      </w:r>
      <w:r w:rsidR="006C70F5">
        <w:t xml:space="preserve"> Table </w:t>
      </w:r>
      <w:r w:rsidR="002D194A">
        <w:t>4</w:t>
      </w:r>
      <w:r w:rsidR="006C70F5">
        <w:t xml:space="preserve"> provide</w:t>
      </w:r>
      <w:r w:rsidR="005348DF">
        <w:t>s relevant</w:t>
      </w:r>
      <w:r w:rsidR="006C70F5">
        <w:t xml:space="preserve"> inferential statistics.</w:t>
      </w:r>
    </w:p>
    <w:p w14:paraId="2421E967" w14:textId="5DF33824" w:rsidR="00C617A8" w:rsidRPr="00C617A8" w:rsidRDefault="00C617A8" w:rsidP="00C617A8">
      <w:pPr>
        <w:pStyle w:val="Caption"/>
        <w:keepNext/>
      </w:pPr>
      <w:r>
        <w:lastRenderedPageBreak/>
        <w:t xml:space="preserve">Table </w:t>
      </w:r>
      <w:r w:rsidR="002D194A">
        <w:t>2</w:t>
      </w:r>
      <w:r>
        <w:t xml:space="preserve">. </w:t>
      </w:r>
      <w:r w:rsidRPr="00C617A8">
        <w:t>Fluency</w:t>
      </w:r>
      <w:r>
        <w:t xml:space="preserve"> and Pausing</w:t>
      </w:r>
      <w:r w:rsidRPr="00C617A8">
        <w:t xml:space="preserve"> Measures by Task Type and Pause Location (n=60). Full </w:t>
      </w:r>
      <w:r w:rsidR="00E974F5">
        <w:t>d</w:t>
      </w:r>
      <w:r w:rsidRPr="00C617A8">
        <w:t>escriptives (including</w:t>
      </w:r>
      <w:r w:rsidR="001439B0">
        <w:t xml:space="preserve"> data by</w:t>
      </w:r>
      <w:r w:rsidRPr="00C617A8">
        <w:t xml:space="preserve"> </w:t>
      </w:r>
      <w:r w:rsidR="001439B0">
        <w:t>s</w:t>
      </w:r>
      <w:r w:rsidRPr="00C617A8">
        <w:t xml:space="preserve">tages) are available as online supportive material </w:t>
      </w:r>
      <w:r w:rsidR="002D194A" w:rsidRPr="00C617A8">
        <w:t>S</w:t>
      </w:r>
      <w:r w:rsidR="002D194A">
        <w:t>2</w:t>
      </w:r>
      <w:r w:rsidR="002D194A" w:rsidRPr="00C617A8">
        <w:t xml:space="preserve"> </w:t>
      </w:r>
      <w:r w:rsidRPr="00C617A8">
        <w:t xml:space="preserve">and </w:t>
      </w:r>
      <w:r w:rsidR="002D194A" w:rsidRPr="00C617A8">
        <w:t>S</w:t>
      </w:r>
      <w:r w:rsidR="002D194A">
        <w:t>3</w:t>
      </w:r>
      <w:r w:rsidRPr="00C617A8">
        <w:t xml:space="preserve">. </w:t>
      </w:r>
    </w:p>
    <w:tbl>
      <w:tblPr>
        <w:tblW w:w="11727" w:type="dxa"/>
        <w:tblInd w:w="-147" w:type="dxa"/>
        <w:tblBorders>
          <w:top w:val="single" w:sz="4" w:space="0" w:color="auto"/>
          <w:bottom w:val="single" w:sz="4" w:space="0" w:color="auto"/>
        </w:tblBorders>
        <w:tblLayout w:type="fixed"/>
        <w:tblCellMar>
          <w:left w:w="85" w:type="dxa"/>
          <w:right w:w="85" w:type="dxa"/>
        </w:tblCellMar>
        <w:tblLook w:val="04A0" w:firstRow="1" w:lastRow="0" w:firstColumn="1" w:lastColumn="0" w:noHBand="0" w:noVBand="1"/>
      </w:tblPr>
      <w:tblGrid>
        <w:gridCol w:w="1443"/>
        <w:gridCol w:w="1142"/>
        <w:gridCol w:w="1143"/>
        <w:gridCol w:w="1143"/>
        <w:gridCol w:w="1142"/>
        <w:gridCol w:w="240"/>
        <w:gridCol w:w="903"/>
        <w:gridCol w:w="1143"/>
        <w:gridCol w:w="1142"/>
        <w:gridCol w:w="1143"/>
        <w:gridCol w:w="1143"/>
      </w:tblGrid>
      <w:tr w:rsidR="001439B0" w:rsidRPr="00995C43" w14:paraId="7ADD65B7" w14:textId="77777777" w:rsidTr="004B5F47">
        <w:trPr>
          <w:cantSplit/>
          <w:trHeight w:hRule="exact" w:val="340"/>
        </w:trPr>
        <w:tc>
          <w:tcPr>
            <w:tcW w:w="1443" w:type="dxa"/>
            <w:vMerge w:val="restart"/>
            <w:shd w:val="clear" w:color="auto" w:fill="auto"/>
            <w:noWrap/>
            <w:vAlign w:val="center"/>
          </w:tcPr>
          <w:p w14:paraId="41BDFCE9" w14:textId="77777777" w:rsidR="001439B0" w:rsidRDefault="001439B0" w:rsidP="0022627E">
            <w:pPr>
              <w:spacing w:line="240" w:lineRule="auto"/>
              <w:ind w:firstLine="0"/>
            </w:pPr>
          </w:p>
        </w:tc>
        <w:tc>
          <w:tcPr>
            <w:tcW w:w="4810" w:type="dxa"/>
            <w:gridSpan w:val="5"/>
            <w:tcBorders>
              <w:bottom w:val="single" w:sz="4" w:space="0" w:color="auto"/>
            </w:tcBorders>
            <w:shd w:val="clear" w:color="auto" w:fill="auto"/>
            <w:noWrap/>
            <w:vAlign w:val="center"/>
          </w:tcPr>
          <w:p w14:paraId="03B43C3E" w14:textId="54F88DAD" w:rsidR="001439B0" w:rsidRDefault="001439B0" w:rsidP="0022627E">
            <w:pPr>
              <w:spacing w:line="240" w:lineRule="auto"/>
              <w:ind w:firstLine="0"/>
            </w:pPr>
            <w:r>
              <w:t>Fluency</w:t>
            </w:r>
          </w:p>
        </w:tc>
        <w:tc>
          <w:tcPr>
            <w:tcW w:w="5474" w:type="dxa"/>
            <w:gridSpan w:val="5"/>
            <w:tcBorders>
              <w:bottom w:val="single" w:sz="4" w:space="0" w:color="auto"/>
            </w:tcBorders>
            <w:shd w:val="clear" w:color="auto" w:fill="auto"/>
            <w:noWrap/>
            <w:vAlign w:val="center"/>
          </w:tcPr>
          <w:p w14:paraId="72427708" w14:textId="6773BD52" w:rsidR="001439B0" w:rsidRDefault="001439B0" w:rsidP="0022627E">
            <w:pPr>
              <w:spacing w:line="240" w:lineRule="auto"/>
              <w:ind w:firstLine="0"/>
            </w:pPr>
            <w:r>
              <w:t>Pausing</w:t>
            </w:r>
          </w:p>
        </w:tc>
      </w:tr>
      <w:tr w:rsidR="001439B0" w:rsidRPr="00995C43" w14:paraId="3C5416BE" w14:textId="77777777" w:rsidTr="004B5F47">
        <w:trPr>
          <w:cantSplit/>
          <w:trHeight w:val="624"/>
        </w:trPr>
        <w:tc>
          <w:tcPr>
            <w:tcW w:w="1443" w:type="dxa"/>
            <w:vMerge/>
            <w:tcBorders>
              <w:bottom w:val="single" w:sz="4" w:space="0" w:color="auto"/>
            </w:tcBorders>
            <w:shd w:val="clear" w:color="auto" w:fill="auto"/>
            <w:noWrap/>
            <w:vAlign w:val="center"/>
          </w:tcPr>
          <w:p w14:paraId="156BA077" w14:textId="77777777" w:rsidR="001439B0" w:rsidRDefault="001439B0" w:rsidP="0022627E">
            <w:pPr>
              <w:spacing w:line="240" w:lineRule="auto"/>
              <w:ind w:firstLine="0"/>
            </w:pPr>
          </w:p>
        </w:tc>
        <w:tc>
          <w:tcPr>
            <w:tcW w:w="2285" w:type="dxa"/>
            <w:gridSpan w:val="2"/>
            <w:tcBorders>
              <w:top w:val="single" w:sz="4" w:space="0" w:color="auto"/>
              <w:bottom w:val="single" w:sz="4" w:space="0" w:color="auto"/>
            </w:tcBorders>
            <w:shd w:val="clear" w:color="auto" w:fill="auto"/>
            <w:noWrap/>
            <w:vAlign w:val="center"/>
          </w:tcPr>
          <w:p w14:paraId="68EE4C51" w14:textId="77777777" w:rsidR="001439B0" w:rsidRDefault="001439B0" w:rsidP="0022627E">
            <w:pPr>
              <w:spacing w:line="240" w:lineRule="auto"/>
              <w:ind w:firstLine="0"/>
            </w:pPr>
            <w:r w:rsidRPr="00995C43">
              <w:t xml:space="preserve">Characters per </w:t>
            </w:r>
          </w:p>
          <w:p w14:paraId="231024F0" w14:textId="53A12AA8" w:rsidR="001439B0" w:rsidRPr="00995C43" w:rsidRDefault="001439B0" w:rsidP="0022627E">
            <w:pPr>
              <w:spacing w:line="240" w:lineRule="auto"/>
              <w:ind w:firstLine="0"/>
            </w:pPr>
            <w:r w:rsidRPr="00995C43">
              <w:t>P-burst</w:t>
            </w:r>
          </w:p>
        </w:tc>
        <w:tc>
          <w:tcPr>
            <w:tcW w:w="2285" w:type="dxa"/>
            <w:gridSpan w:val="2"/>
            <w:tcBorders>
              <w:top w:val="single" w:sz="4" w:space="0" w:color="auto"/>
              <w:bottom w:val="single" w:sz="4" w:space="0" w:color="auto"/>
            </w:tcBorders>
            <w:shd w:val="clear" w:color="auto" w:fill="auto"/>
            <w:noWrap/>
            <w:vAlign w:val="center"/>
          </w:tcPr>
          <w:p w14:paraId="7BBF108F" w14:textId="77777777" w:rsidR="001439B0" w:rsidRPr="00995C43" w:rsidRDefault="001439B0" w:rsidP="0022627E">
            <w:pPr>
              <w:spacing w:line="240" w:lineRule="auto"/>
              <w:ind w:firstLine="0"/>
            </w:pPr>
            <w:r w:rsidRPr="00995C43">
              <w:t xml:space="preserve">Active writing time </w:t>
            </w:r>
          </w:p>
          <w:p w14:paraId="06780D18" w14:textId="6BEB4438" w:rsidR="001439B0" w:rsidRPr="00995C43" w:rsidRDefault="001439B0" w:rsidP="0022627E">
            <w:pPr>
              <w:spacing w:line="240" w:lineRule="auto"/>
              <w:ind w:firstLine="0"/>
            </w:pPr>
            <w:r w:rsidRPr="00995C43">
              <w:t>per character (min)</w:t>
            </w:r>
          </w:p>
        </w:tc>
        <w:tc>
          <w:tcPr>
            <w:tcW w:w="1143" w:type="dxa"/>
            <w:gridSpan w:val="2"/>
            <w:tcBorders>
              <w:top w:val="single" w:sz="4" w:space="0" w:color="auto"/>
              <w:bottom w:val="single" w:sz="4" w:space="0" w:color="auto"/>
            </w:tcBorders>
            <w:vAlign w:val="bottom"/>
          </w:tcPr>
          <w:p w14:paraId="469AFDA0" w14:textId="77777777" w:rsidR="001439B0" w:rsidRDefault="001439B0" w:rsidP="0022627E">
            <w:pPr>
              <w:spacing w:line="240" w:lineRule="auto"/>
              <w:ind w:firstLine="0"/>
              <w:jc w:val="center"/>
            </w:pPr>
          </w:p>
        </w:tc>
        <w:tc>
          <w:tcPr>
            <w:tcW w:w="2285" w:type="dxa"/>
            <w:gridSpan w:val="2"/>
            <w:tcBorders>
              <w:top w:val="single" w:sz="4" w:space="0" w:color="auto"/>
              <w:bottom w:val="single" w:sz="4" w:space="0" w:color="auto"/>
            </w:tcBorders>
            <w:shd w:val="clear" w:color="auto" w:fill="auto"/>
            <w:noWrap/>
            <w:vAlign w:val="center"/>
          </w:tcPr>
          <w:p w14:paraId="66081B1C" w14:textId="77777777" w:rsidR="001439B0" w:rsidRDefault="001439B0" w:rsidP="0022627E">
            <w:pPr>
              <w:spacing w:line="240" w:lineRule="auto"/>
              <w:ind w:firstLine="0"/>
            </w:pPr>
            <w:r>
              <w:t xml:space="preserve">Pause number </w:t>
            </w:r>
          </w:p>
          <w:p w14:paraId="10E7C42E" w14:textId="4CF4CA77" w:rsidR="001439B0" w:rsidRPr="00995C43" w:rsidRDefault="001439B0" w:rsidP="0022627E">
            <w:pPr>
              <w:spacing w:line="240" w:lineRule="auto"/>
              <w:ind w:firstLine="0"/>
            </w:pPr>
            <w:r>
              <w:t>per minute</w:t>
            </w:r>
          </w:p>
        </w:tc>
        <w:tc>
          <w:tcPr>
            <w:tcW w:w="2286" w:type="dxa"/>
            <w:gridSpan w:val="2"/>
            <w:tcBorders>
              <w:top w:val="single" w:sz="4" w:space="0" w:color="auto"/>
              <w:bottom w:val="single" w:sz="4" w:space="0" w:color="auto"/>
            </w:tcBorders>
            <w:shd w:val="clear" w:color="auto" w:fill="auto"/>
            <w:noWrap/>
            <w:vAlign w:val="center"/>
          </w:tcPr>
          <w:p w14:paraId="75C5B23F" w14:textId="3B231BF8" w:rsidR="001439B0" w:rsidRPr="00995C43" w:rsidRDefault="001439B0" w:rsidP="0022627E">
            <w:pPr>
              <w:spacing w:line="240" w:lineRule="auto"/>
              <w:ind w:firstLine="0"/>
            </w:pPr>
            <w:r>
              <w:t>Median pause length</w:t>
            </w:r>
          </w:p>
        </w:tc>
      </w:tr>
      <w:tr w:rsidR="00FE2C91" w:rsidRPr="00995C43" w14:paraId="6F88180C" w14:textId="77777777" w:rsidTr="004B5F47">
        <w:trPr>
          <w:cantSplit/>
          <w:trHeight w:val="397"/>
        </w:trPr>
        <w:tc>
          <w:tcPr>
            <w:tcW w:w="1443" w:type="dxa"/>
            <w:tcBorders>
              <w:top w:val="single" w:sz="4" w:space="0" w:color="auto"/>
              <w:bottom w:val="single" w:sz="4" w:space="0" w:color="auto"/>
            </w:tcBorders>
            <w:shd w:val="clear" w:color="auto" w:fill="auto"/>
            <w:noWrap/>
            <w:vAlign w:val="center"/>
          </w:tcPr>
          <w:p w14:paraId="3C0E0D0D" w14:textId="5F78E69F" w:rsidR="00FE2C91" w:rsidRPr="00995C43" w:rsidRDefault="00D151D2" w:rsidP="0022627E">
            <w:pPr>
              <w:spacing w:line="240" w:lineRule="auto"/>
              <w:ind w:firstLine="0"/>
            </w:pPr>
            <w:r>
              <w:t>Task type</w:t>
            </w:r>
          </w:p>
        </w:tc>
        <w:tc>
          <w:tcPr>
            <w:tcW w:w="1142" w:type="dxa"/>
            <w:tcBorders>
              <w:top w:val="single" w:sz="4" w:space="0" w:color="auto"/>
              <w:bottom w:val="single" w:sz="4" w:space="0" w:color="auto"/>
            </w:tcBorders>
            <w:shd w:val="clear" w:color="auto" w:fill="auto"/>
            <w:noWrap/>
            <w:vAlign w:val="center"/>
          </w:tcPr>
          <w:p w14:paraId="02178292" w14:textId="77777777" w:rsidR="00FE2C91" w:rsidRPr="00995C43" w:rsidRDefault="00FE2C91" w:rsidP="0022627E">
            <w:pPr>
              <w:spacing w:line="240" w:lineRule="auto"/>
              <w:ind w:firstLine="0"/>
              <w:jc w:val="center"/>
            </w:pPr>
            <w:r w:rsidRPr="00995C43">
              <w:t>M</w:t>
            </w:r>
          </w:p>
        </w:tc>
        <w:tc>
          <w:tcPr>
            <w:tcW w:w="1143" w:type="dxa"/>
            <w:tcBorders>
              <w:top w:val="single" w:sz="4" w:space="0" w:color="auto"/>
              <w:bottom w:val="single" w:sz="4" w:space="0" w:color="auto"/>
            </w:tcBorders>
            <w:vAlign w:val="center"/>
          </w:tcPr>
          <w:p w14:paraId="5AF8BC28" w14:textId="2495A797" w:rsidR="00FE2C91" w:rsidRPr="00995C43" w:rsidRDefault="00FE2C91" w:rsidP="0022627E">
            <w:pPr>
              <w:spacing w:line="240" w:lineRule="auto"/>
              <w:ind w:firstLine="0"/>
              <w:jc w:val="center"/>
            </w:pPr>
            <w:r w:rsidRPr="00995C43">
              <w:t>SD</w:t>
            </w:r>
          </w:p>
        </w:tc>
        <w:tc>
          <w:tcPr>
            <w:tcW w:w="1143" w:type="dxa"/>
            <w:tcBorders>
              <w:top w:val="single" w:sz="4" w:space="0" w:color="auto"/>
              <w:bottom w:val="single" w:sz="4" w:space="0" w:color="auto"/>
            </w:tcBorders>
            <w:shd w:val="clear" w:color="auto" w:fill="auto"/>
            <w:noWrap/>
            <w:vAlign w:val="center"/>
          </w:tcPr>
          <w:p w14:paraId="12BEE64F" w14:textId="3D16993C" w:rsidR="00FE2C91" w:rsidRPr="00995C43" w:rsidRDefault="00FE2C91" w:rsidP="0022627E">
            <w:pPr>
              <w:spacing w:line="240" w:lineRule="auto"/>
              <w:ind w:firstLine="0"/>
              <w:jc w:val="center"/>
            </w:pPr>
            <w:r w:rsidRPr="00995C43">
              <w:t>M</w:t>
            </w:r>
          </w:p>
        </w:tc>
        <w:tc>
          <w:tcPr>
            <w:tcW w:w="1142" w:type="dxa"/>
            <w:tcBorders>
              <w:top w:val="single" w:sz="4" w:space="0" w:color="auto"/>
              <w:bottom w:val="single" w:sz="4" w:space="0" w:color="auto"/>
            </w:tcBorders>
            <w:shd w:val="clear" w:color="auto" w:fill="auto"/>
            <w:noWrap/>
            <w:vAlign w:val="center"/>
          </w:tcPr>
          <w:p w14:paraId="40961ACC" w14:textId="1C4B1104" w:rsidR="00FE2C91" w:rsidRPr="00995C43" w:rsidRDefault="00FE2C91" w:rsidP="0022627E">
            <w:pPr>
              <w:spacing w:line="240" w:lineRule="auto"/>
              <w:ind w:firstLine="0"/>
              <w:jc w:val="center"/>
            </w:pPr>
            <w:r w:rsidRPr="00995C43">
              <w:t>SD</w:t>
            </w:r>
          </w:p>
        </w:tc>
        <w:tc>
          <w:tcPr>
            <w:tcW w:w="1143" w:type="dxa"/>
            <w:gridSpan w:val="2"/>
            <w:tcBorders>
              <w:top w:val="single" w:sz="4" w:space="0" w:color="auto"/>
              <w:bottom w:val="single" w:sz="4" w:space="0" w:color="auto"/>
            </w:tcBorders>
            <w:vAlign w:val="center"/>
          </w:tcPr>
          <w:p w14:paraId="0F1B45C0" w14:textId="3742C9F0" w:rsidR="00FE2C91" w:rsidRPr="00995C43" w:rsidRDefault="00FE2C91" w:rsidP="0022627E">
            <w:pPr>
              <w:spacing w:line="240" w:lineRule="auto"/>
              <w:ind w:firstLine="0"/>
              <w:jc w:val="center"/>
            </w:pPr>
            <w:r>
              <w:t>Location</w:t>
            </w:r>
          </w:p>
        </w:tc>
        <w:tc>
          <w:tcPr>
            <w:tcW w:w="1143" w:type="dxa"/>
            <w:tcBorders>
              <w:top w:val="single" w:sz="4" w:space="0" w:color="auto"/>
              <w:bottom w:val="single" w:sz="4" w:space="0" w:color="auto"/>
            </w:tcBorders>
            <w:shd w:val="clear" w:color="auto" w:fill="auto"/>
            <w:noWrap/>
            <w:vAlign w:val="center"/>
          </w:tcPr>
          <w:p w14:paraId="598EE37E" w14:textId="44C33028" w:rsidR="00FE2C91" w:rsidRPr="00995C43" w:rsidRDefault="00FE2C91" w:rsidP="0022627E">
            <w:pPr>
              <w:spacing w:line="240" w:lineRule="auto"/>
              <w:ind w:firstLine="0"/>
              <w:jc w:val="center"/>
            </w:pPr>
            <w:r w:rsidRPr="00995C43">
              <w:t>M</w:t>
            </w:r>
          </w:p>
        </w:tc>
        <w:tc>
          <w:tcPr>
            <w:tcW w:w="1142" w:type="dxa"/>
            <w:tcBorders>
              <w:top w:val="single" w:sz="4" w:space="0" w:color="auto"/>
              <w:bottom w:val="single" w:sz="4" w:space="0" w:color="auto"/>
            </w:tcBorders>
            <w:vAlign w:val="center"/>
          </w:tcPr>
          <w:p w14:paraId="59BA3B61" w14:textId="06D89309" w:rsidR="00FE2C91" w:rsidRPr="00995C43" w:rsidRDefault="00FE2C91" w:rsidP="0022627E">
            <w:pPr>
              <w:spacing w:line="240" w:lineRule="auto"/>
              <w:ind w:firstLine="0"/>
              <w:jc w:val="center"/>
            </w:pPr>
            <w:r w:rsidRPr="00995C43">
              <w:t>SD</w:t>
            </w:r>
          </w:p>
        </w:tc>
        <w:tc>
          <w:tcPr>
            <w:tcW w:w="1143" w:type="dxa"/>
            <w:tcBorders>
              <w:top w:val="single" w:sz="4" w:space="0" w:color="auto"/>
              <w:bottom w:val="single" w:sz="4" w:space="0" w:color="auto"/>
            </w:tcBorders>
            <w:shd w:val="clear" w:color="auto" w:fill="auto"/>
            <w:noWrap/>
            <w:vAlign w:val="center"/>
          </w:tcPr>
          <w:p w14:paraId="7AB59859" w14:textId="6D7BD3F6" w:rsidR="00FE2C91" w:rsidRPr="00995C43" w:rsidRDefault="00FE2C91" w:rsidP="0022627E">
            <w:pPr>
              <w:spacing w:line="240" w:lineRule="auto"/>
              <w:ind w:firstLine="0"/>
              <w:jc w:val="center"/>
            </w:pPr>
            <w:r w:rsidRPr="00995C43">
              <w:t>M</w:t>
            </w:r>
          </w:p>
        </w:tc>
        <w:tc>
          <w:tcPr>
            <w:tcW w:w="1143" w:type="dxa"/>
            <w:tcBorders>
              <w:top w:val="single" w:sz="4" w:space="0" w:color="auto"/>
              <w:bottom w:val="single" w:sz="4" w:space="0" w:color="auto"/>
            </w:tcBorders>
            <w:shd w:val="clear" w:color="auto" w:fill="auto"/>
            <w:noWrap/>
            <w:vAlign w:val="center"/>
          </w:tcPr>
          <w:p w14:paraId="23A28864" w14:textId="3D8D65CF" w:rsidR="00FE2C91" w:rsidRPr="00995C43" w:rsidRDefault="00FE2C91" w:rsidP="0022627E">
            <w:pPr>
              <w:spacing w:line="240" w:lineRule="auto"/>
              <w:ind w:firstLine="0"/>
              <w:jc w:val="center"/>
            </w:pPr>
            <w:r w:rsidRPr="00995C43">
              <w:t>SD</w:t>
            </w:r>
          </w:p>
        </w:tc>
      </w:tr>
      <w:tr w:rsidR="00FE2C91" w:rsidRPr="00995C43" w14:paraId="11D35A86" w14:textId="77777777" w:rsidTr="001439B0">
        <w:trPr>
          <w:trHeight w:val="227"/>
        </w:trPr>
        <w:tc>
          <w:tcPr>
            <w:tcW w:w="1443" w:type="dxa"/>
            <w:tcBorders>
              <w:top w:val="single" w:sz="4" w:space="0" w:color="auto"/>
              <w:bottom w:val="nil"/>
            </w:tcBorders>
            <w:shd w:val="clear" w:color="auto" w:fill="auto"/>
            <w:noWrap/>
            <w:vAlign w:val="center"/>
            <w:hideMark/>
          </w:tcPr>
          <w:p w14:paraId="1C4A8741" w14:textId="555D410A" w:rsidR="00FE2C91" w:rsidRPr="00995C43" w:rsidRDefault="00FE2C91" w:rsidP="0022627E">
            <w:pPr>
              <w:spacing w:line="240" w:lineRule="auto"/>
              <w:ind w:firstLine="0"/>
              <w:rPr>
                <w:i/>
              </w:rPr>
            </w:pPr>
            <w:r w:rsidRPr="00AA1F9F">
              <w:rPr>
                <w:i/>
              </w:rPr>
              <w:t>Independent</w:t>
            </w:r>
          </w:p>
        </w:tc>
        <w:tc>
          <w:tcPr>
            <w:tcW w:w="1142" w:type="dxa"/>
            <w:tcBorders>
              <w:top w:val="single" w:sz="4" w:space="0" w:color="auto"/>
              <w:bottom w:val="nil"/>
            </w:tcBorders>
            <w:shd w:val="clear" w:color="auto" w:fill="auto"/>
            <w:noWrap/>
            <w:vAlign w:val="center"/>
          </w:tcPr>
          <w:p w14:paraId="72338A19" w14:textId="77777777" w:rsidR="00FE2C91" w:rsidRPr="00995C43" w:rsidRDefault="00FE2C91" w:rsidP="0022627E">
            <w:pPr>
              <w:spacing w:line="240" w:lineRule="auto"/>
              <w:ind w:firstLine="0"/>
              <w:jc w:val="center"/>
            </w:pPr>
            <w:r w:rsidRPr="00995C43">
              <w:t>1.53</w:t>
            </w:r>
          </w:p>
        </w:tc>
        <w:tc>
          <w:tcPr>
            <w:tcW w:w="1143" w:type="dxa"/>
            <w:tcBorders>
              <w:top w:val="single" w:sz="4" w:space="0" w:color="auto"/>
              <w:bottom w:val="nil"/>
            </w:tcBorders>
            <w:vAlign w:val="center"/>
          </w:tcPr>
          <w:p w14:paraId="3E45D7D8" w14:textId="77777777" w:rsidR="00FE2C91" w:rsidRPr="00995C43" w:rsidRDefault="00FE2C91" w:rsidP="0022627E">
            <w:pPr>
              <w:spacing w:line="240" w:lineRule="auto"/>
              <w:ind w:firstLine="0"/>
              <w:jc w:val="center"/>
            </w:pPr>
            <w:r w:rsidRPr="00995C43">
              <w:t>.44</w:t>
            </w:r>
          </w:p>
        </w:tc>
        <w:tc>
          <w:tcPr>
            <w:tcW w:w="1143" w:type="dxa"/>
            <w:tcBorders>
              <w:top w:val="single" w:sz="4" w:space="0" w:color="auto"/>
              <w:bottom w:val="nil"/>
            </w:tcBorders>
            <w:shd w:val="clear" w:color="auto" w:fill="auto"/>
            <w:noWrap/>
            <w:vAlign w:val="center"/>
          </w:tcPr>
          <w:p w14:paraId="18764F90" w14:textId="7C837CF4" w:rsidR="00FE2C91" w:rsidRPr="00995C43" w:rsidRDefault="00FE2C91" w:rsidP="0022627E">
            <w:pPr>
              <w:spacing w:line="240" w:lineRule="auto"/>
              <w:ind w:firstLine="0"/>
              <w:jc w:val="center"/>
            </w:pPr>
            <w:r w:rsidRPr="00995C43">
              <w:t>.15</w:t>
            </w:r>
          </w:p>
        </w:tc>
        <w:tc>
          <w:tcPr>
            <w:tcW w:w="1142" w:type="dxa"/>
            <w:tcBorders>
              <w:top w:val="single" w:sz="4" w:space="0" w:color="auto"/>
              <w:bottom w:val="nil"/>
            </w:tcBorders>
            <w:shd w:val="clear" w:color="auto" w:fill="auto"/>
            <w:noWrap/>
            <w:vAlign w:val="center"/>
          </w:tcPr>
          <w:p w14:paraId="0DD715D7" w14:textId="5B5D919A" w:rsidR="00FE2C91" w:rsidRPr="00995C43" w:rsidRDefault="00FE2C91" w:rsidP="0022627E">
            <w:pPr>
              <w:spacing w:line="240" w:lineRule="auto"/>
              <w:ind w:firstLine="0"/>
              <w:jc w:val="center"/>
            </w:pPr>
            <w:r w:rsidRPr="00995C43">
              <w:t>.11</w:t>
            </w:r>
          </w:p>
        </w:tc>
        <w:tc>
          <w:tcPr>
            <w:tcW w:w="1143" w:type="dxa"/>
            <w:gridSpan w:val="2"/>
            <w:tcBorders>
              <w:top w:val="single" w:sz="4" w:space="0" w:color="auto"/>
              <w:bottom w:val="nil"/>
            </w:tcBorders>
            <w:vAlign w:val="center"/>
          </w:tcPr>
          <w:p w14:paraId="1CEF084B" w14:textId="0BE01B19" w:rsidR="00FE2C91" w:rsidRPr="00995C43" w:rsidRDefault="00FE2C91" w:rsidP="0022627E">
            <w:pPr>
              <w:spacing w:line="240" w:lineRule="auto"/>
              <w:ind w:firstLine="0"/>
              <w:jc w:val="center"/>
            </w:pPr>
            <w:r w:rsidRPr="00995C43">
              <w:t>Ww</w:t>
            </w:r>
          </w:p>
        </w:tc>
        <w:tc>
          <w:tcPr>
            <w:tcW w:w="1143" w:type="dxa"/>
            <w:tcBorders>
              <w:top w:val="single" w:sz="4" w:space="0" w:color="auto"/>
              <w:bottom w:val="nil"/>
            </w:tcBorders>
            <w:shd w:val="clear" w:color="auto" w:fill="auto"/>
            <w:noWrap/>
            <w:vAlign w:val="center"/>
          </w:tcPr>
          <w:p w14:paraId="0F6D9A5F" w14:textId="032798E2" w:rsidR="00FE2C91" w:rsidRPr="00995C43" w:rsidRDefault="00FE2C91" w:rsidP="0022627E">
            <w:pPr>
              <w:spacing w:line="240" w:lineRule="auto"/>
              <w:ind w:firstLine="0"/>
              <w:jc w:val="center"/>
            </w:pPr>
            <w:r w:rsidRPr="004A4DDC">
              <w:t>25.04</w:t>
            </w:r>
          </w:p>
        </w:tc>
        <w:tc>
          <w:tcPr>
            <w:tcW w:w="1142" w:type="dxa"/>
            <w:tcBorders>
              <w:top w:val="single" w:sz="4" w:space="0" w:color="auto"/>
              <w:bottom w:val="nil"/>
            </w:tcBorders>
            <w:vAlign w:val="center"/>
          </w:tcPr>
          <w:p w14:paraId="7AC7EA00" w14:textId="024F3F88" w:rsidR="00FE2C91" w:rsidRPr="00995C43" w:rsidRDefault="00FE2C91" w:rsidP="0022627E">
            <w:pPr>
              <w:spacing w:line="240" w:lineRule="auto"/>
              <w:ind w:firstLine="0"/>
              <w:jc w:val="center"/>
            </w:pPr>
            <w:r w:rsidRPr="004A4DDC">
              <w:t>11.65</w:t>
            </w:r>
          </w:p>
        </w:tc>
        <w:tc>
          <w:tcPr>
            <w:tcW w:w="1143" w:type="dxa"/>
            <w:tcBorders>
              <w:top w:val="single" w:sz="4" w:space="0" w:color="auto"/>
              <w:bottom w:val="nil"/>
            </w:tcBorders>
            <w:shd w:val="clear" w:color="auto" w:fill="auto"/>
            <w:noWrap/>
            <w:vAlign w:val="center"/>
          </w:tcPr>
          <w:p w14:paraId="62690ABE" w14:textId="26265706" w:rsidR="00FE2C91" w:rsidRPr="00995C43" w:rsidRDefault="00FE2C91" w:rsidP="0022627E">
            <w:pPr>
              <w:spacing w:line="240" w:lineRule="auto"/>
              <w:ind w:firstLine="0"/>
              <w:jc w:val="center"/>
            </w:pPr>
            <w:r w:rsidRPr="004A4DDC">
              <w:t>.30</w:t>
            </w:r>
          </w:p>
        </w:tc>
        <w:tc>
          <w:tcPr>
            <w:tcW w:w="1143" w:type="dxa"/>
            <w:tcBorders>
              <w:top w:val="single" w:sz="4" w:space="0" w:color="auto"/>
              <w:bottom w:val="nil"/>
            </w:tcBorders>
            <w:shd w:val="clear" w:color="auto" w:fill="auto"/>
            <w:noWrap/>
            <w:vAlign w:val="center"/>
          </w:tcPr>
          <w:p w14:paraId="72CE07E4" w14:textId="23F8CAF7" w:rsidR="00FE2C91" w:rsidRPr="00995C43" w:rsidRDefault="00FE2C91" w:rsidP="0022627E">
            <w:pPr>
              <w:spacing w:line="240" w:lineRule="auto"/>
              <w:ind w:firstLine="0"/>
              <w:jc w:val="center"/>
            </w:pPr>
            <w:r w:rsidRPr="004A4DDC">
              <w:t>.04</w:t>
            </w:r>
          </w:p>
        </w:tc>
      </w:tr>
      <w:tr w:rsidR="00FE2C91" w:rsidRPr="00995C43" w14:paraId="058B652F" w14:textId="77777777" w:rsidTr="001439B0">
        <w:trPr>
          <w:trHeight w:val="227"/>
        </w:trPr>
        <w:tc>
          <w:tcPr>
            <w:tcW w:w="1443" w:type="dxa"/>
            <w:tcBorders>
              <w:top w:val="nil"/>
            </w:tcBorders>
            <w:shd w:val="clear" w:color="auto" w:fill="auto"/>
            <w:noWrap/>
            <w:vAlign w:val="center"/>
          </w:tcPr>
          <w:p w14:paraId="2BD764F0" w14:textId="77777777" w:rsidR="00FE2C91" w:rsidRPr="00AA1F9F" w:rsidRDefault="00FE2C91" w:rsidP="0022627E">
            <w:pPr>
              <w:spacing w:line="240" w:lineRule="auto"/>
              <w:ind w:firstLine="0"/>
              <w:rPr>
                <w:i/>
              </w:rPr>
            </w:pPr>
          </w:p>
        </w:tc>
        <w:tc>
          <w:tcPr>
            <w:tcW w:w="1142" w:type="dxa"/>
            <w:tcBorders>
              <w:top w:val="nil"/>
            </w:tcBorders>
            <w:shd w:val="clear" w:color="auto" w:fill="auto"/>
            <w:noWrap/>
            <w:vAlign w:val="center"/>
          </w:tcPr>
          <w:p w14:paraId="014820E9" w14:textId="77777777" w:rsidR="00FE2C91" w:rsidRPr="00995C43" w:rsidRDefault="00FE2C91" w:rsidP="0022627E">
            <w:pPr>
              <w:spacing w:line="240" w:lineRule="auto"/>
              <w:ind w:firstLine="0"/>
              <w:jc w:val="center"/>
            </w:pPr>
          </w:p>
        </w:tc>
        <w:tc>
          <w:tcPr>
            <w:tcW w:w="1143" w:type="dxa"/>
            <w:tcBorders>
              <w:top w:val="nil"/>
            </w:tcBorders>
            <w:vAlign w:val="center"/>
          </w:tcPr>
          <w:p w14:paraId="47233654" w14:textId="77777777" w:rsidR="00FE2C91" w:rsidRPr="00995C43" w:rsidRDefault="00FE2C91" w:rsidP="0022627E">
            <w:pPr>
              <w:spacing w:line="240" w:lineRule="auto"/>
              <w:ind w:firstLine="0"/>
              <w:jc w:val="center"/>
            </w:pPr>
          </w:p>
        </w:tc>
        <w:tc>
          <w:tcPr>
            <w:tcW w:w="1143" w:type="dxa"/>
            <w:tcBorders>
              <w:top w:val="nil"/>
            </w:tcBorders>
            <w:shd w:val="clear" w:color="auto" w:fill="auto"/>
            <w:noWrap/>
            <w:vAlign w:val="center"/>
          </w:tcPr>
          <w:p w14:paraId="2CE80A63" w14:textId="77777777" w:rsidR="00FE2C91" w:rsidRPr="00995C43" w:rsidRDefault="00FE2C91" w:rsidP="0022627E">
            <w:pPr>
              <w:spacing w:line="240" w:lineRule="auto"/>
              <w:ind w:firstLine="0"/>
              <w:jc w:val="center"/>
            </w:pPr>
          </w:p>
        </w:tc>
        <w:tc>
          <w:tcPr>
            <w:tcW w:w="1142" w:type="dxa"/>
            <w:tcBorders>
              <w:top w:val="nil"/>
            </w:tcBorders>
            <w:shd w:val="clear" w:color="auto" w:fill="auto"/>
            <w:noWrap/>
            <w:vAlign w:val="center"/>
          </w:tcPr>
          <w:p w14:paraId="5CE33D0C" w14:textId="77777777" w:rsidR="00FE2C91" w:rsidRPr="00995C43" w:rsidRDefault="00FE2C91" w:rsidP="0022627E">
            <w:pPr>
              <w:spacing w:line="240" w:lineRule="auto"/>
              <w:ind w:firstLine="0"/>
              <w:jc w:val="center"/>
            </w:pPr>
          </w:p>
        </w:tc>
        <w:tc>
          <w:tcPr>
            <w:tcW w:w="1143" w:type="dxa"/>
            <w:gridSpan w:val="2"/>
            <w:tcBorders>
              <w:top w:val="nil"/>
            </w:tcBorders>
            <w:vAlign w:val="center"/>
          </w:tcPr>
          <w:p w14:paraId="2B1B2B58" w14:textId="44203C25" w:rsidR="00FE2C91" w:rsidRPr="00995C43" w:rsidRDefault="00FE2C91" w:rsidP="0022627E">
            <w:pPr>
              <w:spacing w:line="240" w:lineRule="auto"/>
              <w:ind w:firstLine="0"/>
              <w:jc w:val="center"/>
            </w:pPr>
            <w:r w:rsidRPr="00995C43">
              <w:t>Bw</w:t>
            </w:r>
          </w:p>
        </w:tc>
        <w:tc>
          <w:tcPr>
            <w:tcW w:w="1143" w:type="dxa"/>
            <w:tcBorders>
              <w:top w:val="nil"/>
            </w:tcBorders>
            <w:shd w:val="clear" w:color="auto" w:fill="auto"/>
            <w:noWrap/>
            <w:vAlign w:val="center"/>
          </w:tcPr>
          <w:p w14:paraId="14A9E156" w14:textId="2F0F2B7F" w:rsidR="00FE2C91" w:rsidRPr="00995C43" w:rsidRDefault="00FE2C91" w:rsidP="0022627E">
            <w:pPr>
              <w:spacing w:line="240" w:lineRule="auto"/>
              <w:ind w:firstLine="0"/>
              <w:jc w:val="center"/>
            </w:pPr>
            <w:r w:rsidRPr="004A4DDC">
              <w:t>14.46</w:t>
            </w:r>
          </w:p>
        </w:tc>
        <w:tc>
          <w:tcPr>
            <w:tcW w:w="1142" w:type="dxa"/>
            <w:tcBorders>
              <w:top w:val="nil"/>
            </w:tcBorders>
            <w:vAlign w:val="center"/>
          </w:tcPr>
          <w:p w14:paraId="543649E7" w14:textId="6A7BD802" w:rsidR="00FE2C91" w:rsidRPr="00995C43" w:rsidRDefault="00FE2C91" w:rsidP="0022627E">
            <w:pPr>
              <w:spacing w:line="240" w:lineRule="auto"/>
              <w:ind w:firstLine="0"/>
              <w:jc w:val="center"/>
            </w:pPr>
            <w:r w:rsidRPr="004A4DDC">
              <w:t>6.18</w:t>
            </w:r>
          </w:p>
        </w:tc>
        <w:tc>
          <w:tcPr>
            <w:tcW w:w="1143" w:type="dxa"/>
            <w:tcBorders>
              <w:top w:val="nil"/>
            </w:tcBorders>
            <w:shd w:val="clear" w:color="auto" w:fill="auto"/>
            <w:noWrap/>
            <w:vAlign w:val="center"/>
          </w:tcPr>
          <w:p w14:paraId="41BDFC75" w14:textId="02BD8A47" w:rsidR="00FE2C91" w:rsidRPr="00995C43" w:rsidRDefault="00FE2C91" w:rsidP="0022627E">
            <w:pPr>
              <w:spacing w:line="240" w:lineRule="auto"/>
              <w:ind w:firstLine="0"/>
              <w:jc w:val="center"/>
            </w:pPr>
            <w:r w:rsidRPr="004A4DDC">
              <w:t>.78</w:t>
            </w:r>
          </w:p>
        </w:tc>
        <w:tc>
          <w:tcPr>
            <w:tcW w:w="1143" w:type="dxa"/>
            <w:tcBorders>
              <w:top w:val="nil"/>
            </w:tcBorders>
            <w:shd w:val="clear" w:color="auto" w:fill="auto"/>
            <w:noWrap/>
            <w:vAlign w:val="center"/>
          </w:tcPr>
          <w:p w14:paraId="308AF0AB" w14:textId="7593B936" w:rsidR="00FE2C91" w:rsidRPr="00995C43" w:rsidRDefault="00FE2C91" w:rsidP="0022627E">
            <w:pPr>
              <w:spacing w:line="240" w:lineRule="auto"/>
              <w:ind w:firstLine="0"/>
              <w:jc w:val="center"/>
            </w:pPr>
            <w:r w:rsidRPr="004A4DDC">
              <w:t>.31</w:t>
            </w:r>
          </w:p>
        </w:tc>
      </w:tr>
      <w:tr w:rsidR="00FE2C91" w:rsidRPr="00995C43" w14:paraId="4269866D" w14:textId="77777777" w:rsidTr="001439B0">
        <w:trPr>
          <w:trHeight w:val="227"/>
        </w:trPr>
        <w:tc>
          <w:tcPr>
            <w:tcW w:w="1443" w:type="dxa"/>
            <w:shd w:val="clear" w:color="auto" w:fill="auto"/>
            <w:noWrap/>
            <w:vAlign w:val="center"/>
          </w:tcPr>
          <w:p w14:paraId="322C81D1" w14:textId="77777777" w:rsidR="00FE2C91" w:rsidRPr="00AA1F9F" w:rsidRDefault="00FE2C91" w:rsidP="0022627E">
            <w:pPr>
              <w:spacing w:line="240" w:lineRule="auto"/>
              <w:ind w:firstLine="0"/>
              <w:rPr>
                <w:i/>
              </w:rPr>
            </w:pPr>
          </w:p>
        </w:tc>
        <w:tc>
          <w:tcPr>
            <w:tcW w:w="1142" w:type="dxa"/>
            <w:shd w:val="clear" w:color="auto" w:fill="auto"/>
            <w:noWrap/>
            <w:vAlign w:val="center"/>
          </w:tcPr>
          <w:p w14:paraId="707CF5CE" w14:textId="77777777" w:rsidR="00FE2C91" w:rsidRPr="00995C43" w:rsidRDefault="00FE2C91" w:rsidP="0022627E">
            <w:pPr>
              <w:spacing w:line="240" w:lineRule="auto"/>
              <w:ind w:firstLine="0"/>
              <w:jc w:val="center"/>
            </w:pPr>
          </w:p>
        </w:tc>
        <w:tc>
          <w:tcPr>
            <w:tcW w:w="1143" w:type="dxa"/>
            <w:vAlign w:val="center"/>
          </w:tcPr>
          <w:p w14:paraId="04EED999" w14:textId="77777777" w:rsidR="00FE2C91" w:rsidRPr="00995C43" w:rsidRDefault="00FE2C91" w:rsidP="0022627E">
            <w:pPr>
              <w:spacing w:line="240" w:lineRule="auto"/>
              <w:ind w:firstLine="0"/>
              <w:jc w:val="center"/>
            </w:pPr>
          </w:p>
        </w:tc>
        <w:tc>
          <w:tcPr>
            <w:tcW w:w="1143" w:type="dxa"/>
            <w:shd w:val="clear" w:color="auto" w:fill="auto"/>
            <w:noWrap/>
            <w:vAlign w:val="center"/>
          </w:tcPr>
          <w:p w14:paraId="5A1E7C80" w14:textId="77777777" w:rsidR="00FE2C91" w:rsidRPr="00995C43" w:rsidRDefault="00FE2C91" w:rsidP="0022627E">
            <w:pPr>
              <w:spacing w:line="240" w:lineRule="auto"/>
              <w:ind w:firstLine="0"/>
              <w:jc w:val="center"/>
            </w:pPr>
          </w:p>
        </w:tc>
        <w:tc>
          <w:tcPr>
            <w:tcW w:w="1142" w:type="dxa"/>
            <w:shd w:val="clear" w:color="auto" w:fill="auto"/>
            <w:noWrap/>
            <w:vAlign w:val="center"/>
          </w:tcPr>
          <w:p w14:paraId="5E9B23FF" w14:textId="77777777" w:rsidR="00FE2C91" w:rsidRPr="00995C43" w:rsidRDefault="00FE2C91" w:rsidP="0022627E">
            <w:pPr>
              <w:spacing w:line="240" w:lineRule="auto"/>
              <w:ind w:firstLine="0"/>
              <w:jc w:val="center"/>
            </w:pPr>
          </w:p>
        </w:tc>
        <w:tc>
          <w:tcPr>
            <w:tcW w:w="1143" w:type="dxa"/>
            <w:gridSpan w:val="2"/>
            <w:tcBorders>
              <w:bottom w:val="single" w:sz="4" w:space="0" w:color="auto"/>
            </w:tcBorders>
            <w:vAlign w:val="center"/>
          </w:tcPr>
          <w:p w14:paraId="49CF041E" w14:textId="7E67C945" w:rsidR="00FE2C91" w:rsidRPr="00995C43" w:rsidRDefault="00FE2C91" w:rsidP="0022627E">
            <w:pPr>
              <w:spacing w:line="240" w:lineRule="auto"/>
              <w:ind w:firstLine="0"/>
              <w:jc w:val="center"/>
            </w:pPr>
            <w:r w:rsidRPr="00995C43">
              <w:t>Bs</w:t>
            </w:r>
          </w:p>
        </w:tc>
        <w:tc>
          <w:tcPr>
            <w:tcW w:w="1143" w:type="dxa"/>
            <w:tcBorders>
              <w:bottom w:val="single" w:sz="4" w:space="0" w:color="auto"/>
            </w:tcBorders>
            <w:shd w:val="clear" w:color="auto" w:fill="auto"/>
            <w:noWrap/>
            <w:vAlign w:val="center"/>
          </w:tcPr>
          <w:p w14:paraId="00C0E441" w14:textId="195537E5" w:rsidR="00FE2C91" w:rsidRPr="00995C43" w:rsidRDefault="00FE2C91" w:rsidP="0022627E">
            <w:pPr>
              <w:spacing w:line="240" w:lineRule="auto"/>
              <w:ind w:firstLine="0"/>
              <w:jc w:val="center"/>
            </w:pPr>
            <w:r w:rsidRPr="004A4DDC">
              <w:t>.63</w:t>
            </w:r>
          </w:p>
        </w:tc>
        <w:tc>
          <w:tcPr>
            <w:tcW w:w="1142" w:type="dxa"/>
            <w:tcBorders>
              <w:bottom w:val="single" w:sz="4" w:space="0" w:color="auto"/>
            </w:tcBorders>
            <w:vAlign w:val="center"/>
          </w:tcPr>
          <w:p w14:paraId="03013356" w14:textId="4ED43815" w:rsidR="00FE2C91" w:rsidRPr="00995C43" w:rsidRDefault="00FE2C91" w:rsidP="0022627E">
            <w:pPr>
              <w:spacing w:line="240" w:lineRule="auto"/>
              <w:ind w:firstLine="0"/>
              <w:jc w:val="center"/>
            </w:pPr>
            <w:r w:rsidRPr="004A4DDC">
              <w:t>.43</w:t>
            </w:r>
          </w:p>
        </w:tc>
        <w:tc>
          <w:tcPr>
            <w:tcW w:w="1143" w:type="dxa"/>
            <w:tcBorders>
              <w:bottom w:val="single" w:sz="4" w:space="0" w:color="auto"/>
            </w:tcBorders>
            <w:shd w:val="clear" w:color="auto" w:fill="auto"/>
            <w:noWrap/>
            <w:vAlign w:val="center"/>
          </w:tcPr>
          <w:p w14:paraId="601B13AD" w14:textId="79D3F16A" w:rsidR="00FE2C91" w:rsidRPr="00995C43" w:rsidRDefault="00FE2C91" w:rsidP="0022627E">
            <w:pPr>
              <w:spacing w:line="240" w:lineRule="auto"/>
              <w:ind w:firstLine="0"/>
              <w:jc w:val="center"/>
            </w:pPr>
            <w:r w:rsidRPr="004A4DDC">
              <w:t>4.46</w:t>
            </w:r>
          </w:p>
        </w:tc>
        <w:tc>
          <w:tcPr>
            <w:tcW w:w="1143" w:type="dxa"/>
            <w:tcBorders>
              <w:bottom w:val="single" w:sz="4" w:space="0" w:color="auto"/>
            </w:tcBorders>
            <w:shd w:val="clear" w:color="auto" w:fill="auto"/>
            <w:noWrap/>
            <w:vAlign w:val="center"/>
          </w:tcPr>
          <w:p w14:paraId="09CECA59" w14:textId="2B5CA3E6" w:rsidR="00FE2C91" w:rsidRPr="00995C43" w:rsidRDefault="00FE2C91" w:rsidP="0022627E">
            <w:pPr>
              <w:spacing w:line="240" w:lineRule="auto"/>
              <w:ind w:firstLine="0"/>
              <w:jc w:val="center"/>
            </w:pPr>
            <w:r w:rsidRPr="004A4DDC">
              <w:t>12.37</w:t>
            </w:r>
          </w:p>
        </w:tc>
      </w:tr>
      <w:tr w:rsidR="00FE2C91" w:rsidRPr="00995C43" w14:paraId="0BFB04E9" w14:textId="77777777" w:rsidTr="001439B0">
        <w:trPr>
          <w:trHeight w:val="227"/>
        </w:trPr>
        <w:tc>
          <w:tcPr>
            <w:tcW w:w="1443" w:type="dxa"/>
            <w:tcBorders>
              <w:bottom w:val="single" w:sz="4" w:space="0" w:color="auto"/>
            </w:tcBorders>
            <w:shd w:val="clear" w:color="auto" w:fill="auto"/>
            <w:noWrap/>
            <w:vAlign w:val="center"/>
          </w:tcPr>
          <w:p w14:paraId="1B46422D" w14:textId="77777777" w:rsidR="00FE2C91" w:rsidRPr="00AA1F9F" w:rsidRDefault="00FE2C91" w:rsidP="0022627E">
            <w:pPr>
              <w:spacing w:line="240" w:lineRule="auto"/>
              <w:ind w:firstLine="0"/>
              <w:rPr>
                <w:i/>
              </w:rPr>
            </w:pPr>
          </w:p>
        </w:tc>
        <w:tc>
          <w:tcPr>
            <w:tcW w:w="1142" w:type="dxa"/>
            <w:tcBorders>
              <w:bottom w:val="single" w:sz="4" w:space="0" w:color="auto"/>
            </w:tcBorders>
            <w:shd w:val="clear" w:color="auto" w:fill="auto"/>
            <w:noWrap/>
            <w:vAlign w:val="center"/>
          </w:tcPr>
          <w:p w14:paraId="71656633" w14:textId="77777777" w:rsidR="00FE2C91" w:rsidRPr="00995C43" w:rsidRDefault="00FE2C91" w:rsidP="0022627E">
            <w:pPr>
              <w:spacing w:line="240" w:lineRule="auto"/>
              <w:ind w:firstLine="0"/>
              <w:jc w:val="center"/>
            </w:pPr>
          </w:p>
        </w:tc>
        <w:tc>
          <w:tcPr>
            <w:tcW w:w="1143" w:type="dxa"/>
            <w:tcBorders>
              <w:bottom w:val="single" w:sz="4" w:space="0" w:color="auto"/>
            </w:tcBorders>
            <w:vAlign w:val="center"/>
          </w:tcPr>
          <w:p w14:paraId="5A0EB906" w14:textId="77777777" w:rsidR="00FE2C91" w:rsidRPr="00995C43" w:rsidRDefault="00FE2C91" w:rsidP="0022627E">
            <w:pPr>
              <w:spacing w:line="240" w:lineRule="auto"/>
              <w:ind w:firstLine="0"/>
              <w:jc w:val="center"/>
            </w:pPr>
          </w:p>
        </w:tc>
        <w:tc>
          <w:tcPr>
            <w:tcW w:w="1143" w:type="dxa"/>
            <w:tcBorders>
              <w:bottom w:val="single" w:sz="4" w:space="0" w:color="auto"/>
            </w:tcBorders>
            <w:shd w:val="clear" w:color="auto" w:fill="auto"/>
            <w:noWrap/>
            <w:vAlign w:val="center"/>
          </w:tcPr>
          <w:p w14:paraId="01DCF6D2" w14:textId="77777777" w:rsidR="00FE2C91" w:rsidRPr="00995C43" w:rsidRDefault="00FE2C91" w:rsidP="0022627E">
            <w:pPr>
              <w:spacing w:line="240" w:lineRule="auto"/>
              <w:ind w:firstLine="0"/>
              <w:jc w:val="center"/>
            </w:pPr>
          </w:p>
        </w:tc>
        <w:tc>
          <w:tcPr>
            <w:tcW w:w="1142" w:type="dxa"/>
            <w:tcBorders>
              <w:bottom w:val="single" w:sz="4" w:space="0" w:color="auto"/>
            </w:tcBorders>
            <w:shd w:val="clear" w:color="auto" w:fill="auto"/>
            <w:noWrap/>
            <w:vAlign w:val="center"/>
          </w:tcPr>
          <w:p w14:paraId="14F58F63" w14:textId="77777777" w:rsidR="00FE2C91" w:rsidRPr="00995C43" w:rsidRDefault="00FE2C91" w:rsidP="0022627E">
            <w:pPr>
              <w:spacing w:line="240" w:lineRule="auto"/>
              <w:ind w:firstLine="0"/>
              <w:jc w:val="center"/>
            </w:pPr>
          </w:p>
        </w:tc>
        <w:tc>
          <w:tcPr>
            <w:tcW w:w="1143" w:type="dxa"/>
            <w:gridSpan w:val="2"/>
            <w:tcBorders>
              <w:top w:val="single" w:sz="4" w:space="0" w:color="auto"/>
              <w:bottom w:val="single" w:sz="4" w:space="0" w:color="auto"/>
            </w:tcBorders>
            <w:vAlign w:val="center"/>
          </w:tcPr>
          <w:p w14:paraId="4897053F" w14:textId="02103453" w:rsidR="00FE2C91" w:rsidRPr="00995C43" w:rsidRDefault="00FE2C91" w:rsidP="0022627E">
            <w:pPr>
              <w:spacing w:line="240" w:lineRule="auto"/>
              <w:ind w:firstLine="0"/>
              <w:jc w:val="center"/>
            </w:pPr>
            <w:r w:rsidRPr="00995C43">
              <w:t>Tot</w:t>
            </w:r>
            <w:r w:rsidR="0022627E">
              <w:t>al</w:t>
            </w:r>
          </w:p>
        </w:tc>
        <w:tc>
          <w:tcPr>
            <w:tcW w:w="1143" w:type="dxa"/>
            <w:tcBorders>
              <w:top w:val="single" w:sz="4" w:space="0" w:color="auto"/>
              <w:bottom w:val="single" w:sz="4" w:space="0" w:color="auto"/>
            </w:tcBorders>
            <w:shd w:val="clear" w:color="auto" w:fill="auto"/>
            <w:noWrap/>
            <w:vAlign w:val="center"/>
          </w:tcPr>
          <w:p w14:paraId="2B8A8C2E" w14:textId="2A8F5EF5" w:rsidR="00FE2C91" w:rsidRPr="00995C43" w:rsidRDefault="00FE2C91" w:rsidP="0022627E">
            <w:pPr>
              <w:spacing w:line="240" w:lineRule="auto"/>
              <w:ind w:firstLine="0"/>
              <w:jc w:val="center"/>
            </w:pPr>
            <w:r w:rsidRPr="004A4DDC">
              <w:t>58.98</w:t>
            </w:r>
          </w:p>
        </w:tc>
        <w:tc>
          <w:tcPr>
            <w:tcW w:w="1142" w:type="dxa"/>
            <w:tcBorders>
              <w:top w:val="single" w:sz="4" w:space="0" w:color="auto"/>
              <w:bottom w:val="single" w:sz="4" w:space="0" w:color="auto"/>
            </w:tcBorders>
            <w:vAlign w:val="center"/>
          </w:tcPr>
          <w:p w14:paraId="7D308890" w14:textId="383B3F8B" w:rsidR="00FE2C91" w:rsidRPr="00995C43" w:rsidRDefault="00FE2C91" w:rsidP="0022627E">
            <w:pPr>
              <w:spacing w:line="240" w:lineRule="auto"/>
              <w:ind w:firstLine="0"/>
              <w:jc w:val="center"/>
            </w:pPr>
            <w:r w:rsidRPr="004A4DDC">
              <w:t>22.18</w:t>
            </w:r>
          </w:p>
        </w:tc>
        <w:tc>
          <w:tcPr>
            <w:tcW w:w="1143" w:type="dxa"/>
            <w:tcBorders>
              <w:top w:val="single" w:sz="4" w:space="0" w:color="auto"/>
              <w:bottom w:val="single" w:sz="4" w:space="0" w:color="auto"/>
            </w:tcBorders>
            <w:shd w:val="clear" w:color="auto" w:fill="auto"/>
            <w:noWrap/>
            <w:vAlign w:val="center"/>
          </w:tcPr>
          <w:p w14:paraId="49F403EF" w14:textId="0EE0F6CE" w:rsidR="00FE2C91" w:rsidRPr="00995C43" w:rsidRDefault="00FE2C91" w:rsidP="0022627E">
            <w:pPr>
              <w:spacing w:line="240" w:lineRule="auto"/>
              <w:ind w:firstLine="0"/>
              <w:jc w:val="center"/>
            </w:pPr>
            <w:r w:rsidRPr="004A4DDC">
              <w:t>.39</w:t>
            </w:r>
          </w:p>
        </w:tc>
        <w:tc>
          <w:tcPr>
            <w:tcW w:w="1143" w:type="dxa"/>
            <w:tcBorders>
              <w:top w:val="single" w:sz="4" w:space="0" w:color="auto"/>
              <w:bottom w:val="single" w:sz="4" w:space="0" w:color="auto"/>
            </w:tcBorders>
            <w:shd w:val="clear" w:color="auto" w:fill="auto"/>
            <w:noWrap/>
            <w:vAlign w:val="center"/>
          </w:tcPr>
          <w:p w14:paraId="3147B8F9" w14:textId="41F7464B" w:rsidR="00FE2C91" w:rsidRPr="00995C43" w:rsidRDefault="00FE2C91" w:rsidP="0022627E">
            <w:pPr>
              <w:spacing w:line="240" w:lineRule="auto"/>
              <w:ind w:firstLine="0"/>
              <w:jc w:val="center"/>
            </w:pPr>
            <w:r w:rsidRPr="004A4DDC">
              <w:t>.06</w:t>
            </w:r>
          </w:p>
        </w:tc>
      </w:tr>
      <w:tr w:rsidR="00FE2C91" w:rsidRPr="00995C43" w14:paraId="6BB35793" w14:textId="77777777" w:rsidTr="001439B0">
        <w:trPr>
          <w:trHeight w:val="227"/>
        </w:trPr>
        <w:tc>
          <w:tcPr>
            <w:tcW w:w="1443" w:type="dxa"/>
            <w:tcBorders>
              <w:top w:val="single" w:sz="4" w:space="0" w:color="auto"/>
              <w:bottom w:val="nil"/>
            </w:tcBorders>
            <w:shd w:val="clear" w:color="auto" w:fill="auto"/>
            <w:noWrap/>
            <w:vAlign w:val="center"/>
          </w:tcPr>
          <w:p w14:paraId="4FA339CC" w14:textId="7AB87D13" w:rsidR="00FE2C91" w:rsidRPr="00AA1F9F" w:rsidRDefault="00FE2C91" w:rsidP="0022627E">
            <w:pPr>
              <w:spacing w:line="240" w:lineRule="auto"/>
              <w:ind w:firstLine="0"/>
              <w:rPr>
                <w:i/>
              </w:rPr>
            </w:pPr>
            <w:r w:rsidRPr="00AA1F9F">
              <w:rPr>
                <w:i/>
              </w:rPr>
              <w:t>Integrated</w:t>
            </w:r>
          </w:p>
        </w:tc>
        <w:tc>
          <w:tcPr>
            <w:tcW w:w="1142" w:type="dxa"/>
            <w:tcBorders>
              <w:top w:val="single" w:sz="4" w:space="0" w:color="auto"/>
              <w:bottom w:val="nil"/>
            </w:tcBorders>
            <w:shd w:val="clear" w:color="auto" w:fill="auto"/>
            <w:noWrap/>
            <w:vAlign w:val="center"/>
          </w:tcPr>
          <w:p w14:paraId="43ED3554" w14:textId="7D525754" w:rsidR="00FE2C91" w:rsidRPr="00995C43" w:rsidRDefault="00FE2C91" w:rsidP="0022627E">
            <w:pPr>
              <w:spacing w:line="240" w:lineRule="auto"/>
              <w:ind w:firstLine="0"/>
              <w:jc w:val="center"/>
            </w:pPr>
            <w:r w:rsidRPr="00995C43">
              <w:t>1.52</w:t>
            </w:r>
          </w:p>
        </w:tc>
        <w:tc>
          <w:tcPr>
            <w:tcW w:w="1143" w:type="dxa"/>
            <w:tcBorders>
              <w:top w:val="single" w:sz="4" w:space="0" w:color="auto"/>
              <w:bottom w:val="nil"/>
            </w:tcBorders>
            <w:vAlign w:val="center"/>
          </w:tcPr>
          <w:p w14:paraId="7E23B8C5" w14:textId="5AED1F82" w:rsidR="00FE2C91" w:rsidRPr="00995C43" w:rsidRDefault="00FE2C91" w:rsidP="0022627E">
            <w:pPr>
              <w:spacing w:line="240" w:lineRule="auto"/>
              <w:ind w:firstLine="0"/>
              <w:jc w:val="center"/>
            </w:pPr>
            <w:r w:rsidRPr="00995C43">
              <w:t>.48</w:t>
            </w:r>
          </w:p>
        </w:tc>
        <w:tc>
          <w:tcPr>
            <w:tcW w:w="1143" w:type="dxa"/>
            <w:tcBorders>
              <w:top w:val="single" w:sz="4" w:space="0" w:color="auto"/>
              <w:bottom w:val="nil"/>
            </w:tcBorders>
            <w:shd w:val="clear" w:color="auto" w:fill="auto"/>
            <w:noWrap/>
            <w:vAlign w:val="center"/>
          </w:tcPr>
          <w:p w14:paraId="3B7454EE" w14:textId="2FA7AF9E" w:rsidR="00FE2C91" w:rsidRPr="00995C43" w:rsidRDefault="00FE2C91" w:rsidP="0022627E">
            <w:pPr>
              <w:spacing w:line="240" w:lineRule="auto"/>
              <w:ind w:firstLine="0"/>
              <w:jc w:val="center"/>
            </w:pPr>
            <w:r w:rsidRPr="00995C43">
              <w:t>.20</w:t>
            </w:r>
          </w:p>
        </w:tc>
        <w:tc>
          <w:tcPr>
            <w:tcW w:w="1142" w:type="dxa"/>
            <w:tcBorders>
              <w:top w:val="single" w:sz="4" w:space="0" w:color="auto"/>
              <w:bottom w:val="nil"/>
            </w:tcBorders>
            <w:shd w:val="clear" w:color="auto" w:fill="auto"/>
            <w:noWrap/>
            <w:vAlign w:val="center"/>
          </w:tcPr>
          <w:p w14:paraId="78EAEF92" w14:textId="4F08FEBD" w:rsidR="00FE2C91" w:rsidRPr="00995C43" w:rsidRDefault="00FE2C91" w:rsidP="0022627E">
            <w:pPr>
              <w:spacing w:line="240" w:lineRule="auto"/>
              <w:ind w:firstLine="0"/>
              <w:jc w:val="center"/>
            </w:pPr>
            <w:r w:rsidRPr="00995C43">
              <w:t>.66</w:t>
            </w:r>
          </w:p>
        </w:tc>
        <w:tc>
          <w:tcPr>
            <w:tcW w:w="1143" w:type="dxa"/>
            <w:gridSpan w:val="2"/>
            <w:tcBorders>
              <w:top w:val="single" w:sz="4" w:space="0" w:color="auto"/>
              <w:bottom w:val="nil"/>
            </w:tcBorders>
            <w:vAlign w:val="center"/>
          </w:tcPr>
          <w:p w14:paraId="34555D9C" w14:textId="49D9CCD7" w:rsidR="00FE2C91" w:rsidRPr="00995C43" w:rsidRDefault="00FE2C91" w:rsidP="0022627E">
            <w:pPr>
              <w:spacing w:line="240" w:lineRule="auto"/>
              <w:ind w:firstLine="0"/>
              <w:jc w:val="center"/>
            </w:pPr>
            <w:r w:rsidRPr="00995C43">
              <w:t>Ww</w:t>
            </w:r>
          </w:p>
        </w:tc>
        <w:tc>
          <w:tcPr>
            <w:tcW w:w="1143" w:type="dxa"/>
            <w:tcBorders>
              <w:top w:val="single" w:sz="4" w:space="0" w:color="auto"/>
              <w:bottom w:val="nil"/>
            </w:tcBorders>
            <w:shd w:val="clear" w:color="auto" w:fill="auto"/>
            <w:noWrap/>
            <w:vAlign w:val="center"/>
          </w:tcPr>
          <w:p w14:paraId="67F5AE52" w14:textId="367A910B" w:rsidR="00FE2C91" w:rsidRPr="00995C43" w:rsidRDefault="00FE2C91" w:rsidP="0022627E">
            <w:pPr>
              <w:spacing w:line="240" w:lineRule="auto"/>
              <w:ind w:firstLine="0"/>
              <w:jc w:val="center"/>
            </w:pPr>
            <w:r w:rsidRPr="004A4DDC">
              <w:t>23.78</w:t>
            </w:r>
          </w:p>
        </w:tc>
        <w:tc>
          <w:tcPr>
            <w:tcW w:w="1142" w:type="dxa"/>
            <w:tcBorders>
              <w:top w:val="single" w:sz="4" w:space="0" w:color="auto"/>
              <w:bottom w:val="nil"/>
            </w:tcBorders>
            <w:vAlign w:val="center"/>
          </w:tcPr>
          <w:p w14:paraId="572D6A69" w14:textId="171B10AA" w:rsidR="00FE2C91" w:rsidRPr="00995C43" w:rsidRDefault="00FE2C91" w:rsidP="0022627E">
            <w:pPr>
              <w:spacing w:line="240" w:lineRule="auto"/>
              <w:ind w:firstLine="0"/>
              <w:jc w:val="center"/>
            </w:pPr>
            <w:r w:rsidRPr="004A4DDC">
              <w:t>9.87</w:t>
            </w:r>
          </w:p>
        </w:tc>
        <w:tc>
          <w:tcPr>
            <w:tcW w:w="1143" w:type="dxa"/>
            <w:tcBorders>
              <w:top w:val="single" w:sz="4" w:space="0" w:color="auto"/>
              <w:bottom w:val="nil"/>
            </w:tcBorders>
            <w:shd w:val="clear" w:color="auto" w:fill="auto"/>
            <w:noWrap/>
            <w:vAlign w:val="center"/>
          </w:tcPr>
          <w:p w14:paraId="04582A32" w14:textId="1BBD0386" w:rsidR="00FE2C91" w:rsidRPr="00995C43" w:rsidRDefault="00FE2C91" w:rsidP="0022627E">
            <w:pPr>
              <w:spacing w:line="240" w:lineRule="auto"/>
              <w:ind w:firstLine="0"/>
              <w:jc w:val="center"/>
            </w:pPr>
            <w:r w:rsidRPr="004A4DDC">
              <w:t>.30</w:t>
            </w:r>
          </w:p>
        </w:tc>
        <w:tc>
          <w:tcPr>
            <w:tcW w:w="1143" w:type="dxa"/>
            <w:tcBorders>
              <w:top w:val="single" w:sz="4" w:space="0" w:color="auto"/>
              <w:bottom w:val="nil"/>
            </w:tcBorders>
            <w:shd w:val="clear" w:color="auto" w:fill="auto"/>
            <w:noWrap/>
            <w:vAlign w:val="center"/>
          </w:tcPr>
          <w:p w14:paraId="455770CB" w14:textId="3D3CFEED" w:rsidR="00FE2C91" w:rsidRPr="00995C43" w:rsidRDefault="00FE2C91" w:rsidP="0022627E">
            <w:pPr>
              <w:spacing w:line="240" w:lineRule="auto"/>
              <w:ind w:firstLine="0"/>
              <w:jc w:val="center"/>
            </w:pPr>
            <w:r w:rsidRPr="004A4DDC">
              <w:t>.05</w:t>
            </w:r>
          </w:p>
        </w:tc>
      </w:tr>
      <w:tr w:rsidR="00FE2C91" w:rsidRPr="00995C43" w14:paraId="46305CFE" w14:textId="77777777" w:rsidTr="001439B0">
        <w:trPr>
          <w:trHeight w:val="227"/>
        </w:trPr>
        <w:tc>
          <w:tcPr>
            <w:tcW w:w="1443" w:type="dxa"/>
            <w:tcBorders>
              <w:top w:val="nil"/>
            </w:tcBorders>
            <w:shd w:val="clear" w:color="auto" w:fill="auto"/>
            <w:noWrap/>
            <w:vAlign w:val="center"/>
          </w:tcPr>
          <w:p w14:paraId="50C485C6" w14:textId="77777777" w:rsidR="00FE2C91" w:rsidRPr="00AA1F9F" w:rsidRDefault="00FE2C91" w:rsidP="0022627E">
            <w:pPr>
              <w:spacing w:line="240" w:lineRule="auto"/>
              <w:ind w:firstLine="0"/>
              <w:rPr>
                <w:i/>
              </w:rPr>
            </w:pPr>
          </w:p>
        </w:tc>
        <w:tc>
          <w:tcPr>
            <w:tcW w:w="1142" w:type="dxa"/>
            <w:tcBorders>
              <w:top w:val="nil"/>
            </w:tcBorders>
            <w:shd w:val="clear" w:color="auto" w:fill="auto"/>
            <w:noWrap/>
            <w:vAlign w:val="center"/>
          </w:tcPr>
          <w:p w14:paraId="1E4CCB15" w14:textId="77777777" w:rsidR="00FE2C91" w:rsidRPr="00995C43" w:rsidRDefault="00FE2C91" w:rsidP="0022627E">
            <w:pPr>
              <w:spacing w:line="240" w:lineRule="auto"/>
              <w:ind w:firstLine="0"/>
              <w:jc w:val="center"/>
            </w:pPr>
          </w:p>
        </w:tc>
        <w:tc>
          <w:tcPr>
            <w:tcW w:w="1143" w:type="dxa"/>
            <w:tcBorders>
              <w:top w:val="nil"/>
            </w:tcBorders>
            <w:vAlign w:val="center"/>
          </w:tcPr>
          <w:p w14:paraId="0317A96B" w14:textId="77777777" w:rsidR="00FE2C91" w:rsidRPr="00995C43" w:rsidRDefault="00FE2C91" w:rsidP="0022627E">
            <w:pPr>
              <w:spacing w:line="240" w:lineRule="auto"/>
              <w:ind w:firstLine="0"/>
              <w:jc w:val="center"/>
            </w:pPr>
          </w:p>
        </w:tc>
        <w:tc>
          <w:tcPr>
            <w:tcW w:w="1143" w:type="dxa"/>
            <w:tcBorders>
              <w:top w:val="nil"/>
            </w:tcBorders>
            <w:shd w:val="clear" w:color="auto" w:fill="auto"/>
            <w:noWrap/>
            <w:vAlign w:val="center"/>
          </w:tcPr>
          <w:p w14:paraId="3DCB179B" w14:textId="77777777" w:rsidR="00FE2C91" w:rsidRPr="00995C43" w:rsidRDefault="00FE2C91" w:rsidP="0022627E">
            <w:pPr>
              <w:spacing w:line="240" w:lineRule="auto"/>
              <w:ind w:firstLine="0"/>
              <w:jc w:val="center"/>
            </w:pPr>
          </w:p>
        </w:tc>
        <w:tc>
          <w:tcPr>
            <w:tcW w:w="1142" w:type="dxa"/>
            <w:tcBorders>
              <w:top w:val="nil"/>
            </w:tcBorders>
            <w:shd w:val="clear" w:color="auto" w:fill="auto"/>
            <w:noWrap/>
            <w:vAlign w:val="center"/>
          </w:tcPr>
          <w:p w14:paraId="335575D2" w14:textId="77777777" w:rsidR="00FE2C91" w:rsidRPr="00995C43" w:rsidRDefault="00FE2C91" w:rsidP="0022627E">
            <w:pPr>
              <w:spacing w:line="240" w:lineRule="auto"/>
              <w:ind w:firstLine="0"/>
              <w:jc w:val="center"/>
            </w:pPr>
          </w:p>
        </w:tc>
        <w:tc>
          <w:tcPr>
            <w:tcW w:w="1143" w:type="dxa"/>
            <w:gridSpan w:val="2"/>
            <w:tcBorders>
              <w:top w:val="nil"/>
            </w:tcBorders>
            <w:vAlign w:val="center"/>
          </w:tcPr>
          <w:p w14:paraId="54C5EA98" w14:textId="250721DC" w:rsidR="00FE2C91" w:rsidRPr="00995C43" w:rsidRDefault="00FE2C91" w:rsidP="0022627E">
            <w:pPr>
              <w:spacing w:line="240" w:lineRule="auto"/>
              <w:ind w:firstLine="0"/>
              <w:jc w:val="center"/>
            </w:pPr>
            <w:r w:rsidRPr="00995C43">
              <w:t>Bw</w:t>
            </w:r>
          </w:p>
        </w:tc>
        <w:tc>
          <w:tcPr>
            <w:tcW w:w="1143" w:type="dxa"/>
            <w:tcBorders>
              <w:top w:val="nil"/>
            </w:tcBorders>
            <w:shd w:val="clear" w:color="auto" w:fill="auto"/>
            <w:noWrap/>
            <w:vAlign w:val="center"/>
          </w:tcPr>
          <w:p w14:paraId="7095C1F8" w14:textId="045B100B" w:rsidR="00FE2C91" w:rsidRPr="00995C43" w:rsidRDefault="00FE2C91" w:rsidP="0022627E">
            <w:pPr>
              <w:spacing w:line="240" w:lineRule="auto"/>
              <w:ind w:firstLine="0"/>
              <w:jc w:val="center"/>
            </w:pPr>
            <w:r w:rsidRPr="004A4DDC">
              <w:t>13.99</w:t>
            </w:r>
          </w:p>
        </w:tc>
        <w:tc>
          <w:tcPr>
            <w:tcW w:w="1142" w:type="dxa"/>
            <w:tcBorders>
              <w:top w:val="nil"/>
            </w:tcBorders>
            <w:vAlign w:val="center"/>
          </w:tcPr>
          <w:p w14:paraId="3C3F2847" w14:textId="34833802" w:rsidR="00FE2C91" w:rsidRPr="00995C43" w:rsidRDefault="00FE2C91" w:rsidP="0022627E">
            <w:pPr>
              <w:spacing w:line="240" w:lineRule="auto"/>
              <w:ind w:firstLine="0"/>
              <w:jc w:val="center"/>
            </w:pPr>
            <w:r w:rsidRPr="004A4DDC">
              <w:t>5.73</w:t>
            </w:r>
          </w:p>
        </w:tc>
        <w:tc>
          <w:tcPr>
            <w:tcW w:w="1143" w:type="dxa"/>
            <w:tcBorders>
              <w:top w:val="nil"/>
            </w:tcBorders>
            <w:shd w:val="clear" w:color="auto" w:fill="auto"/>
            <w:noWrap/>
            <w:vAlign w:val="center"/>
          </w:tcPr>
          <w:p w14:paraId="5DF8F5E5" w14:textId="680C9C5E" w:rsidR="00FE2C91" w:rsidRPr="00995C43" w:rsidRDefault="00FE2C91" w:rsidP="0022627E">
            <w:pPr>
              <w:spacing w:line="240" w:lineRule="auto"/>
              <w:ind w:firstLine="0"/>
              <w:jc w:val="center"/>
            </w:pPr>
            <w:r w:rsidRPr="004A4DDC">
              <w:t>.80</w:t>
            </w:r>
          </w:p>
        </w:tc>
        <w:tc>
          <w:tcPr>
            <w:tcW w:w="1143" w:type="dxa"/>
            <w:tcBorders>
              <w:top w:val="nil"/>
            </w:tcBorders>
            <w:shd w:val="clear" w:color="auto" w:fill="auto"/>
            <w:noWrap/>
            <w:vAlign w:val="center"/>
          </w:tcPr>
          <w:p w14:paraId="32FE44AF" w14:textId="46D7ACEC" w:rsidR="00FE2C91" w:rsidRPr="00995C43" w:rsidRDefault="00FE2C91" w:rsidP="0022627E">
            <w:pPr>
              <w:spacing w:line="240" w:lineRule="auto"/>
              <w:ind w:firstLine="0"/>
              <w:jc w:val="center"/>
            </w:pPr>
            <w:r w:rsidRPr="004A4DDC">
              <w:t>.36</w:t>
            </w:r>
          </w:p>
        </w:tc>
      </w:tr>
      <w:tr w:rsidR="00FE2C91" w:rsidRPr="00995C43" w14:paraId="01A3D814" w14:textId="77777777" w:rsidTr="001439B0">
        <w:trPr>
          <w:trHeight w:val="227"/>
        </w:trPr>
        <w:tc>
          <w:tcPr>
            <w:tcW w:w="1443" w:type="dxa"/>
            <w:shd w:val="clear" w:color="auto" w:fill="auto"/>
            <w:noWrap/>
            <w:vAlign w:val="center"/>
          </w:tcPr>
          <w:p w14:paraId="0132DE07" w14:textId="77777777" w:rsidR="00FE2C91" w:rsidRPr="00AA1F9F" w:rsidRDefault="00FE2C91" w:rsidP="0022627E">
            <w:pPr>
              <w:spacing w:line="240" w:lineRule="auto"/>
              <w:ind w:firstLine="0"/>
              <w:rPr>
                <w:i/>
              </w:rPr>
            </w:pPr>
          </w:p>
        </w:tc>
        <w:tc>
          <w:tcPr>
            <w:tcW w:w="1142" w:type="dxa"/>
            <w:shd w:val="clear" w:color="auto" w:fill="auto"/>
            <w:noWrap/>
            <w:vAlign w:val="center"/>
          </w:tcPr>
          <w:p w14:paraId="177C6A24" w14:textId="77777777" w:rsidR="00FE2C91" w:rsidRPr="00995C43" w:rsidRDefault="00FE2C91" w:rsidP="0022627E">
            <w:pPr>
              <w:spacing w:line="240" w:lineRule="auto"/>
              <w:ind w:firstLine="0"/>
              <w:jc w:val="center"/>
            </w:pPr>
          </w:p>
        </w:tc>
        <w:tc>
          <w:tcPr>
            <w:tcW w:w="1143" w:type="dxa"/>
            <w:vAlign w:val="center"/>
          </w:tcPr>
          <w:p w14:paraId="1B00B861" w14:textId="77777777" w:rsidR="00FE2C91" w:rsidRPr="00995C43" w:rsidRDefault="00FE2C91" w:rsidP="0022627E">
            <w:pPr>
              <w:spacing w:line="240" w:lineRule="auto"/>
              <w:ind w:firstLine="0"/>
              <w:jc w:val="center"/>
            </w:pPr>
          </w:p>
        </w:tc>
        <w:tc>
          <w:tcPr>
            <w:tcW w:w="1143" w:type="dxa"/>
            <w:shd w:val="clear" w:color="auto" w:fill="auto"/>
            <w:noWrap/>
            <w:vAlign w:val="center"/>
          </w:tcPr>
          <w:p w14:paraId="05AE234B" w14:textId="77777777" w:rsidR="00FE2C91" w:rsidRPr="00995C43" w:rsidRDefault="00FE2C91" w:rsidP="0022627E">
            <w:pPr>
              <w:spacing w:line="240" w:lineRule="auto"/>
              <w:ind w:firstLine="0"/>
              <w:jc w:val="center"/>
            </w:pPr>
          </w:p>
        </w:tc>
        <w:tc>
          <w:tcPr>
            <w:tcW w:w="1142" w:type="dxa"/>
            <w:shd w:val="clear" w:color="auto" w:fill="auto"/>
            <w:noWrap/>
            <w:vAlign w:val="center"/>
          </w:tcPr>
          <w:p w14:paraId="048C9901" w14:textId="77777777" w:rsidR="00FE2C91" w:rsidRPr="00995C43" w:rsidRDefault="00FE2C91" w:rsidP="0022627E">
            <w:pPr>
              <w:spacing w:line="240" w:lineRule="auto"/>
              <w:ind w:firstLine="0"/>
              <w:jc w:val="center"/>
            </w:pPr>
          </w:p>
        </w:tc>
        <w:tc>
          <w:tcPr>
            <w:tcW w:w="1143" w:type="dxa"/>
            <w:gridSpan w:val="2"/>
            <w:tcBorders>
              <w:bottom w:val="single" w:sz="4" w:space="0" w:color="auto"/>
            </w:tcBorders>
            <w:vAlign w:val="center"/>
          </w:tcPr>
          <w:p w14:paraId="03275279" w14:textId="3702831E" w:rsidR="00FE2C91" w:rsidRPr="00995C43" w:rsidRDefault="00FE2C91" w:rsidP="0022627E">
            <w:pPr>
              <w:spacing w:line="240" w:lineRule="auto"/>
              <w:ind w:firstLine="0"/>
              <w:jc w:val="center"/>
            </w:pPr>
            <w:r w:rsidRPr="00995C43">
              <w:t>Bs</w:t>
            </w:r>
          </w:p>
        </w:tc>
        <w:tc>
          <w:tcPr>
            <w:tcW w:w="1143" w:type="dxa"/>
            <w:tcBorders>
              <w:bottom w:val="single" w:sz="4" w:space="0" w:color="auto"/>
            </w:tcBorders>
            <w:shd w:val="clear" w:color="auto" w:fill="auto"/>
            <w:noWrap/>
            <w:vAlign w:val="center"/>
          </w:tcPr>
          <w:p w14:paraId="20D65F4B" w14:textId="29087F8B" w:rsidR="00FE2C91" w:rsidRPr="00995C43" w:rsidRDefault="00FE2C91" w:rsidP="0022627E">
            <w:pPr>
              <w:spacing w:line="240" w:lineRule="auto"/>
              <w:ind w:firstLine="0"/>
              <w:jc w:val="center"/>
            </w:pPr>
            <w:r w:rsidRPr="004A4DDC">
              <w:t>.68</w:t>
            </w:r>
          </w:p>
        </w:tc>
        <w:tc>
          <w:tcPr>
            <w:tcW w:w="1142" w:type="dxa"/>
            <w:tcBorders>
              <w:bottom w:val="single" w:sz="4" w:space="0" w:color="auto"/>
            </w:tcBorders>
            <w:vAlign w:val="center"/>
          </w:tcPr>
          <w:p w14:paraId="5B128A9C" w14:textId="4611B0AB" w:rsidR="00FE2C91" w:rsidRPr="00995C43" w:rsidRDefault="00FE2C91" w:rsidP="0022627E">
            <w:pPr>
              <w:spacing w:line="240" w:lineRule="auto"/>
              <w:ind w:firstLine="0"/>
              <w:jc w:val="center"/>
            </w:pPr>
            <w:r w:rsidRPr="004A4DDC">
              <w:t>.50</w:t>
            </w:r>
          </w:p>
        </w:tc>
        <w:tc>
          <w:tcPr>
            <w:tcW w:w="1143" w:type="dxa"/>
            <w:tcBorders>
              <w:bottom w:val="single" w:sz="4" w:space="0" w:color="auto"/>
            </w:tcBorders>
            <w:shd w:val="clear" w:color="auto" w:fill="auto"/>
            <w:noWrap/>
            <w:vAlign w:val="center"/>
          </w:tcPr>
          <w:p w14:paraId="715C7A5E" w14:textId="5B11AD5A" w:rsidR="00FE2C91" w:rsidRPr="00995C43" w:rsidRDefault="00FE2C91" w:rsidP="0022627E">
            <w:pPr>
              <w:spacing w:line="240" w:lineRule="auto"/>
              <w:ind w:firstLine="0"/>
              <w:jc w:val="center"/>
            </w:pPr>
            <w:r w:rsidRPr="004A4DDC">
              <w:t>4.59</w:t>
            </w:r>
          </w:p>
        </w:tc>
        <w:tc>
          <w:tcPr>
            <w:tcW w:w="1143" w:type="dxa"/>
            <w:tcBorders>
              <w:bottom w:val="single" w:sz="4" w:space="0" w:color="auto"/>
            </w:tcBorders>
            <w:shd w:val="clear" w:color="auto" w:fill="auto"/>
            <w:noWrap/>
            <w:vAlign w:val="center"/>
          </w:tcPr>
          <w:p w14:paraId="03CF5BB1" w14:textId="50344ACF" w:rsidR="00FE2C91" w:rsidRPr="00995C43" w:rsidRDefault="00FE2C91" w:rsidP="0022627E">
            <w:pPr>
              <w:spacing w:line="240" w:lineRule="auto"/>
              <w:ind w:firstLine="0"/>
              <w:jc w:val="center"/>
            </w:pPr>
            <w:r w:rsidRPr="004A4DDC">
              <w:t>20.75</w:t>
            </w:r>
          </w:p>
        </w:tc>
      </w:tr>
      <w:tr w:rsidR="00FE2C91" w:rsidRPr="00995C43" w14:paraId="43C89A2C" w14:textId="77777777" w:rsidTr="001439B0">
        <w:trPr>
          <w:trHeight w:val="227"/>
        </w:trPr>
        <w:tc>
          <w:tcPr>
            <w:tcW w:w="1443" w:type="dxa"/>
            <w:shd w:val="clear" w:color="auto" w:fill="auto"/>
            <w:noWrap/>
            <w:vAlign w:val="center"/>
          </w:tcPr>
          <w:p w14:paraId="4B1F7AD4" w14:textId="77777777" w:rsidR="00FE2C91" w:rsidRPr="00AA1F9F" w:rsidRDefault="00FE2C91" w:rsidP="0022627E">
            <w:pPr>
              <w:spacing w:line="240" w:lineRule="auto"/>
              <w:ind w:firstLine="0"/>
              <w:rPr>
                <w:i/>
              </w:rPr>
            </w:pPr>
          </w:p>
        </w:tc>
        <w:tc>
          <w:tcPr>
            <w:tcW w:w="1142" w:type="dxa"/>
            <w:shd w:val="clear" w:color="auto" w:fill="auto"/>
            <w:noWrap/>
            <w:vAlign w:val="center"/>
          </w:tcPr>
          <w:p w14:paraId="11B80367" w14:textId="77777777" w:rsidR="00FE2C91" w:rsidRPr="00995C43" w:rsidRDefault="00FE2C91" w:rsidP="0022627E">
            <w:pPr>
              <w:spacing w:line="240" w:lineRule="auto"/>
              <w:ind w:firstLine="0"/>
              <w:jc w:val="center"/>
            </w:pPr>
          </w:p>
        </w:tc>
        <w:tc>
          <w:tcPr>
            <w:tcW w:w="1143" w:type="dxa"/>
            <w:vAlign w:val="center"/>
          </w:tcPr>
          <w:p w14:paraId="5B674342" w14:textId="77777777" w:rsidR="00FE2C91" w:rsidRPr="00995C43" w:rsidRDefault="00FE2C91" w:rsidP="0022627E">
            <w:pPr>
              <w:spacing w:line="240" w:lineRule="auto"/>
              <w:ind w:firstLine="0"/>
              <w:jc w:val="center"/>
            </w:pPr>
          </w:p>
        </w:tc>
        <w:tc>
          <w:tcPr>
            <w:tcW w:w="1143" w:type="dxa"/>
            <w:shd w:val="clear" w:color="auto" w:fill="auto"/>
            <w:noWrap/>
            <w:vAlign w:val="center"/>
          </w:tcPr>
          <w:p w14:paraId="238C27B3" w14:textId="77777777" w:rsidR="00FE2C91" w:rsidRPr="00995C43" w:rsidRDefault="00FE2C91" w:rsidP="0022627E">
            <w:pPr>
              <w:spacing w:line="240" w:lineRule="auto"/>
              <w:ind w:firstLine="0"/>
              <w:jc w:val="center"/>
            </w:pPr>
          </w:p>
        </w:tc>
        <w:tc>
          <w:tcPr>
            <w:tcW w:w="1142" w:type="dxa"/>
            <w:shd w:val="clear" w:color="auto" w:fill="auto"/>
            <w:noWrap/>
            <w:vAlign w:val="center"/>
          </w:tcPr>
          <w:p w14:paraId="52DBC702" w14:textId="77777777" w:rsidR="00FE2C91" w:rsidRPr="00995C43" w:rsidRDefault="00FE2C91" w:rsidP="0022627E">
            <w:pPr>
              <w:spacing w:line="240" w:lineRule="auto"/>
              <w:ind w:firstLine="0"/>
              <w:jc w:val="center"/>
            </w:pPr>
          </w:p>
        </w:tc>
        <w:tc>
          <w:tcPr>
            <w:tcW w:w="1143" w:type="dxa"/>
            <w:gridSpan w:val="2"/>
            <w:tcBorders>
              <w:top w:val="single" w:sz="4" w:space="0" w:color="auto"/>
              <w:bottom w:val="single" w:sz="4" w:space="0" w:color="auto"/>
            </w:tcBorders>
            <w:vAlign w:val="center"/>
          </w:tcPr>
          <w:p w14:paraId="546E6E6B" w14:textId="0DB852A2" w:rsidR="00FE2C91" w:rsidRPr="00995C43" w:rsidRDefault="00FE2C91" w:rsidP="0022627E">
            <w:pPr>
              <w:spacing w:line="240" w:lineRule="auto"/>
              <w:ind w:firstLine="0"/>
              <w:jc w:val="center"/>
            </w:pPr>
            <w:r w:rsidRPr="00995C43">
              <w:t>Tot</w:t>
            </w:r>
            <w:r w:rsidR="0022627E">
              <w:t>al</w:t>
            </w:r>
          </w:p>
        </w:tc>
        <w:tc>
          <w:tcPr>
            <w:tcW w:w="1143" w:type="dxa"/>
            <w:tcBorders>
              <w:top w:val="single" w:sz="4" w:space="0" w:color="auto"/>
              <w:bottom w:val="single" w:sz="4" w:space="0" w:color="auto"/>
            </w:tcBorders>
            <w:shd w:val="clear" w:color="auto" w:fill="auto"/>
            <w:noWrap/>
            <w:vAlign w:val="center"/>
          </w:tcPr>
          <w:p w14:paraId="2B8EDEC8" w14:textId="0EA5CD36" w:rsidR="00FE2C91" w:rsidRPr="004A4DDC" w:rsidRDefault="00FE2C91" w:rsidP="0022627E">
            <w:pPr>
              <w:spacing w:line="240" w:lineRule="auto"/>
              <w:ind w:firstLine="0"/>
              <w:jc w:val="center"/>
            </w:pPr>
            <w:r w:rsidRPr="004A4DDC">
              <w:t>56.18</w:t>
            </w:r>
          </w:p>
        </w:tc>
        <w:tc>
          <w:tcPr>
            <w:tcW w:w="1142" w:type="dxa"/>
            <w:tcBorders>
              <w:top w:val="single" w:sz="4" w:space="0" w:color="auto"/>
              <w:bottom w:val="single" w:sz="4" w:space="0" w:color="auto"/>
            </w:tcBorders>
            <w:vAlign w:val="center"/>
          </w:tcPr>
          <w:p w14:paraId="23056551" w14:textId="09BE54CE" w:rsidR="00FE2C91" w:rsidRPr="004A4DDC" w:rsidRDefault="00FE2C91" w:rsidP="0022627E">
            <w:pPr>
              <w:spacing w:line="240" w:lineRule="auto"/>
              <w:ind w:firstLine="0"/>
              <w:jc w:val="center"/>
            </w:pPr>
            <w:r w:rsidRPr="004A4DDC">
              <w:t>16.20</w:t>
            </w:r>
          </w:p>
        </w:tc>
        <w:tc>
          <w:tcPr>
            <w:tcW w:w="1143" w:type="dxa"/>
            <w:tcBorders>
              <w:top w:val="single" w:sz="4" w:space="0" w:color="auto"/>
              <w:bottom w:val="single" w:sz="4" w:space="0" w:color="auto"/>
            </w:tcBorders>
            <w:shd w:val="clear" w:color="auto" w:fill="auto"/>
            <w:noWrap/>
            <w:vAlign w:val="center"/>
          </w:tcPr>
          <w:p w14:paraId="210C92EB" w14:textId="65C8218D" w:rsidR="00FE2C91" w:rsidRPr="004A4DDC" w:rsidRDefault="00FE2C91" w:rsidP="0022627E">
            <w:pPr>
              <w:spacing w:line="240" w:lineRule="auto"/>
              <w:ind w:firstLine="0"/>
              <w:jc w:val="center"/>
            </w:pPr>
            <w:r w:rsidRPr="004A4DDC">
              <w:t>.40</w:t>
            </w:r>
          </w:p>
        </w:tc>
        <w:tc>
          <w:tcPr>
            <w:tcW w:w="1143" w:type="dxa"/>
            <w:tcBorders>
              <w:top w:val="single" w:sz="4" w:space="0" w:color="auto"/>
              <w:bottom w:val="single" w:sz="4" w:space="0" w:color="auto"/>
            </w:tcBorders>
            <w:shd w:val="clear" w:color="auto" w:fill="auto"/>
            <w:noWrap/>
            <w:vAlign w:val="center"/>
          </w:tcPr>
          <w:p w14:paraId="7A6D0793" w14:textId="49BBF956" w:rsidR="00FE2C91" w:rsidRPr="004A4DDC" w:rsidRDefault="00FE2C91" w:rsidP="0022627E">
            <w:pPr>
              <w:spacing w:line="240" w:lineRule="auto"/>
              <w:ind w:firstLine="0"/>
              <w:jc w:val="center"/>
            </w:pPr>
            <w:r w:rsidRPr="004A4DDC">
              <w:t>.08</w:t>
            </w:r>
          </w:p>
        </w:tc>
      </w:tr>
    </w:tbl>
    <w:p w14:paraId="76BDF7FA" w14:textId="77777777" w:rsidR="009F7480" w:rsidRDefault="00D151D2" w:rsidP="009F7480">
      <w:pPr>
        <w:ind w:firstLine="0"/>
        <w:rPr>
          <w:i/>
        </w:rPr>
      </w:pPr>
      <w:r w:rsidRPr="00C617A8">
        <w:rPr>
          <w:i/>
        </w:rPr>
        <w:t>Note. P-burst=between two pauses; Ww=within word; Bw=between words; Bs=between sentences</w:t>
      </w:r>
    </w:p>
    <w:p w14:paraId="4C4AA222" w14:textId="77777777" w:rsidR="004B5F47" w:rsidRDefault="004B5F47" w:rsidP="009F7480">
      <w:pPr>
        <w:pStyle w:val="Caption"/>
      </w:pPr>
    </w:p>
    <w:p w14:paraId="057C1344" w14:textId="456CE359" w:rsidR="009F7480" w:rsidRPr="009F7480" w:rsidRDefault="009F7480" w:rsidP="009F7480">
      <w:pPr>
        <w:pStyle w:val="Caption"/>
      </w:pPr>
      <w:r>
        <w:t xml:space="preserve">Table </w:t>
      </w:r>
      <w:r w:rsidR="002D194A">
        <w:t>3</w:t>
      </w:r>
      <w:r>
        <w:t xml:space="preserve">. </w:t>
      </w:r>
      <w:r w:rsidR="001439B0" w:rsidRPr="001439B0">
        <w:t>Eye-fixation</w:t>
      </w:r>
      <w:r w:rsidR="001439B0">
        <w:t xml:space="preserve"> and Saccade</w:t>
      </w:r>
      <w:r w:rsidR="001439B0" w:rsidRPr="001439B0">
        <w:t xml:space="preserve"> Measures by Task Type (n=60)</w:t>
      </w:r>
      <w:r w:rsidR="001439B0">
        <w:t xml:space="preserve">. </w:t>
      </w:r>
      <w:r w:rsidR="001439B0" w:rsidRPr="00C617A8">
        <w:t xml:space="preserve">Full </w:t>
      </w:r>
      <w:r w:rsidR="00E974F5">
        <w:t>d</w:t>
      </w:r>
      <w:r w:rsidR="001439B0" w:rsidRPr="00C617A8">
        <w:t xml:space="preserve">escriptives (including </w:t>
      </w:r>
      <w:r w:rsidR="001439B0">
        <w:t>data by s</w:t>
      </w:r>
      <w:r w:rsidR="001439B0" w:rsidRPr="00C617A8">
        <w:t xml:space="preserve">tages) are available as online supportive material </w:t>
      </w:r>
      <w:r w:rsidR="002D194A" w:rsidRPr="00C617A8">
        <w:t>S</w:t>
      </w:r>
      <w:r w:rsidR="002D194A">
        <w:t>4</w:t>
      </w:r>
      <w:r w:rsidR="002D194A" w:rsidRPr="00C617A8">
        <w:t xml:space="preserve"> </w:t>
      </w:r>
      <w:r w:rsidR="001439B0" w:rsidRPr="00C617A8">
        <w:t xml:space="preserve">and </w:t>
      </w:r>
      <w:r w:rsidR="002D194A" w:rsidRPr="00C617A8">
        <w:t>S</w:t>
      </w:r>
      <w:r w:rsidR="002D194A">
        <w:t>5</w:t>
      </w:r>
      <w:r w:rsidR="001439B0" w:rsidRPr="00C617A8">
        <w:t>.</w:t>
      </w:r>
    </w:p>
    <w:tbl>
      <w:tblPr>
        <w:tblStyle w:val="TableGrid4"/>
        <w:tblW w:w="15309" w:type="dxa"/>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2"/>
        <w:gridCol w:w="993"/>
        <w:gridCol w:w="768"/>
        <w:gridCol w:w="612"/>
        <w:gridCol w:w="727"/>
        <w:gridCol w:w="728"/>
        <w:gridCol w:w="921"/>
        <w:gridCol w:w="922"/>
        <w:gridCol w:w="921"/>
        <w:gridCol w:w="922"/>
        <w:gridCol w:w="921"/>
        <w:gridCol w:w="921"/>
        <w:gridCol w:w="921"/>
        <w:gridCol w:w="922"/>
        <w:gridCol w:w="992"/>
        <w:gridCol w:w="992"/>
      </w:tblGrid>
      <w:tr w:rsidR="001439B0" w:rsidRPr="004B5F47" w14:paraId="0A32ACDC" w14:textId="77777777" w:rsidTr="004B5F47">
        <w:trPr>
          <w:cantSplit/>
          <w:trHeight w:val="68"/>
          <w:jc w:val="center"/>
        </w:trPr>
        <w:tc>
          <w:tcPr>
            <w:tcW w:w="1134" w:type="dxa"/>
            <w:vMerge w:val="restart"/>
            <w:tcMar>
              <w:left w:w="0" w:type="dxa"/>
              <w:right w:w="0" w:type="dxa"/>
            </w:tcMar>
            <w:vAlign w:val="center"/>
          </w:tcPr>
          <w:p w14:paraId="1234E834" w14:textId="77777777" w:rsidR="001439B0" w:rsidRPr="004B5F47" w:rsidRDefault="001439B0" w:rsidP="00995C43">
            <w:pPr>
              <w:ind w:firstLine="0"/>
              <w:rPr>
                <w:sz w:val="22"/>
              </w:rPr>
            </w:pPr>
          </w:p>
        </w:tc>
        <w:tc>
          <w:tcPr>
            <w:tcW w:w="4820" w:type="dxa"/>
            <w:gridSpan w:val="6"/>
            <w:tcBorders>
              <w:bottom w:val="single" w:sz="4" w:space="0" w:color="auto"/>
            </w:tcBorders>
            <w:shd w:val="clear" w:color="auto" w:fill="auto"/>
            <w:tcMar>
              <w:left w:w="0" w:type="dxa"/>
              <w:right w:w="0" w:type="dxa"/>
            </w:tcMar>
            <w:vAlign w:val="center"/>
          </w:tcPr>
          <w:p w14:paraId="4ABFB888" w14:textId="5904D8E9" w:rsidR="001439B0" w:rsidRPr="004B5F47" w:rsidRDefault="001439B0" w:rsidP="001439B0">
            <w:pPr>
              <w:ind w:firstLine="0"/>
              <w:jc w:val="left"/>
              <w:rPr>
                <w:sz w:val="22"/>
                <w:lang w:val="en-GB" w:eastAsia="en-US"/>
              </w:rPr>
            </w:pPr>
            <w:r w:rsidRPr="004B5F47">
              <w:rPr>
                <w:sz w:val="22"/>
                <w:lang w:val="en-GB" w:eastAsia="en-US"/>
              </w:rPr>
              <w:t>Fixation data</w:t>
            </w:r>
          </w:p>
        </w:tc>
        <w:tc>
          <w:tcPr>
            <w:tcW w:w="9355" w:type="dxa"/>
            <w:gridSpan w:val="10"/>
            <w:tcBorders>
              <w:bottom w:val="single" w:sz="4" w:space="0" w:color="auto"/>
            </w:tcBorders>
            <w:shd w:val="clear" w:color="auto" w:fill="auto"/>
            <w:tcMar>
              <w:left w:w="0" w:type="dxa"/>
              <w:right w:w="0" w:type="dxa"/>
            </w:tcMar>
            <w:vAlign w:val="center"/>
          </w:tcPr>
          <w:p w14:paraId="5DC28344" w14:textId="14D021BE" w:rsidR="001439B0" w:rsidRPr="004B5F47" w:rsidRDefault="001439B0" w:rsidP="009F7480">
            <w:pPr>
              <w:ind w:firstLine="0"/>
              <w:rPr>
                <w:sz w:val="22"/>
                <w:lang w:val="en-GB" w:eastAsia="en-US"/>
              </w:rPr>
            </w:pPr>
            <w:r w:rsidRPr="004B5F47">
              <w:rPr>
                <w:sz w:val="22"/>
                <w:lang w:val="en-GB" w:eastAsia="en-US"/>
              </w:rPr>
              <w:t>Saccade data</w:t>
            </w:r>
          </w:p>
        </w:tc>
      </w:tr>
      <w:tr w:rsidR="001439B0" w:rsidRPr="004B5F47" w14:paraId="52E86109" w14:textId="668196A3" w:rsidTr="004B5F47">
        <w:trPr>
          <w:cantSplit/>
          <w:trHeight w:val="68"/>
          <w:jc w:val="center"/>
        </w:trPr>
        <w:tc>
          <w:tcPr>
            <w:tcW w:w="1134" w:type="dxa"/>
            <w:vMerge/>
            <w:tcBorders>
              <w:bottom w:val="single" w:sz="4" w:space="0" w:color="auto"/>
            </w:tcBorders>
            <w:tcMar>
              <w:left w:w="0" w:type="dxa"/>
              <w:right w:w="0" w:type="dxa"/>
            </w:tcMar>
            <w:vAlign w:val="center"/>
          </w:tcPr>
          <w:p w14:paraId="000B89E7" w14:textId="77777777" w:rsidR="001439B0" w:rsidRPr="004B5F47" w:rsidRDefault="001439B0" w:rsidP="001439B0">
            <w:pPr>
              <w:ind w:firstLine="0"/>
              <w:jc w:val="center"/>
              <w:rPr>
                <w:sz w:val="22"/>
              </w:rPr>
            </w:pPr>
          </w:p>
        </w:tc>
        <w:tc>
          <w:tcPr>
            <w:tcW w:w="1985" w:type="dxa"/>
            <w:gridSpan w:val="2"/>
            <w:tcBorders>
              <w:top w:val="single" w:sz="4" w:space="0" w:color="auto"/>
              <w:bottom w:val="single" w:sz="4" w:space="0" w:color="auto"/>
            </w:tcBorders>
            <w:shd w:val="clear" w:color="auto" w:fill="auto"/>
            <w:tcMar>
              <w:left w:w="0" w:type="dxa"/>
              <w:right w:w="0" w:type="dxa"/>
            </w:tcMar>
            <w:vAlign w:val="center"/>
          </w:tcPr>
          <w:p w14:paraId="73FB9326" w14:textId="7487901C" w:rsidR="001439B0" w:rsidRPr="004B5F47" w:rsidRDefault="001439B0" w:rsidP="001439B0">
            <w:pPr>
              <w:ind w:firstLine="0"/>
              <w:jc w:val="center"/>
              <w:rPr>
                <w:sz w:val="22"/>
                <w:lang w:eastAsia="en-US"/>
              </w:rPr>
            </w:pPr>
            <w:r w:rsidRPr="004B5F47">
              <w:rPr>
                <w:sz w:val="22"/>
                <w:lang w:eastAsia="en-US"/>
              </w:rPr>
              <w:t>Total fixation</w:t>
            </w:r>
          </w:p>
          <w:p w14:paraId="42D41167" w14:textId="753100E0" w:rsidR="001439B0" w:rsidRPr="004B5F47" w:rsidRDefault="001439B0" w:rsidP="001439B0">
            <w:pPr>
              <w:ind w:firstLine="0"/>
              <w:jc w:val="center"/>
              <w:rPr>
                <w:sz w:val="22"/>
              </w:rPr>
            </w:pPr>
            <w:r w:rsidRPr="004B5F47">
              <w:rPr>
                <w:sz w:val="22"/>
                <w:lang w:eastAsia="en-US"/>
              </w:rPr>
              <w:t>duration (ms)</w:t>
            </w:r>
          </w:p>
        </w:tc>
        <w:tc>
          <w:tcPr>
            <w:tcW w:w="1380" w:type="dxa"/>
            <w:gridSpan w:val="2"/>
            <w:tcBorders>
              <w:top w:val="single" w:sz="4" w:space="0" w:color="auto"/>
              <w:bottom w:val="single" w:sz="4" w:space="0" w:color="auto"/>
            </w:tcBorders>
            <w:shd w:val="clear" w:color="auto" w:fill="auto"/>
            <w:tcMar>
              <w:left w:w="0" w:type="dxa"/>
              <w:right w:w="0" w:type="dxa"/>
            </w:tcMar>
            <w:vAlign w:val="center"/>
          </w:tcPr>
          <w:p w14:paraId="7A9FBDA9" w14:textId="77777777" w:rsidR="004B5F47" w:rsidRDefault="001439B0" w:rsidP="001439B0">
            <w:pPr>
              <w:ind w:firstLine="0"/>
              <w:jc w:val="center"/>
              <w:rPr>
                <w:sz w:val="22"/>
                <w:lang w:eastAsia="en-US"/>
              </w:rPr>
            </w:pPr>
            <w:r w:rsidRPr="004B5F47">
              <w:rPr>
                <w:sz w:val="22"/>
                <w:lang w:eastAsia="en-US"/>
              </w:rPr>
              <w:t xml:space="preserve">Fixation </w:t>
            </w:r>
          </w:p>
          <w:p w14:paraId="5FF98B5F" w14:textId="1AAD06C9" w:rsidR="001439B0" w:rsidRPr="004B5F47" w:rsidRDefault="0093014B" w:rsidP="001439B0">
            <w:pPr>
              <w:ind w:firstLine="0"/>
              <w:jc w:val="center"/>
              <w:rPr>
                <w:sz w:val="22"/>
              </w:rPr>
            </w:pPr>
            <w:r w:rsidRPr="004B5F47">
              <w:rPr>
                <w:sz w:val="22"/>
                <w:lang w:eastAsia="en-US"/>
              </w:rPr>
              <w:t>C</w:t>
            </w:r>
            <w:r w:rsidR="001439B0" w:rsidRPr="004B5F47">
              <w:rPr>
                <w:sz w:val="22"/>
                <w:lang w:eastAsia="en-US"/>
              </w:rPr>
              <w:t>ount</w:t>
            </w:r>
          </w:p>
        </w:tc>
        <w:tc>
          <w:tcPr>
            <w:tcW w:w="1455" w:type="dxa"/>
            <w:gridSpan w:val="2"/>
            <w:tcBorders>
              <w:top w:val="single" w:sz="4" w:space="0" w:color="auto"/>
              <w:bottom w:val="single" w:sz="4" w:space="0" w:color="auto"/>
            </w:tcBorders>
            <w:shd w:val="clear" w:color="auto" w:fill="auto"/>
            <w:tcMar>
              <w:left w:w="0" w:type="dxa"/>
              <w:right w:w="0" w:type="dxa"/>
            </w:tcMar>
            <w:vAlign w:val="center"/>
          </w:tcPr>
          <w:p w14:paraId="456927DE" w14:textId="4E53E3B3" w:rsidR="001439B0" w:rsidRPr="004B5F47" w:rsidRDefault="001439B0" w:rsidP="001439B0">
            <w:pPr>
              <w:ind w:firstLine="0"/>
              <w:jc w:val="center"/>
              <w:rPr>
                <w:sz w:val="22"/>
              </w:rPr>
            </w:pPr>
            <w:r w:rsidRPr="004B5F47">
              <w:rPr>
                <w:sz w:val="22"/>
                <w:lang w:eastAsia="en-US"/>
              </w:rPr>
              <w:t>Mean fixation length (ms)</w:t>
            </w:r>
          </w:p>
        </w:tc>
        <w:tc>
          <w:tcPr>
            <w:tcW w:w="1843" w:type="dxa"/>
            <w:gridSpan w:val="2"/>
            <w:tcBorders>
              <w:top w:val="single" w:sz="4" w:space="0" w:color="auto"/>
              <w:bottom w:val="single" w:sz="4" w:space="0" w:color="auto"/>
            </w:tcBorders>
            <w:shd w:val="clear" w:color="auto" w:fill="auto"/>
            <w:tcMar>
              <w:left w:w="0" w:type="dxa"/>
              <w:right w:w="0" w:type="dxa"/>
            </w:tcMar>
            <w:vAlign w:val="center"/>
          </w:tcPr>
          <w:p w14:paraId="49011AC6" w14:textId="508E716B" w:rsidR="001439B0" w:rsidRPr="004B5F47" w:rsidRDefault="001439B0" w:rsidP="004B5F47">
            <w:pPr>
              <w:ind w:firstLine="0"/>
              <w:jc w:val="center"/>
              <w:rPr>
                <w:sz w:val="22"/>
                <w:lang w:val="en-GB" w:eastAsia="en-US"/>
              </w:rPr>
            </w:pPr>
            <w:r w:rsidRPr="004B5F47">
              <w:rPr>
                <w:rFonts w:hint="eastAsia"/>
                <w:sz w:val="22"/>
                <w:lang w:eastAsia="en-US"/>
              </w:rPr>
              <w:t>B</w:t>
            </w:r>
            <w:r w:rsidRPr="004B5F47">
              <w:rPr>
                <w:sz w:val="22"/>
                <w:lang w:eastAsia="en-US"/>
              </w:rPr>
              <w:t>ackward</w:t>
            </w:r>
            <w:r w:rsidR="004B5F47">
              <w:rPr>
                <w:sz w:val="22"/>
                <w:lang w:val="en-GB" w:eastAsia="en-US"/>
              </w:rPr>
              <w:t xml:space="preserve"> </w:t>
            </w:r>
            <w:r w:rsidRPr="004B5F47">
              <w:rPr>
                <w:sz w:val="22"/>
                <w:lang w:eastAsia="en-US"/>
              </w:rPr>
              <w:t>Saccade</w:t>
            </w:r>
            <w:r w:rsidRPr="004B5F47">
              <w:rPr>
                <w:sz w:val="22"/>
                <w:lang w:val="en-GB" w:eastAsia="en-US"/>
              </w:rPr>
              <w:t>s</w:t>
            </w:r>
            <w:r w:rsidR="004B5F47">
              <w:rPr>
                <w:sz w:val="22"/>
                <w:lang w:val="en-GB" w:eastAsia="en-US"/>
              </w:rPr>
              <w:t xml:space="preserve"> </w:t>
            </w:r>
            <w:r w:rsidRPr="004B5F47">
              <w:rPr>
                <w:sz w:val="22"/>
                <w:lang w:val="en-GB" w:eastAsia="en-US"/>
              </w:rPr>
              <w:t>Number</w:t>
            </w:r>
          </w:p>
        </w:tc>
        <w:tc>
          <w:tcPr>
            <w:tcW w:w="1843" w:type="dxa"/>
            <w:gridSpan w:val="2"/>
            <w:tcBorders>
              <w:top w:val="single" w:sz="4" w:space="0" w:color="auto"/>
              <w:bottom w:val="single" w:sz="4" w:space="0" w:color="auto"/>
            </w:tcBorders>
            <w:shd w:val="clear" w:color="auto" w:fill="auto"/>
            <w:tcMar>
              <w:left w:w="0" w:type="dxa"/>
              <w:right w:w="0" w:type="dxa"/>
            </w:tcMar>
            <w:vAlign w:val="center"/>
          </w:tcPr>
          <w:p w14:paraId="45BDA138" w14:textId="7D765DBD" w:rsidR="001439B0" w:rsidRPr="004B5F47" w:rsidRDefault="001439B0" w:rsidP="001439B0">
            <w:pPr>
              <w:ind w:firstLine="0"/>
              <w:jc w:val="center"/>
              <w:rPr>
                <w:sz w:val="22"/>
                <w:lang w:val="en-GB" w:eastAsia="en-US"/>
              </w:rPr>
            </w:pPr>
            <w:r w:rsidRPr="004B5F47">
              <w:rPr>
                <w:rFonts w:hint="eastAsia"/>
                <w:sz w:val="22"/>
                <w:lang w:eastAsia="en-US"/>
              </w:rPr>
              <w:t>B</w:t>
            </w:r>
            <w:r w:rsidRPr="004B5F47">
              <w:rPr>
                <w:sz w:val="22"/>
                <w:lang w:eastAsia="en-US"/>
              </w:rPr>
              <w:t>ackward Saccade</w:t>
            </w:r>
            <w:r w:rsidRPr="004B5F47">
              <w:rPr>
                <w:sz w:val="22"/>
                <w:lang w:val="en-GB" w:eastAsia="en-US"/>
              </w:rPr>
              <w:t>s</w:t>
            </w:r>
          </w:p>
          <w:p w14:paraId="6848E59D" w14:textId="16DEB8CA" w:rsidR="001439B0" w:rsidRPr="004B5F47" w:rsidRDefault="001439B0" w:rsidP="001439B0">
            <w:pPr>
              <w:ind w:firstLine="0"/>
              <w:jc w:val="center"/>
              <w:rPr>
                <w:sz w:val="22"/>
              </w:rPr>
            </w:pPr>
            <w:r w:rsidRPr="004B5F47">
              <w:rPr>
                <w:sz w:val="22"/>
                <w:lang w:eastAsia="en-US"/>
              </w:rPr>
              <w:t>Median Length</w:t>
            </w:r>
          </w:p>
        </w:tc>
        <w:tc>
          <w:tcPr>
            <w:tcW w:w="1842" w:type="dxa"/>
            <w:gridSpan w:val="2"/>
            <w:tcBorders>
              <w:top w:val="single" w:sz="4" w:space="0" w:color="auto"/>
              <w:bottom w:val="single" w:sz="4" w:space="0" w:color="auto"/>
            </w:tcBorders>
            <w:vAlign w:val="center"/>
          </w:tcPr>
          <w:p w14:paraId="2A1A4773" w14:textId="77777777" w:rsidR="001439B0" w:rsidRPr="004B5F47" w:rsidRDefault="001439B0" w:rsidP="001439B0">
            <w:pPr>
              <w:ind w:firstLine="0"/>
              <w:jc w:val="center"/>
              <w:rPr>
                <w:sz w:val="22"/>
                <w:lang w:eastAsia="en-US"/>
              </w:rPr>
            </w:pPr>
            <w:r w:rsidRPr="004B5F47">
              <w:rPr>
                <w:sz w:val="22"/>
                <w:lang w:eastAsia="en-US"/>
              </w:rPr>
              <w:t>Forward Saccades</w:t>
            </w:r>
          </w:p>
          <w:p w14:paraId="0F13171A" w14:textId="4D33BFF2" w:rsidR="001439B0" w:rsidRPr="004B5F47" w:rsidRDefault="001439B0" w:rsidP="001439B0">
            <w:pPr>
              <w:ind w:firstLine="0"/>
              <w:jc w:val="center"/>
              <w:rPr>
                <w:sz w:val="22"/>
              </w:rPr>
            </w:pPr>
            <w:r w:rsidRPr="004B5F47">
              <w:rPr>
                <w:sz w:val="22"/>
                <w:lang w:eastAsia="en-US"/>
              </w:rPr>
              <w:t>Number</w:t>
            </w:r>
          </w:p>
        </w:tc>
        <w:tc>
          <w:tcPr>
            <w:tcW w:w="1843" w:type="dxa"/>
            <w:gridSpan w:val="2"/>
            <w:tcBorders>
              <w:top w:val="single" w:sz="4" w:space="0" w:color="auto"/>
              <w:bottom w:val="single" w:sz="4" w:space="0" w:color="auto"/>
            </w:tcBorders>
            <w:vAlign w:val="center"/>
          </w:tcPr>
          <w:p w14:paraId="6FDF74CE" w14:textId="77777777" w:rsidR="001439B0" w:rsidRPr="004B5F47" w:rsidRDefault="001439B0" w:rsidP="001439B0">
            <w:pPr>
              <w:ind w:firstLine="0"/>
              <w:jc w:val="center"/>
              <w:rPr>
                <w:sz w:val="22"/>
                <w:lang w:eastAsia="en-US"/>
              </w:rPr>
            </w:pPr>
            <w:r w:rsidRPr="004B5F47">
              <w:rPr>
                <w:sz w:val="22"/>
                <w:lang w:eastAsia="en-US"/>
              </w:rPr>
              <w:t>Forward Saccades</w:t>
            </w:r>
          </w:p>
          <w:p w14:paraId="73337446" w14:textId="578A0902" w:rsidR="001439B0" w:rsidRPr="004B5F47" w:rsidRDefault="001439B0" w:rsidP="001439B0">
            <w:pPr>
              <w:ind w:firstLine="0"/>
              <w:jc w:val="center"/>
              <w:rPr>
                <w:sz w:val="22"/>
              </w:rPr>
            </w:pPr>
            <w:r w:rsidRPr="004B5F47">
              <w:rPr>
                <w:sz w:val="22"/>
                <w:lang w:eastAsia="en-US"/>
              </w:rPr>
              <w:t>Median Length</w:t>
            </w:r>
          </w:p>
        </w:tc>
        <w:tc>
          <w:tcPr>
            <w:tcW w:w="1984" w:type="dxa"/>
            <w:gridSpan w:val="2"/>
            <w:tcBorders>
              <w:top w:val="single" w:sz="4" w:space="0" w:color="auto"/>
              <w:bottom w:val="single" w:sz="4" w:space="0" w:color="auto"/>
            </w:tcBorders>
            <w:vAlign w:val="center"/>
          </w:tcPr>
          <w:p w14:paraId="015DE326" w14:textId="77777777" w:rsidR="001439B0" w:rsidRPr="004B5F47" w:rsidRDefault="001439B0" w:rsidP="001439B0">
            <w:pPr>
              <w:ind w:firstLine="0"/>
              <w:jc w:val="center"/>
              <w:rPr>
                <w:sz w:val="22"/>
                <w:lang w:eastAsia="en-US"/>
              </w:rPr>
            </w:pPr>
            <w:r w:rsidRPr="004B5F47">
              <w:rPr>
                <w:rFonts w:hint="eastAsia"/>
                <w:sz w:val="22"/>
                <w:lang w:eastAsia="en-US"/>
              </w:rPr>
              <w:t>P</w:t>
            </w:r>
            <w:r w:rsidRPr="004B5F47">
              <w:rPr>
                <w:sz w:val="22"/>
                <w:lang w:eastAsia="en-US"/>
              </w:rPr>
              <w:t>roportion of</w:t>
            </w:r>
          </w:p>
          <w:p w14:paraId="147CE19B" w14:textId="09DFD6D0" w:rsidR="001439B0" w:rsidRPr="004B5F47" w:rsidRDefault="001439B0" w:rsidP="001439B0">
            <w:pPr>
              <w:ind w:firstLine="0"/>
              <w:jc w:val="center"/>
              <w:rPr>
                <w:sz w:val="22"/>
                <w:lang w:eastAsia="en-US"/>
              </w:rPr>
            </w:pPr>
            <w:r w:rsidRPr="004B5F47">
              <w:rPr>
                <w:sz w:val="22"/>
                <w:lang w:eastAsia="en-US"/>
              </w:rPr>
              <w:t>Backward</w:t>
            </w:r>
            <w:r w:rsidRPr="004B5F47">
              <w:rPr>
                <w:sz w:val="22"/>
                <w:lang w:val="en-GB" w:eastAsia="en-US"/>
              </w:rPr>
              <w:t xml:space="preserve"> </w:t>
            </w:r>
            <w:r w:rsidRPr="004B5F47">
              <w:rPr>
                <w:sz w:val="22"/>
                <w:lang w:eastAsia="en-US"/>
              </w:rPr>
              <w:t>Saccades</w:t>
            </w:r>
          </w:p>
        </w:tc>
      </w:tr>
      <w:tr w:rsidR="004B5F47" w:rsidRPr="004B5F47" w14:paraId="7AB905E1" w14:textId="15E7AA7D" w:rsidTr="004B5F47">
        <w:trPr>
          <w:cantSplit/>
          <w:trHeight w:val="68"/>
          <w:jc w:val="center"/>
        </w:trPr>
        <w:tc>
          <w:tcPr>
            <w:tcW w:w="1134" w:type="dxa"/>
            <w:tcBorders>
              <w:top w:val="single" w:sz="4" w:space="0" w:color="auto"/>
              <w:bottom w:val="single" w:sz="4" w:space="0" w:color="auto"/>
            </w:tcBorders>
            <w:tcMar>
              <w:left w:w="0" w:type="dxa"/>
              <w:right w:w="0" w:type="dxa"/>
            </w:tcMar>
            <w:vAlign w:val="center"/>
          </w:tcPr>
          <w:p w14:paraId="748F76EC" w14:textId="10738630" w:rsidR="009F7480" w:rsidRPr="004B5F47" w:rsidRDefault="001439B0" w:rsidP="009F7480">
            <w:pPr>
              <w:ind w:firstLine="0"/>
              <w:rPr>
                <w:sz w:val="22"/>
                <w:lang w:val="en-GB"/>
              </w:rPr>
            </w:pPr>
            <w:r w:rsidRPr="004B5F47">
              <w:rPr>
                <w:sz w:val="22"/>
                <w:lang w:val="en-GB"/>
              </w:rPr>
              <w:t>Task type</w:t>
            </w:r>
          </w:p>
        </w:tc>
        <w:tc>
          <w:tcPr>
            <w:tcW w:w="992" w:type="dxa"/>
            <w:tcBorders>
              <w:top w:val="single" w:sz="4" w:space="0" w:color="auto"/>
              <w:bottom w:val="single" w:sz="4" w:space="0" w:color="auto"/>
            </w:tcBorders>
            <w:shd w:val="clear" w:color="auto" w:fill="auto"/>
            <w:tcMar>
              <w:left w:w="0" w:type="dxa"/>
              <w:right w:w="0" w:type="dxa"/>
            </w:tcMar>
            <w:vAlign w:val="center"/>
          </w:tcPr>
          <w:p w14:paraId="3ED22F93" w14:textId="020E20C3" w:rsidR="009F7480" w:rsidRPr="004B5F47" w:rsidRDefault="009F7480" w:rsidP="001439B0">
            <w:pPr>
              <w:ind w:firstLine="0"/>
              <w:jc w:val="center"/>
              <w:rPr>
                <w:sz w:val="22"/>
                <w:lang w:val="en-GB"/>
              </w:rPr>
            </w:pPr>
            <w:r w:rsidRPr="004B5F47">
              <w:rPr>
                <w:sz w:val="22"/>
                <w:lang w:val="en-GB"/>
              </w:rPr>
              <w:t>M</w:t>
            </w:r>
          </w:p>
        </w:tc>
        <w:tc>
          <w:tcPr>
            <w:tcW w:w="993" w:type="dxa"/>
            <w:tcBorders>
              <w:top w:val="single" w:sz="4" w:space="0" w:color="auto"/>
              <w:bottom w:val="single" w:sz="4" w:space="0" w:color="auto"/>
            </w:tcBorders>
            <w:tcMar>
              <w:left w:w="0" w:type="dxa"/>
              <w:right w:w="0" w:type="dxa"/>
            </w:tcMar>
            <w:vAlign w:val="center"/>
          </w:tcPr>
          <w:p w14:paraId="2077ED5A" w14:textId="77777777" w:rsidR="009F7480" w:rsidRPr="004B5F47" w:rsidRDefault="009F7480" w:rsidP="001439B0">
            <w:pPr>
              <w:ind w:firstLine="0"/>
              <w:jc w:val="center"/>
              <w:rPr>
                <w:sz w:val="22"/>
              </w:rPr>
            </w:pPr>
            <w:r w:rsidRPr="004B5F47">
              <w:rPr>
                <w:sz w:val="22"/>
              </w:rPr>
              <w:t>SD</w:t>
            </w:r>
          </w:p>
        </w:tc>
        <w:tc>
          <w:tcPr>
            <w:tcW w:w="768" w:type="dxa"/>
            <w:tcBorders>
              <w:top w:val="single" w:sz="4" w:space="0" w:color="auto"/>
              <w:bottom w:val="single" w:sz="4" w:space="0" w:color="auto"/>
            </w:tcBorders>
            <w:shd w:val="clear" w:color="auto" w:fill="auto"/>
            <w:tcMar>
              <w:left w:w="0" w:type="dxa"/>
              <w:right w:w="0" w:type="dxa"/>
            </w:tcMar>
            <w:vAlign w:val="center"/>
          </w:tcPr>
          <w:p w14:paraId="37029E28" w14:textId="221DCF58" w:rsidR="009F7480" w:rsidRPr="004B5F47" w:rsidRDefault="009F7480" w:rsidP="001439B0">
            <w:pPr>
              <w:ind w:firstLine="0"/>
              <w:jc w:val="center"/>
              <w:rPr>
                <w:sz w:val="22"/>
              </w:rPr>
            </w:pPr>
            <w:r w:rsidRPr="004B5F47">
              <w:rPr>
                <w:sz w:val="22"/>
                <w:lang w:val="en-GB"/>
              </w:rPr>
              <w:t>M</w:t>
            </w:r>
          </w:p>
        </w:tc>
        <w:tc>
          <w:tcPr>
            <w:tcW w:w="612" w:type="dxa"/>
            <w:tcBorders>
              <w:top w:val="single" w:sz="4" w:space="0" w:color="auto"/>
              <w:bottom w:val="single" w:sz="4" w:space="0" w:color="auto"/>
            </w:tcBorders>
            <w:shd w:val="clear" w:color="auto" w:fill="auto"/>
            <w:tcMar>
              <w:left w:w="0" w:type="dxa"/>
              <w:right w:w="0" w:type="dxa"/>
            </w:tcMar>
            <w:vAlign w:val="center"/>
          </w:tcPr>
          <w:p w14:paraId="5EBD343D" w14:textId="6CA82EA5" w:rsidR="009F7480" w:rsidRPr="004B5F47" w:rsidRDefault="009F7480" w:rsidP="001439B0">
            <w:pPr>
              <w:ind w:firstLine="0"/>
              <w:jc w:val="center"/>
              <w:rPr>
                <w:sz w:val="22"/>
              </w:rPr>
            </w:pPr>
            <w:r w:rsidRPr="004B5F47">
              <w:rPr>
                <w:sz w:val="22"/>
              </w:rPr>
              <w:t>SD</w:t>
            </w:r>
          </w:p>
        </w:tc>
        <w:tc>
          <w:tcPr>
            <w:tcW w:w="727" w:type="dxa"/>
            <w:tcBorders>
              <w:top w:val="single" w:sz="4" w:space="0" w:color="auto"/>
              <w:bottom w:val="single" w:sz="4" w:space="0" w:color="auto"/>
            </w:tcBorders>
            <w:shd w:val="clear" w:color="auto" w:fill="auto"/>
            <w:tcMar>
              <w:left w:w="0" w:type="dxa"/>
              <w:right w:w="0" w:type="dxa"/>
            </w:tcMar>
            <w:vAlign w:val="center"/>
          </w:tcPr>
          <w:p w14:paraId="1B89F34F" w14:textId="40E63851" w:rsidR="009F7480" w:rsidRPr="004B5F47" w:rsidRDefault="009F7480" w:rsidP="001439B0">
            <w:pPr>
              <w:ind w:firstLine="0"/>
              <w:jc w:val="center"/>
              <w:rPr>
                <w:sz w:val="22"/>
                <w:lang w:val="en-GB"/>
              </w:rPr>
            </w:pPr>
            <w:r w:rsidRPr="004B5F47">
              <w:rPr>
                <w:sz w:val="22"/>
                <w:lang w:val="en-GB"/>
              </w:rPr>
              <w:t>M</w:t>
            </w:r>
          </w:p>
        </w:tc>
        <w:tc>
          <w:tcPr>
            <w:tcW w:w="728" w:type="dxa"/>
            <w:tcBorders>
              <w:top w:val="single" w:sz="4" w:space="0" w:color="auto"/>
              <w:bottom w:val="single" w:sz="4" w:space="0" w:color="auto"/>
            </w:tcBorders>
            <w:tcMar>
              <w:left w:w="0" w:type="dxa"/>
              <w:right w:w="0" w:type="dxa"/>
            </w:tcMar>
            <w:vAlign w:val="center"/>
          </w:tcPr>
          <w:p w14:paraId="1647EDCD" w14:textId="5B0B4ED2" w:rsidR="009F7480" w:rsidRPr="004B5F47" w:rsidRDefault="009F7480" w:rsidP="001439B0">
            <w:pPr>
              <w:ind w:firstLine="0"/>
              <w:jc w:val="center"/>
              <w:rPr>
                <w:sz w:val="22"/>
              </w:rPr>
            </w:pPr>
            <w:r w:rsidRPr="004B5F47">
              <w:rPr>
                <w:sz w:val="22"/>
              </w:rPr>
              <w:t>SD</w:t>
            </w:r>
          </w:p>
        </w:tc>
        <w:tc>
          <w:tcPr>
            <w:tcW w:w="921" w:type="dxa"/>
            <w:tcBorders>
              <w:top w:val="single" w:sz="4" w:space="0" w:color="auto"/>
              <w:bottom w:val="single" w:sz="4" w:space="0" w:color="auto"/>
            </w:tcBorders>
            <w:shd w:val="clear" w:color="auto" w:fill="auto"/>
            <w:tcMar>
              <w:left w:w="0" w:type="dxa"/>
              <w:right w:w="0" w:type="dxa"/>
            </w:tcMar>
            <w:vAlign w:val="center"/>
          </w:tcPr>
          <w:p w14:paraId="584B0470" w14:textId="10AE5B1C" w:rsidR="009F7480" w:rsidRPr="004B5F47" w:rsidRDefault="009F7480" w:rsidP="001439B0">
            <w:pPr>
              <w:ind w:firstLine="0"/>
              <w:jc w:val="center"/>
              <w:rPr>
                <w:sz w:val="22"/>
              </w:rPr>
            </w:pPr>
            <w:r w:rsidRPr="004B5F47">
              <w:rPr>
                <w:sz w:val="22"/>
                <w:lang w:val="en-GB"/>
              </w:rPr>
              <w:t>M</w:t>
            </w:r>
          </w:p>
        </w:tc>
        <w:tc>
          <w:tcPr>
            <w:tcW w:w="922" w:type="dxa"/>
            <w:tcBorders>
              <w:top w:val="single" w:sz="4" w:space="0" w:color="auto"/>
              <w:bottom w:val="single" w:sz="4" w:space="0" w:color="auto"/>
            </w:tcBorders>
            <w:shd w:val="clear" w:color="auto" w:fill="auto"/>
            <w:tcMar>
              <w:left w:w="0" w:type="dxa"/>
              <w:right w:w="0" w:type="dxa"/>
            </w:tcMar>
            <w:vAlign w:val="center"/>
          </w:tcPr>
          <w:p w14:paraId="07FC9DA5" w14:textId="0BE9FD31" w:rsidR="009F7480" w:rsidRPr="004B5F47" w:rsidRDefault="009F7480" w:rsidP="001439B0">
            <w:pPr>
              <w:ind w:firstLine="0"/>
              <w:jc w:val="center"/>
              <w:rPr>
                <w:sz w:val="22"/>
              </w:rPr>
            </w:pPr>
            <w:r w:rsidRPr="004B5F47">
              <w:rPr>
                <w:sz w:val="22"/>
              </w:rPr>
              <w:t>SD</w:t>
            </w:r>
          </w:p>
        </w:tc>
        <w:tc>
          <w:tcPr>
            <w:tcW w:w="921" w:type="dxa"/>
            <w:tcBorders>
              <w:top w:val="single" w:sz="4" w:space="0" w:color="auto"/>
              <w:bottom w:val="single" w:sz="4" w:space="0" w:color="auto"/>
            </w:tcBorders>
            <w:shd w:val="clear" w:color="auto" w:fill="auto"/>
            <w:tcMar>
              <w:left w:w="0" w:type="dxa"/>
              <w:right w:w="0" w:type="dxa"/>
            </w:tcMar>
            <w:vAlign w:val="center"/>
          </w:tcPr>
          <w:p w14:paraId="1309D18F" w14:textId="2AA3073C" w:rsidR="009F7480" w:rsidRPr="004B5F47" w:rsidRDefault="009F7480" w:rsidP="001439B0">
            <w:pPr>
              <w:ind w:firstLine="0"/>
              <w:jc w:val="center"/>
              <w:rPr>
                <w:sz w:val="22"/>
              </w:rPr>
            </w:pPr>
            <w:r w:rsidRPr="004B5F47">
              <w:rPr>
                <w:sz w:val="22"/>
                <w:lang w:val="en-GB"/>
              </w:rPr>
              <w:t>M</w:t>
            </w:r>
          </w:p>
        </w:tc>
        <w:tc>
          <w:tcPr>
            <w:tcW w:w="922" w:type="dxa"/>
            <w:tcBorders>
              <w:top w:val="single" w:sz="4" w:space="0" w:color="auto"/>
              <w:bottom w:val="single" w:sz="4" w:space="0" w:color="auto"/>
            </w:tcBorders>
            <w:vAlign w:val="center"/>
          </w:tcPr>
          <w:p w14:paraId="6E226B51" w14:textId="4B5958BF" w:rsidR="009F7480" w:rsidRPr="004B5F47" w:rsidRDefault="009F7480" w:rsidP="001439B0">
            <w:pPr>
              <w:ind w:firstLine="0"/>
              <w:jc w:val="center"/>
              <w:rPr>
                <w:sz w:val="22"/>
              </w:rPr>
            </w:pPr>
            <w:r w:rsidRPr="004B5F47">
              <w:rPr>
                <w:sz w:val="22"/>
              </w:rPr>
              <w:t>SD</w:t>
            </w:r>
          </w:p>
        </w:tc>
        <w:tc>
          <w:tcPr>
            <w:tcW w:w="921" w:type="dxa"/>
            <w:tcBorders>
              <w:top w:val="single" w:sz="4" w:space="0" w:color="auto"/>
              <w:bottom w:val="single" w:sz="4" w:space="0" w:color="auto"/>
            </w:tcBorders>
            <w:vAlign w:val="center"/>
          </w:tcPr>
          <w:p w14:paraId="41E84604" w14:textId="3DAE69F5" w:rsidR="009F7480" w:rsidRPr="004B5F47" w:rsidRDefault="009F7480" w:rsidP="001439B0">
            <w:pPr>
              <w:ind w:firstLine="0"/>
              <w:jc w:val="center"/>
              <w:rPr>
                <w:sz w:val="22"/>
              </w:rPr>
            </w:pPr>
            <w:r w:rsidRPr="004B5F47">
              <w:rPr>
                <w:sz w:val="22"/>
                <w:lang w:val="en-GB"/>
              </w:rPr>
              <w:t>M</w:t>
            </w:r>
          </w:p>
        </w:tc>
        <w:tc>
          <w:tcPr>
            <w:tcW w:w="921" w:type="dxa"/>
            <w:tcBorders>
              <w:top w:val="single" w:sz="4" w:space="0" w:color="auto"/>
              <w:bottom w:val="single" w:sz="4" w:space="0" w:color="auto"/>
            </w:tcBorders>
            <w:vAlign w:val="center"/>
          </w:tcPr>
          <w:p w14:paraId="0148EDAC" w14:textId="6723BC49" w:rsidR="009F7480" w:rsidRPr="004B5F47" w:rsidRDefault="009F7480" w:rsidP="001439B0">
            <w:pPr>
              <w:ind w:firstLine="0"/>
              <w:jc w:val="center"/>
              <w:rPr>
                <w:sz w:val="22"/>
              </w:rPr>
            </w:pPr>
            <w:r w:rsidRPr="004B5F47">
              <w:rPr>
                <w:sz w:val="22"/>
              </w:rPr>
              <w:t>SD</w:t>
            </w:r>
          </w:p>
        </w:tc>
        <w:tc>
          <w:tcPr>
            <w:tcW w:w="921" w:type="dxa"/>
            <w:tcBorders>
              <w:top w:val="single" w:sz="4" w:space="0" w:color="auto"/>
              <w:bottom w:val="single" w:sz="4" w:space="0" w:color="auto"/>
            </w:tcBorders>
            <w:vAlign w:val="center"/>
          </w:tcPr>
          <w:p w14:paraId="39C87D19" w14:textId="440B290C" w:rsidR="009F7480" w:rsidRPr="004B5F47" w:rsidRDefault="009F7480" w:rsidP="001439B0">
            <w:pPr>
              <w:ind w:firstLine="0"/>
              <w:jc w:val="center"/>
              <w:rPr>
                <w:sz w:val="22"/>
              </w:rPr>
            </w:pPr>
            <w:r w:rsidRPr="004B5F47">
              <w:rPr>
                <w:sz w:val="22"/>
                <w:lang w:val="en-GB"/>
              </w:rPr>
              <w:t>M</w:t>
            </w:r>
          </w:p>
        </w:tc>
        <w:tc>
          <w:tcPr>
            <w:tcW w:w="922" w:type="dxa"/>
            <w:tcBorders>
              <w:top w:val="single" w:sz="4" w:space="0" w:color="auto"/>
              <w:bottom w:val="single" w:sz="4" w:space="0" w:color="auto"/>
            </w:tcBorders>
            <w:vAlign w:val="center"/>
          </w:tcPr>
          <w:p w14:paraId="6B90523C" w14:textId="7B328593" w:rsidR="009F7480" w:rsidRPr="004B5F47" w:rsidRDefault="009F7480" w:rsidP="001439B0">
            <w:pPr>
              <w:ind w:firstLine="0"/>
              <w:jc w:val="center"/>
              <w:rPr>
                <w:sz w:val="22"/>
              </w:rPr>
            </w:pPr>
            <w:r w:rsidRPr="004B5F47">
              <w:rPr>
                <w:sz w:val="22"/>
              </w:rPr>
              <w:t>SD</w:t>
            </w:r>
          </w:p>
        </w:tc>
        <w:tc>
          <w:tcPr>
            <w:tcW w:w="992" w:type="dxa"/>
            <w:tcBorders>
              <w:top w:val="single" w:sz="4" w:space="0" w:color="auto"/>
              <w:bottom w:val="single" w:sz="4" w:space="0" w:color="auto"/>
            </w:tcBorders>
            <w:vAlign w:val="center"/>
          </w:tcPr>
          <w:p w14:paraId="2298CBB9" w14:textId="5C3B5EE6" w:rsidR="009F7480" w:rsidRPr="004B5F47" w:rsidRDefault="009F7480" w:rsidP="001439B0">
            <w:pPr>
              <w:ind w:firstLine="0"/>
              <w:jc w:val="center"/>
              <w:rPr>
                <w:sz w:val="22"/>
              </w:rPr>
            </w:pPr>
            <w:r w:rsidRPr="004B5F47">
              <w:rPr>
                <w:sz w:val="22"/>
                <w:lang w:val="en-GB"/>
              </w:rPr>
              <w:t>M</w:t>
            </w:r>
          </w:p>
        </w:tc>
        <w:tc>
          <w:tcPr>
            <w:tcW w:w="992" w:type="dxa"/>
            <w:tcBorders>
              <w:top w:val="single" w:sz="4" w:space="0" w:color="auto"/>
              <w:bottom w:val="single" w:sz="4" w:space="0" w:color="auto"/>
            </w:tcBorders>
            <w:vAlign w:val="center"/>
          </w:tcPr>
          <w:p w14:paraId="73843335" w14:textId="6CB47931" w:rsidR="009F7480" w:rsidRPr="004B5F47" w:rsidRDefault="009F7480" w:rsidP="001439B0">
            <w:pPr>
              <w:ind w:firstLine="0"/>
              <w:jc w:val="center"/>
              <w:rPr>
                <w:sz w:val="22"/>
              </w:rPr>
            </w:pPr>
            <w:r w:rsidRPr="004B5F47">
              <w:rPr>
                <w:sz w:val="22"/>
              </w:rPr>
              <w:t>SD</w:t>
            </w:r>
          </w:p>
        </w:tc>
      </w:tr>
      <w:tr w:rsidR="004B5F47" w:rsidRPr="004B5F47" w14:paraId="75E3C28C" w14:textId="31AD6221" w:rsidTr="004B5F47">
        <w:trPr>
          <w:cantSplit/>
          <w:trHeight w:val="68"/>
          <w:jc w:val="center"/>
        </w:trPr>
        <w:tc>
          <w:tcPr>
            <w:tcW w:w="1134" w:type="dxa"/>
            <w:tcBorders>
              <w:top w:val="single" w:sz="4" w:space="0" w:color="auto"/>
              <w:bottom w:val="single" w:sz="4" w:space="0" w:color="auto"/>
            </w:tcBorders>
            <w:tcMar>
              <w:left w:w="0" w:type="dxa"/>
              <w:right w:w="0" w:type="dxa"/>
            </w:tcMar>
            <w:vAlign w:val="center"/>
          </w:tcPr>
          <w:p w14:paraId="4DA7583E" w14:textId="2EBD8CA7" w:rsidR="009F7480" w:rsidRPr="004B5F47" w:rsidRDefault="009F7480" w:rsidP="009F7480">
            <w:pPr>
              <w:ind w:firstLine="0"/>
              <w:rPr>
                <w:rFonts w:eastAsia="Malgun Gothic"/>
                <w:sz w:val="22"/>
              </w:rPr>
            </w:pPr>
            <w:r w:rsidRPr="004B5F47">
              <w:rPr>
                <w:i/>
                <w:sz w:val="22"/>
                <w:lang w:eastAsia="en-US"/>
              </w:rPr>
              <w:t>Independent</w:t>
            </w:r>
          </w:p>
        </w:tc>
        <w:tc>
          <w:tcPr>
            <w:tcW w:w="992" w:type="dxa"/>
            <w:tcBorders>
              <w:top w:val="single" w:sz="4" w:space="0" w:color="auto"/>
              <w:bottom w:val="single" w:sz="4" w:space="0" w:color="auto"/>
            </w:tcBorders>
            <w:shd w:val="clear" w:color="auto" w:fill="auto"/>
            <w:tcMar>
              <w:left w:w="0" w:type="dxa"/>
              <w:right w:w="0" w:type="dxa"/>
            </w:tcMar>
            <w:vAlign w:val="center"/>
          </w:tcPr>
          <w:p w14:paraId="27F124FB" w14:textId="77777777" w:rsidR="009F7480" w:rsidRPr="004B5F47" w:rsidRDefault="009F7480" w:rsidP="001439B0">
            <w:pPr>
              <w:ind w:firstLine="0"/>
              <w:jc w:val="center"/>
              <w:rPr>
                <w:sz w:val="22"/>
              </w:rPr>
            </w:pPr>
            <w:r w:rsidRPr="004B5F47">
              <w:rPr>
                <w:sz w:val="22"/>
              </w:rPr>
              <w:t>31894.38</w:t>
            </w:r>
          </w:p>
        </w:tc>
        <w:tc>
          <w:tcPr>
            <w:tcW w:w="993" w:type="dxa"/>
            <w:tcBorders>
              <w:top w:val="single" w:sz="4" w:space="0" w:color="auto"/>
              <w:bottom w:val="single" w:sz="4" w:space="0" w:color="auto"/>
            </w:tcBorders>
            <w:shd w:val="clear" w:color="auto" w:fill="auto"/>
            <w:tcMar>
              <w:left w:w="0" w:type="dxa"/>
              <w:right w:w="0" w:type="dxa"/>
            </w:tcMar>
            <w:vAlign w:val="center"/>
          </w:tcPr>
          <w:p w14:paraId="69247E95" w14:textId="77777777" w:rsidR="009F7480" w:rsidRPr="004B5F47" w:rsidRDefault="009F7480" w:rsidP="001439B0">
            <w:pPr>
              <w:ind w:firstLine="0"/>
              <w:jc w:val="center"/>
              <w:rPr>
                <w:sz w:val="22"/>
              </w:rPr>
            </w:pPr>
            <w:r w:rsidRPr="004B5F47">
              <w:rPr>
                <w:sz w:val="22"/>
              </w:rPr>
              <w:t>8050.13</w:t>
            </w:r>
          </w:p>
        </w:tc>
        <w:tc>
          <w:tcPr>
            <w:tcW w:w="768" w:type="dxa"/>
            <w:tcBorders>
              <w:top w:val="single" w:sz="4" w:space="0" w:color="auto"/>
              <w:bottom w:val="single" w:sz="4" w:space="0" w:color="auto"/>
            </w:tcBorders>
            <w:tcMar>
              <w:left w:w="0" w:type="dxa"/>
              <w:right w:w="0" w:type="dxa"/>
            </w:tcMar>
            <w:vAlign w:val="center"/>
          </w:tcPr>
          <w:p w14:paraId="38190C52" w14:textId="0B125B51" w:rsidR="009F7480" w:rsidRPr="004B5F47" w:rsidRDefault="009F7480" w:rsidP="001439B0">
            <w:pPr>
              <w:ind w:firstLine="0"/>
              <w:jc w:val="center"/>
              <w:rPr>
                <w:sz w:val="22"/>
              </w:rPr>
            </w:pPr>
            <w:r w:rsidRPr="004B5F47">
              <w:rPr>
                <w:sz w:val="22"/>
              </w:rPr>
              <w:t>84.55</w:t>
            </w:r>
          </w:p>
        </w:tc>
        <w:tc>
          <w:tcPr>
            <w:tcW w:w="612" w:type="dxa"/>
            <w:tcBorders>
              <w:top w:val="single" w:sz="4" w:space="0" w:color="auto"/>
              <w:bottom w:val="single" w:sz="4" w:space="0" w:color="auto"/>
            </w:tcBorders>
            <w:tcMar>
              <w:left w:w="0" w:type="dxa"/>
              <w:right w:w="0" w:type="dxa"/>
            </w:tcMar>
            <w:vAlign w:val="center"/>
          </w:tcPr>
          <w:p w14:paraId="33FA78BC" w14:textId="5A45F124" w:rsidR="009F7480" w:rsidRPr="004B5F47" w:rsidRDefault="009F7480" w:rsidP="001439B0">
            <w:pPr>
              <w:ind w:firstLine="0"/>
              <w:jc w:val="center"/>
              <w:rPr>
                <w:sz w:val="22"/>
              </w:rPr>
            </w:pPr>
            <w:r w:rsidRPr="004B5F47">
              <w:rPr>
                <w:sz w:val="22"/>
              </w:rPr>
              <w:t>24.53</w:t>
            </w:r>
          </w:p>
        </w:tc>
        <w:tc>
          <w:tcPr>
            <w:tcW w:w="727" w:type="dxa"/>
            <w:tcBorders>
              <w:top w:val="single" w:sz="4" w:space="0" w:color="auto"/>
              <w:bottom w:val="single" w:sz="4" w:space="0" w:color="auto"/>
            </w:tcBorders>
            <w:tcMar>
              <w:left w:w="0" w:type="dxa"/>
              <w:right w:w="0" w:type="dxa"/>
            </w:tcMar>
            <w:vAlign w:val="center"/>
          </w:tcPr>
          <w:p w14:paraId="2AF6A10F" w14:textId="5BDBAE7F" w:rsidR="009F7480" w:rsidRPr="004B5F47" w:rsidRDefault="009F7480" w:rsidP="001439B0">
            <w:pPr>
              <w:ind w:firstLine="0"/>
              <w:jc w:val="center"/>
              <w:rPr>
                <w:sz w:val="22"/>
              </w:rPr>
            </w:pPr>
            <w:r w:rsidRPr="004B5F47">
              <w:rPr>
                <w:sz w:val="22"/>
              </w:rPr>
              <w:t>374.43</w:t>
            </w:r>
          </w:p>
        </w:tc>
        <w:tc>
          <w:tcPr>
            <w:tcW w:w="728" w:type="dxa"/>
            <w:tcBorders>
              <w:top w:val="single" w:sz="4" w:space="0" w:color="auto"/>
              <w:bottom w:val="single" w:sz="4" w:space="0" w:color="auto"/>
            </w:tcBorders>
            <w:tcMar>
              <w:left w:w="0" w:type="dxa"/>
              <w:right w:w="0" w:type="dxa"/>
            </w:tcMar>
            <w:vAlign w:val="center"/>
          </w:tcPr>
          <w:p w14:paraId="528D9158" w14:textId="15C220AC" w:rsidR="009F7480" w:rsidRPr="004B5F47" w:rsidRDefault="009F7480" w:rsidP="001439B0">
            <w:pPr>
              <w:ind w:firstLine="0"/>
              <w:jc w:val="center"/>
              <w:rPr>
                <w:sz w:val="22"/>
              </w:rPr>
            </w:pPr>
            <w:r w:rsidRPr="004B5F47">
              <w:rPr>
                <w:sz w:val="22"/>
              </w:rPr>
              <w:t>8.87</w:t>
            </w:r>
          </w:p>
        </w:tc>
        <w:tc>
          <w:tcPr>
            <w:tcW w:w="921" w:type="dxa"/>
            <w:tcBorders>
              <w:top w:val="single" w:sz="4" w:space="0" w:color="auto"/>
              <w:bottom w:val="single" w:sz="4" w:space="0" w:color="auto"/>
            </w:tcBorders>
            <w:tcMar>
              <w:left w:w="0" w:type="dxa"/>
              <w:right w:w="0" w:type="dxa"/>
            </w:tcMar>
            <w:vAlign w:val="center"/>
          </w:tcPr>
          <w:p w14:paraId="1C0DAF18" w14:textId="51A36457" w:rsidR="009F7480" w:rsidRPr="004B5F47" w:rsidRDefault="009F7480" w:rsidP="001439B0">
            <w:pPr>
              <w:ind w:firstLine="0"/>
              <w:jc w:val="center"/>
              <w:rPr>
                <w:sz w:val="22"/>
              </w:rPr>
            </w:pPr>
            <w:r w:rsidRPr="004B5F47">
              <w:rPr>
                <w:sz w:val="22"/>
              </w:rPr>
              <w:t>51.68</w:t>
            </w:r>
          </w:p>
        </w:tc>
        <w:tc>
          <w:tcPr>
            <w:tcW w:w="922" w:type="dxa"/>
            <w:tcBorders>
              <w:top w:val="single" w:sz="4" w:space="0" w:color="auto"/>
              <w:bottom w:val="single" w:sz="4" w:space="0" w:color="auto"/>
            </w:tcBorders>
            <w:tcMar>
              <w:left w:w="0" w:type="dxa"/>
              <w:right w:w="0" w:type="dxa"/>
            </w:tcMar>
            <w:vAlign w:val="center"/>
          </w:tcPr>
          <w:p w14:paraId="0ABD2FB1" w14:textId="044D3F17" w:rsidR="009F7480" w:rsidRPr="004B5F47" w:rsidRDefault="009F7480" w:rsidP="001439B0">
            <w:pPr>
              <w:ind w:firstLine="0"/>
              <w:jc w:val="center"/>
              <w:rPr>
                <w:sz w:val="22"/>
              </w:rPr>
            </w:pPr>
            <w:r w:rsidRPr="004B5F47">
              <w:rPr>
                <w:sz w:val="22"/>
              </w:rPr>
              <w:t>16.35</w:t>
            </w:r>
          </w:p>
        </w:tc>
        <w:tc>
          <w:tcPr>
            <w:tcW w:w="921" w:type="dxa"/>
            <w:tcBorders>
              <w:top w:val="single" w:sz="4" w:space="0" w:color="auto"/>
              <w:bottom w:val="single" w:sz="4" w:space="0" w:color="auto"/>
            </w:tcBorders>
            <w:tcMar>
              <w:left w:w="0" w:type="dxa"/>
              <w:right w:w="0" w:type="dxa"/>
            </w:tcMar>
            <w:vAlign w:val="center"/>
          </w:tcPr>
          <w:p w14:paraId="16DB4B48" w14:textId="227A14E6" w:rsidR="009F7480" w:rsidRPr="004B5F47" w:rsidRDefault="009F7480" w:rsidP="001439B0">
            <w:pPr>
              <w:ind w:firstLine="0"/>
              <w:jc w:val="center"/>
              <w:rPr>
                <w:sz w:val="22"/>
              </w:rPr>
            </w:pPr>
            <w:r w:rsidRPr="004B5F47">
              <w:rPr>
                <w:sz w:val="22"/>
              </w:rPr>
              <w:t>2.46</w:t>
            </w:r>
          </w:p>
        </w:tc>
        <w:tc>
          <w:tcPr>
            <w:tcW w:w="922" w:type="dxa"/>
            <w:tcBorders>
              <w:top w:val="single" w:sz="4" w:space="0" w:color="auto"/>
              <w:bottom w:val="single" w:sz="4" w:space="0" w:color="auto"/>
            </w:tcBorders>
            <w:vAlign w:val="center"/>
          </w:tcPr>
          <w:p w14:paraId="62810EA2" w14:textId="4080703B" w:rsidR="009F7480" w:rsidRPr="004B5F47" w:rsidRDefault="009F7480" w:rsidP="001439B0">
            <w:pPr>
              <w:ind w:firstLine="0"/>
              <w:jc w:val="center"/>
              <w:rPr>
                <w:sz w:val="22"/>
              </w:rPr>
            </w:pPr>
            <w:r w:rsidRPr="004B5F47">
              <w:rPr>
                <w:sz w:val="22"/>
              </w:rPr>
              <w:t>0.58</w:t>
            </w:r>
          </w:p>
        </w:tc>
        <w:tc>
          <w:tcPr>
            <w:tcW w:w="921" w:type="dxa"/>
            <w:tcBorders>
              <w:top w:val="single" w:sz="4" w:space="0" w:color="auto"/>
              <w:bottom w:val="single" w:sz="4" w:space="0" w:color="auto"/>
            </w:tcBorders>
            <w:vAlign w:val="center"/>
          </w:tcPr>
          <w:p w14:paraId="6122C28C" w14:textId="1A5E5583" w:rsidR="009F7480" w:rsidRPr="004B5F47" w:rsidRDefault="009F7480" w:rsidP="001439B0">
            <w:pPr>
              <w:ind w:firstLine="0"/>
              <w:jc w:val="center"/>
              <w:rPr>
                <w:sz w:val="22"/>
              </w:rPr>
            </w:pPr>
            <w:r w:rsidRPr="004B5F47">
              <w:rPr>
                <w:sz w:val="22"/>
              </w:rPr>
              <w:t>56.35</w:t>
            </w:r>
          </w:p>
        </w:tc>
        <w:tc>
          <w:tcPr>
            <w:tcW w:w="921" w:type="dxa"/>
            <w:tcBorders>
              <w:top w:val="single" w:sz="4" w:space="0" w:color="auto"/>
              <w:bottom w:val="single" w:sz="4" w:space="0" w:color="auto"/>
            </w:tcBorders>
            <w:vAlign w:val="center"/>
          </w:tcPr>
          <w:p w14:paraId="5B3A0F15" w14:textId="30034068" w:rsidR="009F7480" w:rsidRPr="004B5F47" w:rsidRDefault="009F7480" w:rsidP="001439B0">
            <w:pPr>
              <w:ind w:firstLine="0"/>
              <w:jc w:val="center"/>
              <w:rPr>
                <w:sz w:val="22"/>
              </w:rPr>
            </w:pPr>
            <w:r w:rsidRPr="004B5F47">
              <w:rPr>
                <w:sz w:val="22"/>
              </w:rPr>
              <w:t>17.37</w:t>
            </w:r>
          </w:p>
        </w:tc>
        <w:tc>
          <w:tcPr>
            <w:tcW w:w="921" w:type="dxa"/>
            <w:tcBorders>
              <w:top w:val="single" w:sz="4" w:space="0" w:color="auto"/>
              <w:bottom w:val="single" w:sz="4" w:space="0" w:color="auto"/>
            </w:tcBorders>
            <w:vAlign w:val="center"/>
          </w:tcPr>
          <w:p w14:paraId="0CED873D" w14:textId="07CAAA01" w:rsidR="009F7480" w:rsidRPr="004B5F47" w:rsidRDefault="009F7480" w:rsidP="001439B0">
            <w:pPr>
              <w:ind w:firstLine="0"/>
              <w:jc w:val="center"/>
              <w:rPr>
                <w:sz w:val="22"/>
              </w:rPr>
            </w:pPr>
            <w:r w:rsidRPr="004B5F47">
              <w:rPr>
                <w:sz w:val="22"/>
              </w:rPr>
              <w:t>2.26</w:t>
            </w:r>
          </w:p>
        </w:tc>
        <w:tc>
          <w:tcPr>
            <w:tcW w:w="922" w:type="dxa"/>
            <w:tcBorders>
              <w:top w:val="single" w:sz="4" w:space="0" w:color="auto"/>
              <w:bottom w:val="single" w:sz="4" w:space="0" w:color="auto"/>
            </w:tcBorders>
            <w:vAlign w:val="center"/>
          </w:tcPr>
          <w:p w14:paraId="610382ED" w14:textId="04E8A223" w:rsidR="009F7480" w:rsidRPr="004B5F47" w:rsidRDefault="009F7480" w:rsidP="001439B0">
            <w:pPr>
              <w:ind w:firstLine="0"/>
              <w:jc w:val="center"/>
              <w:rPr>
                <w:sz w:val="22"/>
              </w:rPr>
            </w:pPr>
            <w:r w:rsidRPr="004B5F47">
              <w:rPr>
                <w:sz w:val="22"/>
              </w:rPr>
              <w:t>0.41</w:t>
            </w:r>
          </w:p>
        </w:tc>
        <w:tc>
          <w:tcPr>
            <w:tcW w:w="992" w:type="dxa"/>
            <w:tcBorders>
              <w:top w:val="single" w:sz="4" w:space="0" w:color="auto"/>
              <w:bottom w:val="single" w:sz="4" w:space="0" w:color="auto"/>
            </w:tcBorders>
            <w:vAlign w:val="center"/>
          </w:tcPr>
          <w:p w14:paraId="6904A418" w14:textId="6BA0CDE9" w:rsidR="009F7480" w:rsidRPr="004B5F47" w:rsidRDefault="009F7480" w:rsidP="001439B0">
            <w:pPr>
              <w:ind w:firstLine="0"/>
              <w:jc w:val="center"/>
              <w:rPr>
                <w:sz w:val="22"/>
              </w:rPr>
            </w:pPr>
            <w:r w:rsidRPr="004B5F47">
              <w:rPr>
                <w:sz w:val="22"/>
              </w:rPr>
              <w:t>0.48</w:t>
            </w:r>
          </w:p>
        </w:tc>
        <w:tc>
          <w:tcPr>
            <w:tcW w:w="992" w:type="dxa"/>
            <w:tcBorders>
              <w:top w:val="single" w:sz="4" w:space="0" w:color="auto"/>
              <w:bottom w:val="single" w:sz="4" w:space="0" w:color="auto"/>
            </w:tcBorders>
            <w:vAlign w:val="center"/>
          </w:tcPr>
          <w:p w14:paraId="639A58CA" w14:textId="13086280" w:rsidR="009F7480" w:rsidRPr="004B5F47" w:rsidRDefault="009F7480" w:rsidP="001439B0">
            <w:pPr>
              <w:ind w:firstLine="0"/>
              <w:jc w:val="center"/>
              <w:rPr>
                <w:sz w:val="22"/>
              </w:rPr>
            </w:pPr>
            <w:r w:rsidRPr="004B5F47">
              <w:rPr>
                <w:sz w:val="22"/>
              </w:rPr>
              <w:t>0.00</w:t>
            </w:r>
          </w:p>
        </w:tc>
      </w:tr>
      <w:tr w:rsidR="004B5F47" w:rsidRPr="004B5F47" w14:paraId="2F92B7FB" w14:textId="334D1E31" w:rsidTr="004B5F47">
        <w:trPr>
          <w:cantSplit/>
          <w:trHeight w:val="68"/>
          <w:jc w:val="center"/>
        </w:trPr>
        <w:tc>
          <w:tcPr>
            <w:tcW w:w="1134" w:type="dxa"/>
            <w:tcBorders>
              <w:top w:val="single" w:sz="4" w:space="0" w:color="auto"/>
              <w:bottom w:val="single" w:sz="4" w:space="0" w:color="auto"/>
            </w:tcBorders>
            <w:tcMar>
              <w:left w:w="0" w:type="dxa"/>
              <w:right w:w="0" w:type="dxa"/>
            </w:tcMar>
            <w:vAlign w:val="center"/>
          </w:tcPr>
          <w:p w14:paraId="49999656" w14:textId="55E924BE" w:rsidR="009F7480" w:rsidRPr="004B5F47" w:rsidRDefault="009F7480" w:rsidP="009F7480">
            <w:pPr>
              <w:ind w:firstLine="0"/>
              <w:rPr>
                <w:sz w:val="22"/>
                <w:lang w:eastAsia="en-US"/>
              </w:rPr>
            </w:pPr>
            <w:r w:rsidRPr="004B5F47">
              <w:rPr>
                <w:i/>
                <w:sz w:val="22"/>
                <w:lang w:eastAsia="en-US"/>
              </w:rPr>
              <w:t>Integrated</w:t>
            </w:r>
          </w:p>
        </w:tc>
        <w:tc>
          <w:tcPr>
            <w:tcW w:w="992" w:type="dxa"/>
            <w:tcBorders>
              <w:top w:val="single" w:sz="4" w:space="0" w:color="auto"/>
              <w:bottom w:val="single" w:sz="4" w:space="0" w:color="auto"/>
            </w:tcBorders>
            <w:shd w:val="clear" w:color="auto" w:fill="auto"/>
            <w:tcMar>
              <w:left w:w="0" w:type="dxa"/>
              <w:right w:w="0" w:type="dxa"/>
            </w:tcMar>
            <w:vAlign w:val="center"/>
          </w:tcPr>
          <w:p w14:paraId="24294E31" w14:textId="77777777" w:rsidR="009F7480" w:rsidRPr="004B5F47" w:rsidRDefault="009F7480" w:rsidP="001439B0">
            <w:pPr>
              <w:ind w:firstLine="0"/>
              <w:jc w:val="center"/>
              <w:rPr>
                <w:sz w:val="22"/>
              </w:rPr>
            </w:pPr>
            <w:r w:rsidRPr="004B5F47">
              <w:rPr>
                <w:sz w:val="22"/>
              </w:rPr>
              <w:t>25680.93</w:t>
            </w:r>
          </w:p>
        </w:tc>
        <w:tc>
          <w:tcPr>
            <w:tcW w:w="993" w:type="dxa"/>
            <w:tcBorders>
              <w:top w:val="single" w:sz="4" w:space="0" w:color="auto"/>
              <w:bottom w:val="single" w:sz="4" w:space="0" w:color="auto"/>
            </w:tcBorders>
            <w:shd w:val="clear" w:color="auto" w:fill="auto"/>
            <w:tcMar>
              <w:left w:w="0" w:type="dxa"/>
              <w:right w:w="0" w:type="dxa"/>
            </w:tcMar>
            <w:vAlign w:val="center"/>
          </w:tcPr>
          <w:p w14:paraId="5FA96552" w14:textId="77777777" w:rsidR="009F7480" w:rsidRPr="004B5F47" w:rsidRDefault="009F7480" w:rsidP="001439B0">
            <w:pPr>
              <w:ind w:firstLine="0"/>
              <w:jc w:val="center"/>
              <w:rPr>
                <w:sz w:val="22"/>
              </w:rPr>
            </w:pPr>
            <w:r w:rsidRPr="004B5F47">
              <w:rPr>
                <w:sz w:val="22"/>
              </w:rPr>
              <w:t>751.62</w:t>
            </w:r>
          </w:p>
        </w:tc>
        <w:tc>
          <w:tcPr>
            <w:tcW w:w="768" w:type="dxa"/>
            <w:tcBorders>
              <w:top w:val="single" w:sz="4" w:space="0" w:color="auto"/>
              <w:bottom w:val="single" w:sz="4" w:space="0" w:color="auto"/>
            </w:tcBorders>
            <w:tcMar>
              <w:left w:w="0" w:type="dxa"/>
              <w:right w:w="0" w:type="dxa"/>
            </w:tcMar>
            <w:vAlign w:val="center"/>
          </w:tcPr>
          <w:p w14:paraId="00A0EB7C" w14:textId="4840CD31" w:rsidR="009F7480" w:rsidRPr="004B5F47" w:rsidRDefault="009F7480" w:rsidP="001439B0">
            <w:pPr>
              <w:ind w:firstLine="0"/>
              <w:jc w:val="center"/>
              <w:rPr>
                <w:sz w:val="22"/>
              </w:rPr>
            </w:pPr>
            <w:r w:rsidRPr="004B5F47">
              <w:rPr>
                <w:sz w:val="22"/>
              </w:rPr>
              <w:t>71.62</w:t>
            </w:r>
          </w:p>
        </w:tc>
        <w:tc>
          <w:tcPr>
            <w:tcW w:w="612" w:type="dxa"/>
            <w:tcBorders>
              <w:top w:val="single" w:sz="4" w:space="0" w:color="auto"/>
              <w:bottom w:val="single" w:sz="4" w:space="0" w:color="auto"/>
            </w:tcBorders>
            <w:tcMar>
              <w:left w:w="0" w:type="dxa"/>
              <w:right w:w="0" w:type="dxa"/>
            </w:tcMar>
            <w:vAlign w:val="center"/>
          </w:tcPr>
          <w:p w14:paraId="3876AEB7" w14:textId="790CA5D7" w:rsidR="009F7480" w:rsidRPr="004B5F47" w:rsidRDefault="009F7480" w:rsidP="001439B0">
            <w:pPr>
              <w:ind w:firstLine="0"/>
              <w:jc w:val="center"/>
              <w:rPr>
                <w:sz w:val="22"/>
              </w:rPr>
            </w:pPr>
            <w:r w:rsidRPr="004B5F47">
              <w:rPr>
                <w:sz w:val="22"/>
              </w:rPr>
              <w:t>6.58</w:t>
            </w:r>
          </w:p>
        </w:tc>
        <w:tc>
          <w:tcPr>
            <w:tcW w:w="727" w:type="dxa"/>
            <w:tcBorders>
              <w:top w:val="single" w:sz="4" w:space="0" w:color="auto"/>
              <w:bottom w:val="single" w:sz="4" w:space="0" w:color="auto"/>
            </w:tcBorders>
            <w:tcMar>
              <w:left w:w="0" w:type="dxa"/>
              <w:right w:w="0" w:type="dxa"/>
            </w:tcMar>
            <w:vAlign w:val="center"/>
          </w:tcPr>
          <w:p w14:paraId="3C1984F0" w14:textId="536C147D" w:rsidR="009F7480" w:rsidRPr="004B5F47" w:rsidRDefault="009F7480" w:rsidP="001439B0">
            <w:pPr>
              <w:ind w:firstLine="0"/>
              <w:jc w:val="center"/>
              <w:rPr>
                <w:sz w:val="22"/>
              </w:rPr>
            </w:pPr>
            <w:r w:rsidRPr="004B5F47">
              <w:rPr>
                <w:sz w:val="22"/>
              </w:rPr>
              <w:t>363.00</w:t>
            </w:r>
          </w:p>
        </w:tc>
        <w:tc>
          <w:tcPr>
            <w:tcW w:w="728" w:type="dxa"/>
            <w:tcBorders>
              <w:top w:val="single" w:sz="4" w:space="0" w:color="auto"/>
              <w:bottom w:val="single" w:sz="4" w:space="0" w:color="auto"/>
            </w:tcBorders>
            <w:tcMar>
              <w:left w:w="0" w:type="dxa"/>
              <w:right w:w="0" w:type="dxa"/>
            </w:tcMar>
            <w:vAlign w:val="center"/>
          </w:tcPr>
          <w:p w14:paraId="3A0DC40E" w14:textId="745AED7A" w:rsidR="009F7480" w:rsidRPr="004B5F47" w:rsidRDefault="009F7480" w:rsidP="001439B0">
            <w:pPr>
              <w:ind w:firstLine="0"/>
              <w:jc w:val="center"/>
              <w:rPr>
                <w:sz w:val="22"/>
              </w:rPr>
            </w:pPr>
            <w:r w:rsidRPr="004B5F47">
              <w:rPr>
                <w:sz w:val="22"/>
              </w:rPr>
              <w:t>1.20</w:t>
            </w:r>
          </w:p>
        </w:tc>
        <w:tc>
          <w:tcPr>
            <w:tcW w:w="921" w:type="dxa"/>
            <w:tcBorders>
              <w:top w:val="single" w:sz="4" w:space="0" w:color="auto"/>
              <w:bottom w:val="single" w:sz="4" w:space="0" w:color="auto"/>
            </w:tcBorders>
            <w:tcMar>
              <w:left w:w="0" w:type="dxa"/>
              <w:right w:w="0" w:type="dxa"/>
            </w:tcMar>
            <w:vAlign w:val="center"/>
          </w:tcPr>
          <w:p w14:paraId="3D2710E6" w14:textId="67616053" w:rsidR="009F7480" w:rsidRPr="004B5F47" w:rsidRDefault="009F7480" w:rsidP="001439B0">
            <w:pPr>
              <w:ind w:firstLine="0"/>
              <w:jc w:val="center"/>
              <w:rPr>
                <w:sz w:val="22"/>
              </w:rPr>
            </w:pPr>
            <w:r w:rsidRPr="004B5F47">
              <w:rPr>
                <w:sz w:val="22"/>
              </w:rPr>
              <w:t>35.31</w:t>
            </w:r>
          </w:p>
        </w:tc>
        <w:tc>
          <w:tcPr>
            <w:tcW w:w="922" w:type="dxa"/>
            <w:tcBorders>
              <w:top w:val="single" w:sz="4" w:space="0" w:color="auto"/>
              <w:bottom w:val="single" w:sz="4" w:space="0" w:color="auto"/>
            </w:tcBorders>
            <w:tcMar>
              <w:left w:w="0" w:type="dxa"/>
              <w:right w:w="0" w:type="dxa"/>
            </w:tcMar>
            <w:vAlign w:val="center"/>
          </w:tcPr>
          <w:p w14:paraId="3D5D1AB4" w14:textId="1DB94185" w:rsidR="009F7480" w:rsidRPr="004B5F47" w:rsidRDefault="009F7480" w:rsidP="001439B0">
            <w:pPr>
              <w:ind w:firstLine="0"/>
              <w:jc w:val="center"/>
              <w:rPr>
                <w:sz w:val="22"/>
              </w:rPr>
            </w:pPr>
            <w:r w:rsidRPr="004B5F47">
              <w:rPr>
                <w:sz w:val="22"/>
              </w:rPr>
              <w:t>4.50</w:t>
            </w:r>
          </w:p>
        </w:tc>
        <w:tc>
          <w:tcPr>
            <w:tcW w:w="921" w:type="dxa"/>
            <w:tcBorders>
              <w:top w:val="single" w:sz="4" w:space="0" w:color="auto"/>
              <w:bottom w:val="single" w:sz="4" w:space="0" w:color="auto"/>
            </w:tcBorders>
            <w:tcMar>
              <w:left w:w="0" w:type="dxa"/>
              <w:right w:w="0" w:type="dxa"/>
            </w:tcMar>
            <w:vAlign w:val="center"/>
          </w:tcPr>
          <w:p w14:paraId="37D633EC" w14:textId="67135E56" w:rsidR="009F7480" w:rsidRPr="004B5F47" w:rsidRDefault="009F7480" w:rsidP="001439B0">
            <w:pPr>
              <w:ind w:firstLine="0"/>
              <w:jc w:val="center"/>
              <w:rPr>
                <w:sz w:val="22"/>
              </w:rPr>
            </w:pPr>
            <w:r w:rsidRPr="004B5F47">
              <w:rPr>
                <w:sz w:val="22"/>
              </w:rPr>
              <w:t>2.14</w:t>
            </w:r>
          </w:p>
        </w:tc>
        <w:tc>
          <w:tcPr>
            <w:tcW w:w="922" w:type="dxa"/>
            <w:tcBorders>
              <w:top w:val="single" w:sz="4" w:space="0" w:color="auto"/>
              <w:bottom w:val="single" w:sz="4" w:space="0" w:color="auto"/>
            </w:tcBorders>
            <w:vAlign w:val="center"/>
          </w:tcPr>
          <w:p w14:paraId="0F5524B4" w14:textId="6D16ECF8" w:rsidR="009F7480" w:rsidRPr="004B5F47" w:rsidRDefault="009F7480" w:rsidP="001439B0">
            <w:pPr>
              <w:ind w:firstLine="0"/>
              <w:jc w:val="center"/>
              <w:rPr>
                <w:sz w:val="22"/>
              </w:rPr>
            </w:pPr>
            <w:r w:rsidRPr="004B5F47">
              <w:rPr>
                <w:sz w:val="22"/>
              </w:rPr>
              <w:t>0.30</w:t>
            </w:r>
          </w:p>
        </w:tc>
        <w:tc>
          <w:tcPr>
            <w:tcW w:w="921" w:type="dxa"/>
            <w:tcBorders>
              <w:top w:val="single" w:sz="4" w:space="0" w:color="auto"/>
              <w:bottom w:val="single" w:sz="4" w:space="0" w:color="auto"/>
            </w:tcBorders>
            <w:vAlign w:val="center"/>
          </w:tcPr>
          <w:p w14:paraId="2BF46695" w14:textId="238DDD3B" w:rsidR="009F7480" w:rsidRPr="004B5F47" w:rsidRDefault="009F7480" w:rsidP="001439B0">
            <w:pPr>
              <w:ind w:firstLine="0"/>
              <w:jc w:val="center"/>
              <w:rPr>
                <w:sz w:val="22"/>
              </w:rPr>
            </w:pPr>
            <w:r w:rsidRPr="004B5F47">
              <w:rPr>
                <w:sz w:val="22"/>
              </w:rPr>
              <w:t>39.63</w:t>
            </w:r>
          </w:p>
        </w:tc>
        <w:tc>
          <w:tcPr>
            <w:tcW w:w="921" w:type="dxa"/>
            <w:tcBorders>
              <w:top w:val="single" w:sz="4" w:space="0" w:color="auto"/>
              <w:bottom w:val="single" w:sz="4" w:space="0" w:color="auto"/>
            </w:tcBorders>
            <w:vAlign w:val="center"/>
          </w:tcPr>
          <w:p w14:paraId="7E88363A" w14:textId="146CF315" w:rsidR="009F7480" w:rsidRPr="004B5F47" w:rsidRDefault="009F7480" w:rsidP="001439B0">
            <w:pPr>
              <w:ind w:firstLine="0"/>
              <w:jc w:val="center"/>
              <w:rPr>
                <w:sz w:val="22"/>
              </w:rPr>
            </w:pPr>
            <w:r w:rsidRPr="004B5F47">
              <w:rPr>
                <w:sz w:val="22"/>
              </w:rPr>
              <w:t>3.42</w:t>
            </w:r>
          </w:p>
        </w:tc>
        <w:tc>
          <w:tcPr>
            <w:tcW w:w="921" w:type="dxa"/>
            <w:tcBorders>
              <w:top w:val="single" w:sz="4" w:space="0" w:color="auto"/>
              <w:bottom w:val="single" w:sz="4" w:space="0" w:color="auto"/>
            </w:tcBorders>
            <w:vAlign w:val="center"/>
          </w:tcPr>
          <w:p w14:paraId="6A622D51" w14:textId="32B62D85" w:rsidR="009F7480" w:rsidRPr="004B5F47" w:rsidRDefault="009F7480" w:rsidP="001439B0">
            <w:pPr>
              <w:ind w:firstLine="0"/>
              <w:jc w:val="center"/>
              <w:rPr>
                <w:sz w:val="22"/>
              </w:rPr>
            </w:pPr>
            <w:r w:rsidRPr="004B5F47">
              <w:rPr>
                <w:sz w:val="22"/>
              </w:rPr>
              <w:t>2.02</w:t>
            </w:r>
          </w:p>
        </w:tc>
        <w:tc>
          <w:tcPr>
            <w:tcW w:w="922" w:type="dxa"/>
            <w:tcBorders>
              <w:top w:val="single" w:sz="4" w:space="0" w:color="auto"/>
              <w:bottom w:val="single" w:sz="4" w:space="0" w:color="auto"/>
            </w:tcBorders>
            <w:vAlign w:val="center"/>
          </w:tcPr>
          <w:p w14:paraId="6BC432EA" w14:textId="11FD0656" w:rsidR="009F7480" w:rsidRPr="004B5F47" w:rsidRDefault="009F7480" w:rsidP="001439B0">
            <w:pPr>
              <w:ind w:firstLine="0"/>
              <w:jc w:val="center"/>
              <w:rPr>
                <w:sz w:val="22"/>
              </w:rPr>
            </w:pPr>
            <w:r w:rsidRPr="004B5F47">
              <w:rPr>
                <w:sz w:val="22"/>
              </w:rPr>
              <w:t>0.30</w:t>
            </w:r>
          </w:p>
        </w:tc>
        <w:tc>
          <w:tcPr>
            <w:tcW w:w="992" w:type="dxa"/>
            <w:tcBorders>
              <w:top w:val="single" w:sz="4" w:space="0" w:color="auto"/>
              <w:bottom w:val="single" w:sz="4" w:space="0" w:color="auto"/>
            </w:tcBorders>
            <w:vAlign w:val="center"/>
          </w:tcPr>
          <w:p w14:paraId="207839D6" w14:textId="32E8BB81" w:rsidR="009F7480" w:rsidRPr="004B5F47" w:rsidRDefault="009F7480" w:rsidP="001439B0">
            <w:pPr>
              <w:ind w:firstLine="0"/>
              <w:jc w:val="center"/>
              <w:rPr>
                <w:sz w:val="22"/>
              </w:rPr>
            </w:pPr>
            <w:r w:rsidRPr="004B5F47">
              <w:rPr>
                <w:sz w:val="22"/>
              </w:rPr>
              <w:t>0.47</w:t>
            </w:r>
          </w:p>
        </w:tc>
        <w:tc>
          <w:tcPr>
            <w:tcW w:w="992" w:type="dxa"/>
            <w:tcBorders>
              <w:top w:val="single" w:sz="4" w:space="0" w:color="auto"/>
              <w:bottom w:val="single" w:sz="4" w:space="0" w:color="auto"/>
            </w:tcBorders>
            <w:vAlign w:val="center"/>
          </w:tcPr>
          <w:p w14:paraId="308C0B5A" w14:textId="256E086D" w:rsidR="009F7480" w:rsidRPr="004B5F47" w:rsidRDefault="009F7480" w:rsidP="001439B0">
            <w:pPr>
              <w:ind w:firstLine="0"/>
              <w:jc w:val="center"/>
              <w:rPr>
                <w:sz w:val="22"/>
              </w:rPr>
            </w:pPr>
            <w:r w:rsidRPr="004B5F47">
              <w:rPr>
                <w:sz w:val="22"/>
              </w:rPr>
              <w:t>0.01</w:t>
            </w:r>
          </w:p>
        </w:tc>
      </w:tr>
    </w:tbl>
    <w:p w14:paraId="6777D862" w14:textId="77777777" w:rsidR="005348DF" w:rsidRDefault="005348DF">
      <w:pPr>
        <w:spacing w:after="160" w:line="259" w:lineRule="auto"/>
        <w:ind w:firstLine="0"/>
        <w:jc w:val="left"/>
        <w:rPr>
          <w:i/>
        </w:rPr>
        <w:sectPr w:rsidR="005348DF" w:rsidSect="00AA1F9F">
          <w:pgSz w:w="16838" w:h="11906" w:orient="landscape"/>
          <w:pgMar w:top="1440" w:right="1440" w:bottom="1440" w:left="1440" w:header="708" w:footer="708" w:gutter="0"/>
          <w:cols w:space="708"/>
          <w:docGrid w:linePitch="360"/>
        </w:sectPr>
      </w:pPr>
    </w:p>
    <w:p w14:paraId="5AC7A1F0" w14:textId="1CBCCCD7" w:rsidR="006C70F5" w:rsidRPr="00E47A17" w:rsidRDefault="006C70F5" w:rsidP="005348DF">
      <w:pPr>
        <w:spacing w:line="240" w:lineRule="auto"/>
        <w:ind w:left="-284" w:firstLine="0"/>
        <w:rPr>
          <w:i/>
        </w:rPr>
      </w:pPr>
      <w:r w:rsidRPr="00E47A17">
        <w:rPr>
          <w:i/>
        </w:rPr>
        <w:lastRenderedPageBreak/>
        <w:t xml:space="preserve">Table </w:t>
      </w:r>
      <w:r w:rsidR="002D194A">
        <w:rPr>
          <w:i/>
        </w:rPr>
        <w:t>4</w:t>
      </w:r>
      <w:r w:rsidRPr="00E47A17">
        <w:rPr>
          <w:i/>
        </w:rPr>
        <w:t xml:space="preserve">. Significant Effects Identified by the Models Examining the Effects of Task Type on Writing Behaviours </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256"/>
        <w:gridCol w:w="850"/>
        <w:gridCol w:w="992"/>
        <w:gridCol w:w="857"/>
        <w:gridCol w:w="703"/>
        <w:gridCol w:w="708"/>
        <w:gridCol w:w="567"/>
        <w:gridCol w:w="567"/>
      </w:tblGrid>
      <w:tr w:rsidR="008A2556" w:rsidRPr="00E47A17" w14:paraId="76C01011" w14:textId="77777777" w:rsidTr="00F67809">
        <w:tc>
          <w:tcPr>
            <w:tcW w:w="3256" w:type="dxa"/>
            <w:tcBorders>
              <w:top w:val="single" w:sz="4" w:space="0" w:color="auto"/>
              <w:bottom w:val="single" w:sz="4" w:space="0" w:color="auto"/>
            </w:tcBorders>
            <w:vAlign w:val="center"/>
          </w:tcPr>
          <w:p w14:paraId="379C6D1F" w14:textId="77777777" w:rsidR="008A2556" w:rsidRPr="00E47A17" w:rsidRDefault="008A2556" w:rsidP="008A2556">
            <w:pPr>
              <w:pStyle w:val="NoSpacing"/>
              <w:jc w:val="left"/>
              <w:rPr>
                <w:color w:val="auto"/>
              </w:rPr>
            </w:pPr>
            <w:r w:rsidRPr="00E47A17">
              <w:rPr>
                <w:color w:val="auto"/>
              </w:rPr>
              <w:t>Dependent variable</w:t>
            </w:r>
          </w:p>
        </w:tc>
        <w:tc>
          <w:tcPr>
            <w:tcW w:w="850" w:type="dxa"/>
            <w:tcBorders>
              <w:top w:val="single" w:sz="4" w:space="0" w:color="auto"/>
              <w:bottom w:val="single" w:sz="4" w:space="0" w:color="auto"/>
            </w:tcBorders>
            <w:tcMar>
              <w:top w:w="0" w:type="dxa"/>
              <w:left w:w="28" w:type="dxa"/>
              <w:bottom w:w="0" w:type="dxa"/>
              <w:right w:w="28" w:type="dxa"/>
            </w:tcMar>
            <w:vAlign w:val="center"/>
          </w:tcPr>
          <w:p w14:paraId="07131E8C" w14:textId="77777777" w:rsidR="008A2556" w:rsidRPr="00E47A17" w:rsidRDefault="008A2556" w:rsidP="008A2556">
            <w:pPr>
              <w:pStyle w:val="NoSpacing"/>
              <w:rPr>
                <w:color w:val="auto"/>
              </w:rPr>
            </w:pPr>
            <w:r w:rsidRPr="00E47A17">
              <w:rPr>
                <w:color w:val="auto"/>
              </w:rPr>
              <w:t>Pred</w:t>
            </w:r>
          </w:p>
        </w:tc>
        <w:tc>
          <w:tcPr>
            <w:tcW w:w="992" w:type="dxa"/>
            <w:tcBorders>
              <w:top w:val="single" w:sz="4" w:space="0" w:color="auto"/>
              <w:bottom w:val="single" w:sz="4" w:space="0" w:color="auto"/>
            </w:tcBorders>
            <w:tcMar>
              <w:top w:w="0" w:type="dxa"/>
              <w:left w:w="28" w:type="dxa"/>
              <w:bottom w:w="0" w:type="dxa"/>
              <w:right w:w="28" w:type="dxa"/>
            </w:tcMar>
            <w:vAlign w:val="center"/>
            <w:hideMark/>
          </w:tcPr>
          <w:p w14:paraId="0387A400" w14:textId="77777777" w:rsidR="008A2556" w:rsidRPr="00E47A17" w:rsidRDefault="008A2556" w:rsidP="008A2556">
            <w:pPr>
              <w:pStyle w:val="NoSpacing"/>
              <w:rPr>
                <w:color w:val="auto"/>
              </w:rPr>
            </w:pPr>
            <w:r w:rsidRPr="00E47A17">
              <w:rPr>
                <w:color w:val="auto"/>
              </w:rPr>
              <w:t>Est</w:t>
            </w:r>
          </w:p>
        </w:tc>
        <w:tc>
          <w:tcPr>
            <w:tcW w:w="857" w:type="dxa"/>
            <w:tcBorders>
              <w:top w:val="single" w:sz="4" w:space="0" w:color="auto"/>
              <w:bottom w:val="single" w:sz="4" w:space="0" w:color="auto"/>
            </w:tcBorders>
            <w:vAlign w:val="center"/>
            <w:hideMark/>
          </w:tcPr>
          <w:p w14:paraId="05AB3DE4" w14:textId="77777777" w:rsidR="008A2556" w:rsidRPr="00E47A17" w:rsidRDefault="008A2556" w:rsidP="008A2556">
            <w:pPr>
              <w:pStyle w:val="NoSpacing"/>
              <w:rPr>
                <w:color w:val="auto"/>
              </w:rPr>
            </w:pPr>
            <w:r w:rsidRPr="00E47A17">
              <w:rPr>
                <w:color w:val="auto"/>
              </w:rPr>
              <w:t>SE</w:t>
            </w:r>
          </w:p>
        </w:tc>
        <w:tc>
          <w:tcPr>
            <w:tcW w:w="703" w:type="dxa"/>
            <w:tcBorders>
              <w:top w:val="single" w:sz="4" w:space="0" w:color="auto"/>
              <w:bottom w:val="single" w:sz="4" w:space="0" w:color="auto"/>
            </w:tcBorders>
            <w:vAlign w:val="center"/>
            <w:hideMark/>
          </w:tcPr>
          <w:p w14:paraId="1571F58C" w14:textId="77777777" w:rsidR="008A2556" w:rsidRPr="00E47A17" w:rsidRDefault="008A2556" w:rsidP="008A2556">
            <w:pPr>
              <w:pStyle w:val="NoSpacing"/>
              <w:rPr>
                <w:color w:val="auto"/>
              </w:rPr>
            </w:pPr>
            <w:r w:rsidRPr="00E47A17">
              <w:rPr>
                <w:color w:val="auto"/>
                <w:lang w:val="en-US"/>
              </w:rPr>
              <w:t>t</w:t>
            </w:r>
          </w:p>
        </w:tc>
        <w:tc>
          <w:tcPr>
            <w:tcW w:w="708" w:type="dxa"/>
            <w:tcBorders>
              <w:top w:val="single" w:sz="4" w:space="0" w:color="auto"/>
              <w:bottom w:val="single" w:sz="4" w:space="0" w:color="auto"/>
            </w:tcBorders>
            <w:vAlign w:val="center"/>
            <w:hideMark/>
          </w:tcPr>
          <w:p w14:paraId="4FE5CBA8" w14:textId="77777777" w:rsidR="008A2556" w:rsidRPr="00E47A17" w:rsidRDefault="008A2556" w:rsidP="008A2556">
            <w:pPr>
              <w:pStyle w:val="NoSpacing"/>
              <w:rPr>
                <w:color w:val="auto"/>
              </w:rPr>
            </w:pPr>
            <w:r w:rsidRPr="00E47A17">
              <w:rPr>
                <w:color w:val="auto"/>
              </w:rPr>
              <w:t>p</w:t>
            </w:r>
          </w:p>
        </w:tc>
        <w:tc>
          <w:tcPr>
            <w:tcW w:w="567" w:type="dxa"/>
            <w:tcBorders>
              <w:top w:val="single" w:sz="4" w:space="0" w:color="auto"/>
              <w:bottom w:val="single" w:sz="4" w:space="0" w:color="auto"/>
            </w:tcBorders>
            <w:vAlign w:val="center"/>
          </w:tcPr>
          <w:p w14:paraId="40B7D2D2" w14:textId="165EE077" w:rsidR="008A2556" w:rsidRPr="008A2556" w:rsidRDefault="008A2556" w:rsidP="008A2556">
            <w:pPr>
              <w:pStyle w:val="NoSpacing"/>
              <w:rPr>
                <w:color w:val="auto"/>
                <w:lang w:val="en-US"/>
              </w:rPr>
            </w:pPr>
            <w:r w:rsidRPr="00E47A17">
              <w:rPr>
                <w:color w:val="auto"/>
                <w:lang w:val="en-US"/>
              </w:rPr>
              <w:t>R</w:t>
            </w:r>
            <w:r w:rsidRPr="00E47A17">
              <w:rPr>
                <w:color w:val="auto"/>
                <w:vertAlign w:val="superscript"/>
              </w:rPr>
              <w:t>2</w:t>
            </w:r>
            <w:r w:rsidRPr="00F67809">
              <w:rPr>
                <w:color w:val="auto"/>
                <w:lang w:val="en-US"/>
              </w:rPr>
              <w:t>m</w:t>
            </w:r>
          </w:p>
        </w:tc>
        <w:tc>
          <w:tcPr>
            <w:tcW w:w="567" w:type="dxa"/>
            <w:tcBorders>
              <w:top w:val="single" w:sz="4" w:space="0" w:color="auto"/>
              <w:bottom w:val="single" w:sz="4" w:space="0" w:color="auto"/>
            </w:tcBorders>
            <w:vAlign w:val="center"/>
          </w:tcPr>
          <w:p w14:paraId="3DC2D708" w14:textId="39F27815" w:rsidR="008A2556" w:rsidRPr="00F67809" w:rsidRDefault="008A2556" w:rsidP="008A2556">
            <w:pPr>
              <w:pStyle w:val="NoSpacing"/>
              <w:rPr>
                <w:color w:val="auto"/>
                <w:lang w:val="en-US"/>
              </w:rPr>
            </w:pPr>
            <w:r w:rsidRPr="00E47A17">
              <w:rPr>
                <w:color w:val="auto"/>
                <w:lang w:val="en-US"/>
              </w:rPr>
              <w:t>R</w:t>
            </w:r>
            <w:r w:rsidRPr="00E47A17">
              <w:rPr>
                <w:color w:val="auto"/>
                <w:vertAlign w:val="superscript"/>
              </w:rPr>
              <w:t>2</w:t>
            </w:r>
            <w:r w:rsidRPr="00F67809">
              <w:rPr>
                <w:color w:val="auto"/>
                <w:lang w:val="en-US"/>
              </w:rPr>
              <w:t>c</w:t>
            </w:r>
          </w:p>
        </w:tc>
      </w:tr>
      <w:tr w:rsidR="008A2556" w:rsidRPr="00E47A17" w14:paraId="179E13F2" w14:textId="77777777" w:rsidTr="00F67809">
        <w:tc>
          <w:tcPr>
            <w:tcW w:w="3256" w:type="dxa"/>
            <w:tcBorders>
              <w:top w:val="single" w:sz="4" w:space="0" w:color="auto"/>
            </w:tcBorders>
            <w:vAlign w:val="center"/>
          </w:tcPr>
          <w:p w14:paraId="413544ED" w14:textId="77777777" w:rsidR="008A2556" w:rsidRPr="00E47A17" w:rsidRDefault="008A2556" w:rsidP="008A2556">
            <w:pPr>
              <w:pStyle w:val="NoSpacing"/>
              <w:jc w:val="left"/>
              <w:rPr>
                <w:i/>
                <w:color w:val="auto"/>
                <w:lang w:val="en-US"/>
              </w:rPr>
            </w:pPr>
            <w:r w:rsidRPr="00E47A17">
              <w:rPr>
                <w:i/>
                <w:color w:val="auto"/>
                <w:lang w:val="en-US"/>
              </w:rPr>
              <w:t>Speed fluency</w:t>
            </w:r>
          </w:p>
        </w:tc>
        <w:tc>
          <w:tcPr>
            <w:tcW w:w="850" w:type="dxa"/>
            <w:tcBorders>
              <w:top w:val="single" w:sz="4" w:space="0" w:color="auto"/>
            </w:tcBorders>
            <w:tcMar>
              <w:top w:w="0" w:type="dxa"/>
              <w:left w:w="28" w:type="dxa"/>
              <w:bottom w:w="0" w:type="dxa"/>
              <w:right w:w="28" w:type="dxa"/>
            </w:tcMar>
            <w:vAlign w:val="center"/>
          </w:tcPr>
          <w:p w14:paraId="33A20F8A" w14:textId="77777777" w:rsidR="008A2556" w:rsidRPr="00E47A17" w:rsidRDefault="008A2556" w:rsidP="008A2556">
            <w:pPr>
              <w:pStyle w:val="NoSpacing"/>
              <w:rPr>
                <w:i/>
                <w:color w:val="auto"/>
              </w:rPr>
            </w:pPr>
          </w:p>
        </w:tc>
        <w:tc>
          <w:tcPr>
            <w:tcW w:w="992" w:type="dxa"/>
            <w:tcBorders>
              <w:top w:val="single" w:sz="4" w:space="0" w:color="auto"/>
            </w:tcBorders>
            <w:tcMar>
              <w:top w:w="0" w:type="dxa"/>
              <w:left w:w="28" w:type="dxa"/>
              <w:bottom w:w="0" w:type="dxa"/>
              <w:right w:w="28" w:type="dxa"/>
            </w:tcMar>
            <w:vAlign w:val="center"/>
          </w:tcPr>
          <w:p w14:paraId="6B3AF9FF" w14:textId="77777777" w:rsidR="008A2556" w:rsidRPr="00E47A17" w:rsidRDefault="008A2556" w:rsidP="008A2556">
            <w:pPr>
              <w:pStyle w:val="NoSpacing"/>
              <w:rPr>
                <w:i/>
                <w:color w:val="auto"/>
              </w:rPr>
            </w:pPr>
          </w:p>
        </w:tc>
        <w:tc>
          <w:tcPr>
            <w:tcW w:w="857" w:type="dxa"/>
            <w:tcBorders>
              <w:top w:val="single" w:sz="4" w:space="0" w:color="auto"/>
            </w:tcBorders>
            <w:vAlign w:val="center"/>
          </w:tcPr>
          <w:p w14:paraId="509595CF" w14:textId="77777777" w:rsidR="008A2556" w:rsidRPr="00E47A17" w:rsidRDefault="008A2556" w:rsidP="008A2556">
            <w:pPr>
              <w:pStyle w:val="NoSpacing"/>
              <w:rPr>
                <w:i/>
                <w:color w:val="auto"/>
              </w:rPr>
            </w:pPr>
          </w:p>
        </w:tc>
        <w:tc>
          <w:tcPr>
            <w:tcW w:w="703" w:type="dxa"/>
            <w:tcBorders>
              <w:top w:val="single" w:sz="4" w:space="0" w:color="auto"/>
            </w:tcBorders>
            <w:vAlign w:val="center"/>
          </w:tcPr>
          <w:p w14:paraId="15A10EE0" w14:textId="77777777" w:rsidR="008A2556" w:rsidRPr="00E47A17" w:rsidRDefault="008A2556" w:rsidP="008A2556">
            <w:pPr>
              <w:pStyle w:val="NoSpacing"/>
              <w:rPr>
                <w:i/>
                <w:color w:val="auto"/>
              </w:rPr>
            </w:pPr>
          </w:p>
        </w:tc>
        <w:tc>
          <w:tcPr>
            <w:tcW w:w="708" w:type="dxa"/>
            <w:tcBorders>
              <w:top w:val="single" w:sz="4" w:space="0" w:color="auto"/>
            </w:tcBorders>
            <w:tcMar>
              <w:top w:w="0" w:type="dxa"/>
              <w:left w:w="57" w:type="dxa"/>
              <w:bottom w:w="0" w:type="dxa"/>
              <w:right w:w="57" w:type="dxa"/>
            </w:tcMar>
            <w:vAlign w:val="center"/>
          </w:tcPr>
          <w:p w14:paraId="5EC477B2" w14:textId="77777777" w:rsidR="008A2556" w:rsidRPr="00E47A17" w:rsidRDefault="008A2556" w:rsidP="008A2556">
            <w:pPr>
              <w:pStyle w:val="NoSpacing"/>
              <w:rPr>
                <w:i/>
                <w:color w:val="auto"/>
              </w:rPr>
            </w:pPr>
          </w:p>
        </w:tc>
        <w:tc>
          <w:tcPr>
            <w:tcW w:w="567" w:type="dxa"/>
            <w:tcBorders>
              <w:top w:val="single" w:sz="4" w:space="0" w:color="auto"/>
            </w:tcBorders>
            <w:vAlign w:val="center"/>
          </w:tcPr>
          <w:p w14:paraId="41EC38B7" w14:textId="77777777" w:rsidR="008A2556" w:rsidRPr="00E47A17" w:rsidRDefault="008A2556" w:rsidP="008A2556">
            <w:pPr>
              <w:pStyle w:val="NoSpacing"/>
              <w:rPr>
                <w:i/>
                <w:color w:val="auto"/>
              </w:rPr>
            </w:pPr>
          </w:p>
        </w:tc>
        <w:tc>
          <w:tcPr>
            <w:tcW w:w="567" w:type="dxa"/>
            <w:tcBorders>
              <w:top w:val="single" w:sz="4" w:space="0" w:color="auto"/>
            </w:tcBorders>
            <w:vAlign w:val="center"/>
          </w:tcPr>
          <w:p w14:paraId="3230DD14" w14:textId="18D68961" w:rsidR="008A2556" w:rsidRPr="00E47A17" w:rsidRDefault="008A2556" w:rsidP="008A2556">
            <w:pPr>
              <w:pStyle w:val="NoSpacing"/>
              <w:rPr>
                <w:i/>
                <w:color w:val="auto"/>
              </w:rPr>
            </w:pPr>
          </w:p>
        </w:tc>
      </w:tr>
      <w:tr w:rsidR="008A2556" w:rsidRPr="00E47A17" w14:paraId="475BA160" w14:textId="77777777" w:rsidTr="00F67809">
        <w:tc>
          <w:tcPr>
            <w:tcW w:w="3256" w:type="dxa"/>
            <w:vAlign w:val="center"/>
          </w:tcPr>
          <w:p w14:paraId="266FEFED" w14:textId="120B0F14" w:rsidR="008A2556" w:rsidRPr="00E47A17" w:rsidRDefault="008A2556" w:rsidP="00A13698">
            <w:pPr>
              <w:pStyle w:val="NoSpacing"/>
              <w:jc w:val="left"/>
              <w:rPr>
                <w:color w:val="auto"/>
                <w:lang w:val="en-US"/>
              </w:rPr>
            </w:pPr>
            <w:r w:rsidRPr="00E47A17">
              <w:rPr>
                <w:color w:val="auto"/>
                <w:lang w:val="en-US"/>
              </w:rPr>
              <w:t xml:space="preserve">  Active writing time per </w:t>
            </w:r>
            <w:r w:rsidR="00A13698">
              <w:rPr>
                <w:color w:val="auto"/>
                <w:lang w:val="en-US"/>
              </w:rPr>
              <w:t>chars</w:t>
            </w:r>
          </w:p>
        </w:tc>
        <w:tc>
          <w:tcPr>
            <w:tcW w:w="850" w:type="dxa"/>
            <w:tcMar>
              <w:top w:w="0" w:type="dxa"/>
              <w:left w:w="28" w:type="dxa"/>
              <w:bottom w:w="0" w:type="dxa"/>
              <w:right w:w="28" w:type="dxa"/>
            </w:tcMar>
            <w:vAlign w:val="center"/>
          </w:tcPr>
          <w:p w14:paraId="2F5415BD" w14:textId="77777777" w:rsidR="008A2556" w:rsidRPr="00E47A17" w:rsidRDefault="008A2556" w:rsidP="008A2556">
            <w:pPr>
              <w:pStyle w:val="NoSpacing"/>
              <w:rPr>
                <w:color w:val="auto"/>
              </w:rPr>
            </w:pPr>
            <w:r w:rsidRPr="00E47A17">
              <w:rPr>
                <w:color w:val="auto"/>
              </w:rPr>
              <w:t>Task</w:t>
            </w:r>
          </w:p>
        </w:tc>
        <w:tc>
          <w:tcPr>
            <w:tcW w:w="992" w:type="dxa"/>
            <w:tcMar>
              <w:top w:w="0" w:type="dxa"/>
              <w:left w:w="28" w:type="dxa"/>
              <w:bottom w:w="0" w:type="dxa"/>
              <w:right w:w="28" w:type="dxa"/>
            </w:tcMar>
            <w:vAlign w:val="center"/>
          </w:tcPr>
          <w:p w14:paraId="47D2C7CE" w14:textId="77777777" w:rsidR="008A2556" w:rsidRPr="00E47A17" w:rsidRDefault="008A2556" w:rsidP="008A2556">
            <w:pPr>
              <w:pStyle w:val="NoSpacing"/>
              <w:rPr>
                <w:color w:val="auto"/>
              </w:rPr>
            </w:pPr>
            <w:r w:rsidRPr="00E47A17">
              <w:rPr>
                <w:color w:val="auto"/>
              </w:rPr>
              <w:t>.</w:t>
            </w:r>
            <w:r w:rsidRPr="00E47A17">
              <w:rPr>
                <w:color w:val="auto"/>
                <w:lang w:val="en-US"/>
              </w:rPr>
              <w:t>34</w:t>
            </w:r>
          </w:p>
        </w:tc>
        <w:tc>
          <w:tcPr>
            <w:tcW w:w="857" w:type="dxa"/>
            <w:vAlign w:val="center"/>
          </w:tcPr>
          <w:p w14:paraId="7C4802FF" w14:textId="77777777" w:rsidR="008A2556" w:rsidRPr="00E47A17" w:rsidRDefault="008A2556" w:rsidP="008A2556">
            <w:pPr>
              <w:pStyle w:val="NoSpacing"/>
              <w:rPr>
                <w:color w:val="auto"/>
              </w:rPr>
            </w:pPr>
            <w:r w:rsidRPr="00E47A17">
              <w:rPr>
                <w:color w:val="auto"/>
              </w:rPr>
              <w:t>.0</w:t>
            </w:r>
            <w:r w:rsidRPr="00E47A17">
              <w:rPr>
                <w:color w:val="auto"/>
                <w:lang w:val="en-US"/>
              </w:rPr>
              <w:t>3</w:t>
            </w:r>
          </w:p>
        </w:tc>
        <w:tc>
          <w:tcPr>
            <w:tcW w:w="703" w:type="dxa"/>
            <w:vAlign w:val="center"/>
          </w:tcPr>
          <w:p w14:paraId="71A7F6AE" w14:textId="77777777" w:rsidR="008A2556" w:rsidRPr="00E47A17" w:rsidRDefault="008A2556" w:rsidP="008A2556">
            <w:pPr>
              <w:pStyle w:val="NoSpacing"/>
              <w:rPr>
                <w:color w:val="auto"/>
              </w:rPr>
            </w:pPr>
            <w:r w:rsidRPr="00E47A17">
              <w:rPr>
                <w:color w:val="auto"/>
                <w:lang w:val="en-US"/>
              </w:rPr>
              <w:t>10.96</w:t>
            </w:r>
          </w:p>
        </w:tc>
        <w:tc>
          <w:tcPr>
            <w:tcW w:w="708" w:type="dxa"/>
            <w:tcMar>
              <w:top w:w="0" w:type="dxa"/>
              <w:left w:w="57" w:type="dxa"/>
              <w:bottom w:w="0" w:type="dxa"/>
              <w:right w:w="57" w:type="dxa"/>
            </w:tcMar>
            <w:vAlign w:val="center"/>
          </w:tcPr>
          <w:p w14:paraId="53AF6FC4" w14:textId="77777777" w:rsidR="008A2556" w:rsidRPr="00E47A17" w:rsidRDefault="008A2556" w:rsidP="008A2556">
            <w:pPr>
              <w:pStyle w:val="NoSpacing"/>
              <w:rPr>
                <w:color w:val="auto"/>
              </w:rPr>
            </w:pPr>
            <w:r w:rsidRPr="00E47A17">
              <w:rPr>
                <w:color w:val="auto"/>
                <w:lang w:val="en-US"/>
              </w:rPr>
              <w:t>&lt;</w:t>
            </w:r>
            <w:r w:rsidRPr="00E47A17">
              <w:rPr>
                <w:color w:val="auto"/>
              </w:rPr>
              <w:t>.01</w:t>
            </w:r>
          </w:p>
        </w:tc>
        <w:tc>
          <w:tcPr>
            <w:tcW w:w="567" w:type="dxa"/>
            <w:vAlign w:val="center"/>
          </w:tcPr>
          <w:p w14:paraId="601A220D" w14:textId="47FB0813" w:rsidR="008A2556" w:rsidRPr="00E47A17" w:rsidRDefault="008A2556" w:rsidP="008A2556">
            <w:pPr>
              <w:pStyle w:val="NoSpacing"/>
              <w:rPr>
                <w:color w:val="auto"/>
              </w:rPr>
            </w:pPr>
            <w:r w:rsidRPr="00E47A17">
              <w:rPr>
                <w:color w:val="auto"/>
              </w:rPr>
              <w:t>.</w:t>
            </w:r>
            <w:r w:rsidRPr="00E47A17">
              <w:rPr>
                <w:color w:val="auto"/>
                <w:lang w:val="en-US"/>
              </w:rPr>
              <w:t>39</w:t>
            </w:r>
          </w:p>
        </w:tc>
        <w:tc>
          <w:tcPr>
            <w:tcW w:w="567" w:type="dxa"/>
            <w:vAlign w:val="center"/>
          </w:tcPr>
          <w:p w14:paraId="0C5F841A" w14:textId="49C2DEEE" w:rsidR="008A2556" w:rsidRPr="00E47A17" w:rsidRDefault="00A13698" w:rsidP="008A2556">
            <w:pPr>
              <w:pStyle w:val="NoSpacing"/>
              <w:rPr>
                <w:color w:val="auto"/>
              </w:rPr>
            </w:pPr>
            <w:r>
              <w:rPr>
                <w:color w:val="auto"/>
                <w:lang w:val="en-US"/>
              </w:rPr>
              <w:t>.75</w:t>
            </w:r>
          </w:p>
        </w:tc>
      </w:tr>
      <w:tr w:rsidR="008A2556" w:rsidRPr="00E47A17" w14:paraId="08E8FD8C" w14:textId="77777777" w:rsidTr="00F67809">
        <w:tc>
          <w:tcPr>
            <w:tcW w:w="3256" w:type="dxa"/>
            <w:vAlign w:val="center"/>
          </w:tcPr>
          <w:p w14:paraId="214AC81A" w14:textId="77777777" w:rsidR="008A2556" w:rsidRPr="00E47A17" w:rsidRDefault="008A2556" w:rsidP="008A2556">
            <w:pPr>
              <w:pStyle w:val="NoSpacing"/>
              <w:jc w:val="left"/>
              <w:rPr>
                <w:color w:val="auto"/>
                <w:lang w:val="en-US"/>
              </w:rPr>
            </w:pPr>
            <w:r w:rsidRPr="00E47A17">
              <w:rPr>
                <w:color w:val="auto"/>
                <w:lang w:val="en-US"/>
              </w:rPr>
              <w:t>Pausing</w:t>
            </w:r>
          </w:p>
        </w:tc>
        <w:tc>
          <w:tcPr>
            <w:tcW w:w="850" w:type="dxa"/>
            <w:tcMar>
              <w:top w:w="0" w:type="dxa"/>
              <w:left w:w="28" w:type="dxa"/>
              <w:bottom w:w="0" w:type="dxa"/>
              <w:right w:w="28" w:type="dxa"/>
            </w:tcMar>
            <w:vAlign w:val="center"/>
          </w:tcPr>
          <w:p w14:paraId="4CEB5A52" w14:textId="77777777" w:rsidR="008A2556" w:rsidRPr="00E47A17" w:rsidRDefault="008A2556" w:rsidP="008A2556">
            <w:pPr>
              <w:pStyle w:val="NoSpacing"/>
              <w:rPr>
                <w:color w:val="auto"/>
              </w:rPr>
            </w:pPr>
          </w:p>
        </w:tc>
        <w:tc>
          <w:tcPr>
            <w:tcW w:w="992" w:type="dxa"/>
            <w:tcMar>
              <w:top w:w="0" w:type="dxa"/>
              <w:left w:w="28" w:type="dxa"/>
              <w:bottom w:w="0" w:type="dxa"/>
              <w:right w:w="28" w:type="dxa"/>
            </w:tcMar>
            <w:vAlign w:val="center"/>
          </w:tcPr>
          <w:p w14:paraId="7BF4E390" w14:textId="77777777" w:rsidR="008A2556" w:rsidRPr="00E47A17" w:rsidRDefault="008A2556" w:rsidP="008A2556">
            <w:pPr>
              <w:pStyle w:val="NoSpacing"/>
              <w:rPr>
                <w:color w:val="auto"/>
              </w:rPr>
            </w:pPr>
          </w:p>
        </w:tc>
        <w:tc>
          <w:tcPr>
            <w:tcW w:w="857" w:type="dxa"/>
            <w:vAlign w:val="center"/>
          </w:tcPr>
          <w:p w14:paraId="7CCAFB1A" w14:textId="77777777" w:rsidR="008A2556" w:rsidRPr="00E47A17" w:rsidRDefault="008A2556" w:rsidP="008A2556">
            <w:pPr>
              <w:pStyle w:val="NoSpacing"/>
              <w:rPr>
                <w:color w:val="auto"/>
              </w:rPr>
            </w:pPr>
          </w:p>
        </w:tc>
        <w:tc>
          <w:tcPr>
            <w:tcW w:w="703" w:type="dxa"/>
            <w:vAlign w:val="center"/>
          </w:tcPr>
          <w:p w14:paraId="121014F3" w14:textId="77777777" w:rsidR="008A2556" w:rsidRPr="00E47A17" w:rsidRDefault="008A2556" w:rsidP="008A2556">
            <w:pPr>
              <w:pStyle w:val="NoSpacing"/>
              <w:rPr>
                <w:color w:val="auto"/>
                <w:lang w:val="en-US"/>
              </w:rPr>
            </w:pPr>
          </w:p>
        </w:tc>
        <w:tc>
          <w:tcPr>
            <w:tcW w:w="708" w:type="dxa"/>
            <w:tcMar>
              <w:top w:w="0" w:type="dxa"/>
              <w:left w:w="57" w:type="dxa"/>
              <w:bottom w:w="0" w:type="dxa"/>
              <w:right w:w="57" w:type="dxa"/>
            </w:tcMar>
            <w:vAlign w:val="center"/>
          </w:tcPr>
          <w:p w14:paraId="0E00758A" w14:textId="77777777" w:rsidR="008A2556" w:rsidRPr="00E47A17" w:rsidRDefault="008A2556" w:rsidP="008A2556">
            <w:pPr>
              <w:pStyle w:val="NoSpacing"/>
              <w:rPr>
                <w:color w:val="auto"/>
                <w:lang w:val="en-US"/>
              </w:rPr>
            </w:pPr>
          </w:p>
        </w:tc>
        <w:tc>
          <w:tcPr>
            <w:tcW w:w="567" w:type="dxa"/>
            <w:vAlign w:val="center"/>
          </w:tcPr>
          <w:p w14:paraId="3FBF701B" w14:textId="77777777" w:rsidR="008A2556" w:rsidRPr="00E47A17" w:rsidRDefault="008A2556" w:rsidP="008A2556">
            <w:pPr>
              <w:pStyle w:val="NoSpacing"/>
              <w:rPr>
                <w:color w:val="auto"/>
              </w:rPr>
            </w:pPr>
          </w:p>
        </w:tc>
        <w:tc>
          <w:tcPr>
            <w:tcW w:w="567" w:type="dxa"/>
            <w:vAlign w:val="center"/>
          </w:tcPr>
          <w:p w14:paraId="42A9D8A5" w14:textId="23096DE9" w:rsidR="008A2556" w:rsidRPr="00E47A17" w:rsidRDefault="008A2556" w:rsidP="008A2556">
            <w:pPr>
              <w:pStyle w:val="NoSpacing"/>
              <w:rPr>
                <w:color w:val="auto"/>
              </w:rPr>
            </w:pPr>
          </w:p>
        </w:tc>
      </w:tr>
      <w:tr w:rsidR="008A2556" w:rsidRPr="00E47A17" w14:paraId="2E87A287" w14:textId="77777777" w:rsidTr="00F67809">
        <w:tc>
          <w:tcPr>
            <w:tcW w:w="3256" w:type="dxa"/>
            <w:vAlign w:val="center"/>
          </w:tcPr>
          <w:p w14:paraId="6D53A1E6" w14:textId="77777777" w:rsidR="008A2556" w:rsidRPr="00E47A17" w:rsidRDefault="008A2556" w:rsidP="008A2556">
            <w:pPr>
              <w:pStyle w:val="NoSpacing"/>
              <w:jc w:val="left"/>
              <w:rPr>
                <w:color w:val="auto"/>
                <w:lang w:val="en-US"/>
              </w:rPr>
            </w:pPr>
            <w:r w:rsidRPr="00E47A17">
              <w:rPr>
                <w:color w:val="auto"/>
                <w:lang w:val="en-US"/>
              </w:rPr>
              <w:t xml:space="preserve">  Median pause length</w:t>
            </w:r>
          </w:p>
        </w:tc>
        <w:tc>
          <w:tcPr>
            <w:tcW w:w="850" w:type="dxa"/>
            <w:tcMar>
              <w:top w:w="0" w:type="dxa"/>
              <w:left w:w="28" w:type="dxa"/>
              <w:bottom w:w="0" w:type="dxa"/>
              <w:right w:w="28" w:type="dxa"/>
            </w:tcMar>
            <w:vAlign w:val="center"/>
          </w:tcPr>
          <w:p w14:paraId="3C76DDAE" w14:textId="77777777" w:rsidR="008A2556" w:rsidRPr="00E47A17" w:rsidRDefault="008A2556" w:rsidP="008A2556">
            <w:pPr>
              <w:pStyle w:val="NoSpacing"/>
              <w:rPr>
                <w:color w:val="auto"/>
                <w:lang w:val="en-US"/>
              </w:rPr>
            </w:pPr>
            <w:r w:rsidRPr="00E47A17">
              <w:rPr>
                <w:color w:val="auto"/>
                <w:lang w:val="en-US"/>
              </w:rPr>
              <w:t>Task</w:t>
            </w:r>
          </w:p>
        </w:tc>
        <w:tc>
          <w:tcPr>
            <w:tcW w:w="992" w:type="dxa"/>
            <w:tcMar>
              <w:top w:w="0" w:type="dxa"/>
              <w:left w:w="28" w:type="dxa"/>
              <w:bottom w:w="0" w:type="dxa"/>
              <w:right w:w="28" w:type="dxa"/>
            </w:tcMar>
            <w:vAlign w:val="center"/>
          </w:tcPr>
          <w:p w14:paraId="3723300E" w14:textId="77777777" w:rsidR="008A2556" w:rsidRPr="00E47A17" w:rsidRDefault="008A2556" w:rsidP="008A2556">
            <w:pPr>
              <w:pStyle w:val="NoSpacing"/>
              <w:rPr>
                <w:color w:val="auto"/>
                <w:lang w:val="en-US"/>
              </w:rPr>
            </w:pPr>
            <w:r w:rsidRPr="00E47A17">
              <w:rPr>
                <w:color w:val="auto"/>
                <w:lang w:val="en-US"/>
              </w:rPr>
              <w:t>.01</w:t>
            </w:r>
          </w:p>
        </w:tc>
        <w:tc>
          <w:tcPr>
            <w:tcW w:w="857" w:type="dxa"/>
            <w:vAlign w:val="center"/>
          </w:tcPr>
          <w:p w14:paraId="5BF76CBD" w14:textId="77777777" w:rsidR="008A2556" w:rsidRPr="00E47A17" w:rsidRDefault="008A2556" w:rsidP="008A2556">
            <w:pPr>
              <w:pStyle w:val="NoSpacing"/>
              <w:rPr>
                <w:color w:val="auto"/>
                <w:lang w:val="en-US"/>
              </w:rPr>
            </w:pPr>
            <w:r w:rsidRPr="00E47A17">
              <w:rPr>
                <w:color w:val="auto"/>
                <w:lang w:val="en-US"/>
              </w:rPr>
              <w:t>&lt;.01</w:t>
            </w:r>
          </w:p>
        </w:tc>
        <w:tc>
          <w:tcPr>
            <w:tcW w:w="703" w:type="dxa"/>
            <w:vAlign w:val="center"/>
          </w:tcPr>
          <w:p w14:paraId="3E137ED4" w14:textId="77777777" w:rsidR="008A2556" w:rsidRPr="00E47A17" w:rsidRDefault="008A2556" w:rsidP="008A2556">
            <w:pPr>
              <w:pStyle w:val="NoSpacing"/>
              <w:rPr>
                <w:color w:val="auto"/>
                <w:lang w:val="en-US"/>
              </w:rPr>
            </w:pPr>
            <w:r w:rsidRPr="00E47A17">
              <w:rPr>
                <w:color w:val="auto"/>
                <w:lang w:val="en-US"/>
              </w:rPr>
              <w:t>3.40</w:t>
            </w:r>
          </w:p>
        </w:tc>
        <w:tc>
          <w:tcPr>
            <w:tcW w:w="708" w:type="dxa"/>
            <w:tcMar>
              <w:top w:w="0" w:type="dxa"/>
              <w:left w:w="57" w:type="dxa"/>
              <w:bottom w:w="0" w:type="dxa"/>
              <w:right w:w="57" w:type="dxa"/>
            </w:tcMar>
            <w:vAlign w:val="center"/>
          </w:tcPr>
          <w:p w14:paraId="0CF561A3" w14:textId="77777777" w:rsidR="008A2556" w:rsidRPr="00E47A17" w:rsidRDefault="008A2556" w:rsidP="008A2556">
            <w:pPr>
              <w:pStyle w:val="NoSpacing"/>
              <w:rPr>
                <w:color w:val="auto"/>
                <w:lang w:val="en-US"/>
              </w:rPr>
            </w:pPr>
            <w:r w:rsidRPr="00E47A17">
              <w:rPr>
                <w:color w:val="auto"/>
                <w:lang w:val="en-US"/>
              </w:rPr>
              <w:t>&lt;.01</w:t>
            </w:r>
          </w:p>
        </w:tc>
        <w:tc>
          <w:tcPr>
            <w:tcW w:w="567" w:type="dxa"/>
            <w:vAlign w:val="center"/>
          </w:tcPr>
          <w:p w14:paraId="63ECE27E" w14:textId="0471AD07" w:rsidR="008A2556" w:rsidRPr="00E47A17" w:rsidRDefault="008A2556" w:rsidP="008A2556">
            <w:pPr>
              <w:pStyle w:val="NoSpacing"/>
              <w:rPr>
                <w:color w:val="auto"/>
                <w:lang w:val="en-US"/>
              </w:rPr>
            </w:pPr>
            <w:r w:rsidRPr="00E47A17">
              <w:rPr>
                <w:color w:val="auto"/>
                <w:lang w:val="en-US"/>
              </w:rPr>
              <w:t>&lt;.01</w:t>
            </w:r>
          </w:p>
        </w:tc>
        <w:tc>
          <w:tcPr>
            <w:tcW w:w="567" w:type="dxa"/>
            <w:vAlign w:val="center"/>
          </w:tcPr>
          <w:p w14:paraId="3CAF5CCB" w14:textId="53EF1DC9" w:rsidR="008A2556" w:rsidRPr="00E47A17" w:rsidRDefault="00A13698" w:rsidP="008A2556">
            <w:pPr>
              <w:pStyle w:val="NoSpacing"/>
              <w:rPr>
                <w:color w:val="auto"/>
                <w:lang w:val="en-US"/>
              </w:rPr>
            </w:pPr>
            <w:r>
              <w:rPr>
                <w:color w:val="auto"/>
                <w:lang w:val="en-US"/>
              </w:rPr>
              <w:t>.49</w:t>
            </w:r>
          </w:p>
        </w:tc>
      </w:tr>
      <w:tr w:rsidR="008A2556" w:rsidRPr="00E47A17" w14:paraId="756D9665" w14:textId="77777777" w:rsidTr="00F67809">
        <w:tc>
          <w:tcPr>
            <w:tcW w:w="3256" w:type="dxa"/>
            <w:vAlign w:val="center"/>
          </w:tcPr>
          <w:p w14:paraId="2472D329" w14:textId="77777777" w:rsidR="008A2556" w:rsidRPr="00E47A17" w:rsidRDefault="008A2556" w:rsidP="008A2556">
            <w:pPr>
              <w:pStyle w:val="NoSpacing"/>
              <w:jc w:val="left"/>
              <w:rPr>
                <w:i/>
                <w:color w:val="auto"/>
                <w:lang w:val="en-US"/>
              </w:rPr>
            </w:pPr>
            <w:r w:rsidRPr="00E47A17">
              <w:rPr>
                <w:i/>
                <w:color w:val="auto"/>
                <w:lang w:val="en-US"/>
              </w:rPr>
              <w:t>Eye-gaze behaviours</w:t>
            </w:r>
          </w:p>
        </w:tc>
        <w:tc>
          <w:tcPr>
            <w:tcW w:w="850" w:type="dxa"/>
            <w:vAlign w:val="center"/>
          </w:tcPr>
          <w:p w14:paraId="641B959F" w14:textId="77777777" w:rsidR="008A2556" w:rsidRPr="00E47A17" w:rsidRDefault="008A2556" w:rsidP="008A2556">
            <w:pPr>
              <w:pStyle w:val="NoSpacing"/>
              <w:rPr>
                <w:i/>
                <w:color w:val="auto"/>
              </w:rPr>
            </w:pPr>
          </w:p>
        </w:tc>
        <w:tc>
          <w:tcPr>
            <w:tcW w:w="992" w:type="dxa"/>
            <w:vAlign w:val="center"/>
          </w:tcPr>
          <w:p w14:paraId="1147EAC7" w14:textId="77777777" w:rsidR="008A2556" w:rsidRPr="00E47A17" w:rsidRDefault="008A2556" w:rsidP="008A2556">
            <w:pPr>
              <w:pStyle w:val="NoSpacing"/>
              <w:rPr>
                <w:i/>
                <w:color w:val="auto"/>
                <w:lang w:val="en-US"/>
              </w:rPr>
            </w:pPr>
          </w:p>
        </w:tc>
        <w:tc>
          <w:tcPr>
            <w:tcW w:w="857" w:type="dxa"/>
            <w:vAlign w:val="center"/>
          </w:tcPr>
          <w:p w14:paraId="0F068AFE" w14:textId="77777777" w:rsidR="008A2556" w:rsidRPr="00E47A17" w:rsidRDefault="008A2556" w:rsidP="008A2556">
            <w:pPr>
              <w:pStyle w:val="NoSpacing"/>
              <w:rPr>
                <w:i/>
                <w:color w:val="auto"/>
                <w:lang w:val="en-US"/>
              </w:rPr>
            </w:pPr>
          </w:p>
        </w:tc>
        <w:tc>
          <w:tcPr>
            <w:tcW w:w="703" w:type="dxa"/>
            <w:vAlign w:val="center"/>
          </w:tcPr>
          <w:p w14:paraId="090EFCAE" w14:textId="77777777" w:rsidR="008A2556" w:rsidRPr="00E47A17" w:rsidRDefault="008A2556" w:rsidP="008A2556">
            <w:pPr>
              <w:pStyle w:val="NoSpacing"/>
              <w:rPr>
                <w:i/>
                <w:color w:val="auto"/>
                <w:lang w:val="en-US"/>
              </w:rPr>
            </w:pPr>
          </w:p>
        </w:tc>
        <w:tc>
          <w:tcPr>
            <w:tcW w:w="708" w:type="dxa"/>
            <w:vAlign w:val="center"/>
          </w:tcPr>
          <w:p w14:paraId="1F0060DA" w14:textId="77777777" w:rsidR="008A2556" w:rsidRPr="00E47A17" w:rsidRDefault="008A2556" w:rsidP="008A2556">
            <w:pPr>
              <w:pStyle w:val="NoSpacing"/>
              <w:rPr>
                <w:i/>
                <w:color w:val="auto"/>
              </w:rPr>
            </w:pPr>
          </w:p>
        </w:tc>
        <w:tc>
          <w:tcPr>
            <w:tcW w:w="567" w:type="dxa"/>
            <w:vAlign w:val="center"/>
          </w:tcPr>
          <w:p w14:paraId="26523F83" w14:textId="77777777" w:rsidR="008A2556" w:rsidRPr="00E47A17" w:rsidRDefault="008A2556" w:rsidP="008A2556">
            <w:pPr>
              <w:pStyle w:val="NoSpacing"/>
              <w:rPr>
                <w:i/>
                <w:color w:val="auto"/>
              </w:rPr>
            </w:pPr>
          </w:p>
        </w:tc>
        <w:tc>
          <w:tcPr>
            <w:tcW w:w="567" w:type="dxa"/>
            <w:vAlign w:val="center"/>
          </w:tcPr>
          <w:p w14:paraId="6C90432A" w14:textId="288CDB7C" w:rsidR="008A2556" w:rsidRPr="00E47A17" w:rsidRDefault="008A2556" w:rsidP="008A2556">
            <w:pPr>
              <w:pStyle w:val="NoSpacing"/>
              <w:rPr>
                <w:i/>
                <w:color w:val="auto"/>
              </w:rPr>
            </w:pPr>
          </w:p>
        </w:tc>
      </w:tr>
      <w:tr w:rsidR="008A2556" w:rsidRPr="00E47A17" w14:paraId="233AD3D0" w14:textId="77777777" w:rsidTr="00F67809">
        <w:tc>
          <w:tcPr>
            <w:tcW w:w="3256" w:type="dxa"/>
            <w:vAlign w:val="center"/>
          </w:tcPr>
          <w:p w14:paraId="082F8F84" w14:textId="77777777" w:rsidR="008A2556" w:rsidRPr="00E47A17" w:rsidRDefault="008A2556" w:rsidP="008A2556">
            <w:pPr>
              <w:pStyle w:val="NoSpacing"/>
              <w:jc w:val="left"/>
              <w:rPr>
                <w:color w:val="auto"/>
                <w:lang w:val="en-US"/>
              </w:rPr>
            </w:pPr>
            <w:r w:rsidRPr="00E47A17">
              <w:rPr>
                <w:color w:val="auto"/>
                <w:lang w:val="en-US"/>
              </w:rPr>
              <w:t xml:space="preserve">  Total fixation duration</w:t>
            </w:r>
          </w:p>
        </w:tc>
        <w:tc>
          <w:tcPr>
            <w:tcW w:w="850" w:type="dxa"/>
            <w:vAlign w:val="center"/>
          </w:tcPr>
          <w:p w14:paraId="23A160F2" w14:textId="77777777" w:rsidR="008A2556" w:rsidRPr="00E47A17" w:rsidRDefault="008A2556" w:rsidP="008A2556">
            <w:pPr>
              <w:pStyle w:val="NoSpacing"/>
              <w:rPr>
                <w:color w:val="auto"/>
              </w:rPr>
            </w:pPr>
            <w:r w:rsidRPr="00E47A17">
              <w:rPr>
                <w:color w:val="auto"/>
              </w:rPr>
              <w:t>Task</w:t>
            </w:r>
          </w:p>
        </w:tc>
        <w:tc>
          <w:tcPr>
            <w:tcW w:w="992" w:type="dxa"/>
            <w:vAlign w:val="center"/>
          </w:tcPr>
          <w:p w14:paraId="0110DAEA" w14:textId="77777777" w:rsidR="008A2556" w:rsidRPr="00E47A17" w:rsidRDefault="008A2556" w:rsidP="008A2556">
            <w:pPr>
              <w:pStyle w:val="NoSpacing"/>
              <w:rPr>
                <w:color w:val="auto"/>
              </w:rPr>
            </w:pPr>
            <w:r w:rsidRPr="00E47A17">
              <w:t>-6305.87</w:t>
            </w:r>
          </w:p>
        </w:tc>
        <w:tc>
          <w:tcPr>
            <w:tcW w:w="857" w:type="dxa"/>
            <w:vAlign w:val="center"/>
          </w:tcPr>
          <w:p w14:paraId="7EAB02EB" w14:textId="77777777" w:rsidR="008A2556" w:rsidRPr="00E47A17" w:rsidRDefault="008A2556" w:rsidP="008A2556">
            <w:pPr>
              <w:pStyle w:val="NoSpacing"/>
              <w:rPr>
                <w:color w:val="auto"/>
              </w:rPr>
            </w:pPr>
            <w:r w:rsidRPr="00E47A17">
              <w:t>1660.84</w:t>
            </w:r>
          </w:p>
        </w:tc>
        <w:tc>
          <w:tcPr>
            <w:tcW w:w="703" w:type="dxa"/>
            <w:vAlign w:val="center"/>
          </w:tcPr>
          <w:p w14:paraId="019BEF42" w14:textId="77777777" w:rsidR="008A2556" w:rsidRPr="00E47A17" w:rsidRDefault="008A2556" w:rsidP="008A2556">
            <w:pPr>
              <w:pStyle w:val="NoSpacing"/>
              <w:rPr>
                <w:color w:val="auto"/>
              </w:rPr>
            </w:pPr>
            <w:r w:rsidRPr="00E47A17">
              <w:t>-3.80</w:t>
            </w:r>
          </w:p>
        </w:tc>
        <w:tc>
          <w:tcPr>
            <w:tcW w:w="708" w:type="dxa"/>
            <w:vAlign w:val="center"/>
          </w:tcPr>
          <w:p w14:paraId="5636559F" w14:textId="77777777" w:rsidR="008A2556" w:rsidRPr="00E47A17" w:rsidRDefault="008A2556" w:rsidP="008A2556">
            <w:pPr>
              <w:pStyle w:val="NoSpacing"/>
              <w:rPr>
                <w:color w:val="auto"/>
              </w:rPr>
            </w:pPr>
            <w:r w:rsidRPr="00E47A17">
              <w:t>.01</w:t>
            </w:r>
          </w:p>
        </w:tc>
        <w:tc>
          <w:tcPr>
            <w:tcW w:w="567" w:type="dxa"/>
            <w:vAlign w:val="center"/>
          </w:tcPr>
          <w:p w14:paraId="163D0AEA" w14:textId="18079D24" w:rsidR="008A2556" w:rsidRPr="00E47A17" w:rsidRDefault="008A2556" w:rsidP="008A2556">
            <w:pPr>
              <w:pStyle w:val="NoSpacing"/>
              <w:rPr>
                <w:color w:val="auto"/>
              </w:rPr>
            </w:pPr>
            <w:r w:rsidRPr="00E47A17">
              <w:rPr>
                <w:color w:val="auto"/>
              </w:rPr>
              <w:t>.0</w:t>
            </w:r>
            <w:r w:rsidRPr="00E47A17">
              <w:rPr>
                <w:color w:val="auto"/>
                <w:lang w:val="en-US"/>
              </w:rPr>
              <w:t>5</w:t>
            </w:r>
          </w:p>
        </w:tc>
        <w:tc>
          <w:tcPr>
            <w:tcW w:w="567" w:type="dxa"/>
            <w:vAlign w:val="center"/>
          </w:tcPr>
          <w:p w14:paraId="7D7F99C3" w14:textId="6F5B8896" w:rsidR="008A2556" w:rsidRPr="00E47A17" w:rsidRDefault="008A2556" w:rsidP="008A2556">
            <w:pPr>
              <w:pStyle w:val="NoSpacing"/>
              <w:rPr>
                <w:color w:val="auto"/>
              </w:rPr>
            </w:pPr>
            <w:r>
              <w:rPr>
                <w:color w:val="auto"/>
                <w:lang w:val="en-US"/>
              </w:rPr>
              <w:t>.46</w:t>
            </w:r>
          </w:p>
        </w:tc>
      </w:tr>
      <w:tr w:rsidR="008A2556" w:rsidRPr="00E47A17" w14:paraId="7EA3BFC6" w14:textId="77777777" w:rsidTr="00F67809">
        <w:tc>
          <w:tcPr>
            <w:tcW w:w="3256" w:type="dxa"/>
            <w:vAlign w:val="center"/>
          </w:tcPr>
          <w:p w14:paraId="22DCA3B6" w14:textId="77777777" w:rsidR="008A2556" w:rsidRPr="00E47A17" w:rsidRDefault="008A2556" w:rsidP="008A2556">
            <w:pPr>
              <w:pStyle w:val="NoSpacing"/>
              <w:jc w:val="left"/>
              <w:rPr>
                <w:color w:val="auto"/>
                <w:lang w:val="en-US"/>
              </w:rPr>
            </w:pPr>
            <w:r w:rsidRPr="00E47A17">
              <w:rPr>
                <w:color w:val="auto"/>
                <w:lang w:val="en-US"/>
              </w:rPr>
              <w:t xml:space="preserve">  Fixation count</w:t>
            </w:r>
          </w:p>
        </w:tc>
        <w:tc>
          <w:tcPr>
            <w:tcW w:w="850" w:type="dxa"/>
            <w:vAlign w:val="center"/>
          </w:tcPr>
          <w:p w14:paraId="05814C18" w14:textId="77777777" w:rsidR="008A2556" w:rsidRPr="00E47A17" w:rsidRDefault="008A2556" w:rsidP="008A2556">
            <w:pPr>
              <w:pStyle w:val="NoSpacing"/>
              <w:rPr>
                <w:color w:val="auto"/>
              </w:rPr>
            </w:pPr>
            <w:r w:rsidRPr="00E47A17">
              <w:rPr>
                <w:color w:val="auto"/>
              </w:rPr>
              <w:t>Task</w:t>
            </w:r>
          </w:p>
        </w:tc>
        <w:tc>
          <w:tcPr>
            <w:tcW w:w="992" w:type="dxa"/>
            <w:vAlign w:val="center"/>
          </w:tcPr>
          <w:p w14:paraId="4C50F96D" w14:textId="77777777" w:rsidR="008A2556" w:rsidRPr="00E47A17" w:rsidRDefault="008A2556" w:rsidP="008A2556">
            <w:pPr>
              <w:pStyle w:val="NoSpacing"/>
              <w:rPr>
                <w:color w:val="auto"/>
              </w:rPr>
            </w:pPr>
            <w:r w:rsidRPr="00E47A17">
              <w:t>-13.19</w:t>
            </w:r>
          </w:p>
        </w:tc>
        <w:tc>
          <w:tcPr>
            <w:tcW w:w="857" w:type="dxa"/>
            <w:vAlign w:val="center"/>
          </w:tcPr>
          <w:p w14:paraId="597DBA17" w14:textId="77777777" w:rsidR="008A2556" w:rsidRPr="00E47A17" w:rsidRDefault="008A2556" w:rsidP="008A2556">
            <w:pPr>
              <w:pStyle w:val="NoSpacing"/>
              <w:rPr>
                <w:color w:val="auto"/>
              </w:rPr>
            </w:pPr>
            <w:r w:rsidRPr="00E47A17">
              <w:t>4.63</w:t>
            </w:r>
          </w:p>
        </w:tc>
        <w:tc>
          <w:tcPr>
            <w:tcW w:w="703" w:type="dxa"/>
            <w:vAlign w:val="center"/>
          </w:tcPr>
          <w:p w14:paraId="4758E8FC" w14:textId="77777777" w:rsidR="008A2556" w:rsidRPr="00E47A17" w:rsidRDefault="008A2556" w:rsidP="008A2556">
            <w:pPr>
              <w:pStyle w:val="NoSpacing"/>
              <w:rPr>
                <w:color w:val="auto"/>
              </w:rPr>
            </w:pPr>
            <w:r w:rsidRPr="00E47A17">
              <w:t>-2.85</w:t>
            </w:r>
          </w:p>
        </w:tc>
        <w:tc>
          <w:tcPr>
            <w:tcW w:w="708" w:type="dxa"/>
            <w:vAlign w:val="center"/>
          </w:tcPr>
          <w:p w14:paraId="38EEE337" w14:textId="77777777" w:rsidR="008A2556" w:rsidRPr="00E47A17" w:rsidRDefault="008A2556" w:rsidP="008A2556">
            <w:pPr>
              <w:pStyle w:val="NoSpacing"/>
              <w:rPr>
                <w:color w:val="auto"/>
              </w:rPr>
            </w:pPr>
            <w:r w:rsidRPr="00E47A17">
              <w:t>.04</w:t>
            </w:r>
          </w:p>
        </w:tc>
        <w:tc>
          <w:tcPr>
            <w:tcW w:w="567" w:type="dxa"/>
            <w:vAlign w:val="center"/>
          </w:tcPr>
          <w:p w14:paraId="10BD9F41" w14:textId="77243F5F" w:rsidR="008A2556" w:rsidRPr="00E47A17" w:rsidRDefault="008A2556" w:rsidP="008A2556">
            <w:pPr>
              <w:pStyle w:val="NoSpacing"/>
              <w:rPr>
                <w:color w:val="auto"/>
                <w:lang w:val="en-US"/>
              </w:rPr>
            </w:pPr>
            <w:r w:rsidRPr="00E47A17">
              <w:rPr>
                <w:color w:val="auto"/>
                <w:lang w:val="en-US"/>
              </w:rPr>
              <w:t>.04</w:t>
            </w:r>
          </w:p>
        </w:tc>
        <w:tc>
          <w:tcPr>
            <w:tcW w:w="567" w:type="dxa"/>
            <w:vAlign w:val="center"/>
          </w:tcPr>
          <w:p w14:paraId="3F8F7C63" w14:textId="2593E53E" w:rsidR="008A2556" w:rsidRPr="00E47A17" w:rsidRDefault="008A2556" w:rsidP="008A2556">
            <w:pPr>
              <w:pStyle w:val="NoSpacing"/>
              <w:rPr>
                <w:color w:val="auto"/>
                <w:lang w:val="en-US"/>
              </w:rPr>
            </w:pPr>
            <w:r>
              <w:rPr>
                <w:color w:val="auto"/>
                <w:lang w:val="en-US"/>
              </w:rPr>
              <w:t>.37</w:t>
            </w:r>
          </w:p>
        </w:tc>
      </w:tr>
      <w:tr w:rsidR="008A2556" w:rsidRPr="00E47A17" w14:paraId="44CE4753" w14:textId="77777777" w:rsidTr="00F67809">
        <w:tc>
          <w:tcPr>
            <w:tcW w:w="3256" w:type="dxa"/>
            <w:vAlign w:val="center"/>
          </w:tcPr>
          <w:p w14:paraId="6B00F8A7" w14:textId="35CE5404" w:rsidR="008A2556" w:rsidRPr="00E47A17" w:rsidRDefault="008A2556" w:rsidP="008A2556">
            <w:pPr>
              <w:pStyle w:val="NoSpacing"/>
              <w:jc w:val="left"/>
              <w:rPr>
                <w:color w:val="auto"/>
                <w:lang w:val="en-US"/>
              </w:rPr>
            </w:pPr>
            <w:r w:rsidRPr="00E47A17">
              <w:rPr>
                <w:color w:val="auto"/>
                <w:lang w:val="en-US"/>
              </w:rPr>
              <w:t xml:space="preserve">  Backward sac</w:t>
            </w:r>
            <w:r>
              <w:rPr>
                <w:color w:val="auto"/>
                <w:lang w:val="en-US"/>
              </w:rPr>
              <w:t xml:space="preserve"> </w:t>
            </w:r>
            <w:r w:rsidRPr="00E47A17">
              <w:rPr>
                <w:color w:val="auto"/>
                <w:lang w:val="en-US"/>
              </w:rPr>
              <w:t>median length</w:t>
            </w:r>
          </w:p>
        </w:tc>
        <w:tc>
          <w:tcPr>
            <w:tcW w:w="850" w:type="dxa"/>
            <w:vAlign w:val="center"/>
          </w:tcPr>
          <w:p w14:paraId="1F5003E6" w14:textId="77777777" w:rsidR="008A2556" w:rsidRPr="00E47A17" w:rsidRDefault="008A2556" w:rsidP="008A2556">
            <w:pPr>
              <w:pStyle w:val="NoSpacing"/>
              <w:rPr>
                <w:color w:val="auto"/>
              </w:rPr>
            </w:pPr>
            <w:r w:rsidRPr="00E47A17">
              <w:rPr>
                <w:color w:val="auto"/>
              </w:rPr>
              <w:t>Task</w:t>
            </w:r>
          </w:p>
        </w:tc>
        <w:tc>
          <w:tcPr>
            <w:tcW w:w="992" w:type="dxa"/>
            <w:vAlign w:val="center"/>
          </w:tcPr>
          <w:p w14:paraId="5BB25150" w14:textId="77777777" w:rsidR="008A2556" w:rsidRPr="00E47A17" w:rsidRDefault="008A2556" w:rsidP="008A2556">
            <w:pPr>
              <w:pStyle w:val="NoSpacing"/>
              <w:rPr>
                <w:color w:val="auto"/>
              </w:rPr>
            </w:pPr>
            <w:r w:rsidRPr="00E47A17">
              <w:t>-0.33</w:t>
            </w:r>
          </w:p>
        </w:tc>
        <w:tc>
          <w:tcPr>
            <w:tcW w:w="857" w:type="dxa"/>
            <w:vAlign w:val="center"/>
          </w:tcPr>
          <w:p w14:paraId="62E66432" w14:textId="77777777" w:rsidR="008A2556" w:rsidRPr="00E47A17" w:rsidRDefault="008A2556" w:rsidP="008A2556">
            <w:pPr>
              <w:pStyle w:val="NoSpacing"/>
              <w:rPr>
                <w:color w:val="auto"/>
              </w:rPr>
            </w:pPr>
            <w:r w:rsidRPr="00E47A17">
              <w:t>0.10</w:t>
            </w:r>
          </w:p>
        </w:tc>
        <w:tc>
          <w:tcPr>
            <w:tcW w:w="703" w:type="dxa"/>
            <w:vAlign w:val="center"/>
          </w:tcPr>
          <w:p w14:paraId="3B9EAEDA" w14:textId="77777777" w:rsidR="008A2556" w:rsidRPr="00E47A17" w:rsidRDefault="008A2556" w:rsidP="008A2556">
            <w:pPr>
              <w:pStyle w:val="NoSpacing"/>
              <w:rPr>
                <w:color w:val="auto"/>
              </w:rPr>
            </w:pPr>
            <w:r w:rsidRPr="00E47A17">
              <w:t>-3.26</w:t>
            </w:r>
          </w:p>
        </w:tc>
        <w:tc>
          <w:tcPr>
            <w:tcW w:w="708" w:type="dxa"/>
            <w:vAlign w:val="center"/>
          </w:tcPr>
          <w:p w14:paraId="51A6AF1F" w14:textId="77777777" w:rsidR="008A2556" w:rsidRPr="00E47A17" w:rsidRDefault="008A2556" w:rsidP="008A2556">
            <w:pPr>
              <w:pStyle w:val="NoSpacing"/>
              <w:rPr>
                <w:color w:val="auto"/>
              </w:rPr>
            </w:pPr>
            <w:r w:rsidRPr="00E47A17">
              <w:rPr>
                <w:lang w:val="en-US"/>
              </w:rPr>
              <w:t>&lt;</w:t>
            </w:r>
            <w:r w:rsidRPr="00E47A17">
              <w:t>.0</w:t>
            </w:r>
            <w:r w:rsidRPr="00E47A17">
              <w:rPr>
                <w:lang w:val="en-US"/>
              </w:rPr>
              <w:t>1</w:t>
            </w:r>
          </w:p>
        </w:tc>
        <w:tc>
          <w:tcPr>
            <w:tcW w:w="567" w:type="dxa"/>
            <w:vAlign w:val="center"/>
          </w:tcPr>
          <w:p w14:paraId="0C281DAF" w14:textId="44A022C9" w:rsidR="008A2556" w:rsidRPr="00E47A17" w:rsidRDefault="008A2556" w:rsidP="008A2556">
            <w:pPr>
              <w:pStyle w:val="NoSpacing"/>
              <w:rPr>
                <w:color w:val="auto"/>
                <w:lang w:val="en-US"/>
              </w:rPr>
            </w:pPr>
            <w:r w:rsidRPr="00E47A17">
              <w:rPr>
                <w:color w:val="auto"/>
                <w:lang w:val="en-US"/>
              </w:rPr>
              <w:t>.03</w:t>
            </w:r>
          </w:p>
        </w:tc>
        <w:tc>
          <w:tcPr>
            <w:tcW w:w="567" w:type="dxa"/>
            <w:vAlign w:val="center"/>
          </w:tcPr>
          <w:p w14:paraId="02990E82" w14:textId="4779E4C9" w:rsidR="008A2556" w:rsidRPr="00E47A17" w:rsidRDefault="008A2556" w:rsidP="008A2556">
            <w:pPr>
              <w:pStyle w:val="NoSpacing"/>
              <w:rPr>
                <w:color w:val="auto"/>
                <w:lang w:val="en-US"/>
              </w:rPr>
            </w:pPr>
            <w:r>
              <w:rPr>
                <w:color w:val="auto"/>
                <w:lang w:val="en-US"/>
              </w:rPr>
              <w:t>.41</w:t>
            </w:r>
          </w:p>
        </w:tc>
      </w:tr>
      <w:tr w:rsidR="008A2556" w:rsidRPr="00E47A17" w14:paraId="682762B5" w14:textId="77777777" w:rsidTr="00F67809">
        <w:tc>
          <w:tcPr>
            <w:tcW w:w="3256" w:type="dxa"/>
            <w:vAlign w:val="center"/>
          </w:tcPr>
          <w:p w14:paraId="38931A8A" w14:textId="77777777" w:rsidR="008A2556" w:rsidRPr="00E47A17" w:rsidRDefault="008A2556" w:rsidP="008A2556">
            <w:pPr>
              <w:pStyle w:val="NoSpacing"/>
              <w:jc w:val="left"/>
              <w:rPr>
                <w:color w:val="auto"/>
                <w:lang w:val="en-US"/>
              </w:rPr>
            </w:pPr>
            <w:r w:rsidRPr="00E47A17">
              <w:rPr>
                <w:color w:val="auto"/>
                <w:lang w:val="en-US"/>
              </w:rPr>
              <w:t xml:space="preserve">  Number of forward saccades</w:t>
            </w:r>
          </w:p>
        </w:tc>
        <w:tc>
          <w:tcPr>
            <w:tcW w:w="850" w:type="dxa"/>
            <w:vAlign w:val="center"/>
          </w:tcPr>
          <w:p w14:paraId="7E6DF360" w14:textId="77777777" w:rsidR="008A2556" w:rsidRPr="00E47A17" w:rsidRDefault="008A2556" w:rsidP="008A2556">
            <w:pPr>
              <w:pStyle w:val="NoSpacing"/>
              <w:rPr>
                <w:color w:val="auto"/>
              </w:rPr>
            </w:pPr>
            <w:r w:rsidRPr="00E47A17">
              <w:rPr>
                <w:color w:val="auto"/>
              </w:rPr>
              <w:t>Task</w:t>
            </w:r>
          </w:p>
        </w:tc>
        <w:tc>
          <w:tcPr>
            <w:tcW w:w="992" w:type="dxa"/>
            <w:vAlign w:val="center"/>
          </w:tcPr>
          <w:p w14:paraId="5B1EA282" w14:textId="77777777" w:rsidR="008A2556" w:rsidRPr="00E47A17" w:rsidRDefault="008A2556" w:rsidP="008A2556">
            <w:pPr>
              <w:pStyle w:val="NoSpacing"/>
              <w:rPr>
                <w:color w:val="auto"/>
              </w:rPr>
            </w:pPr>
            <w:r w:rsidRPr="00E47A17">
              <w:t>-16.84</w:t>
            </w:r>
          </w:p>
        </w:tc>
        <w:tc>
          <w:tcPr>
            <w:tcW w:w="857" w:type="dxa"/>
            <w:vAlign w:val="center"/>
          </w:tcPr>
          <w:p w14:paraId="414D4026" w14:textId="77777777" w:rsidR="008A2556" w:rsidRPr="00E47A17" w:rsidRDefault="008A2556" w:rsidP="008A2556">
            <w:pPr>
              <w:pStyle w:val="NoSpacing"/>
              <w:rPr>
                <w:color w:val="auto"/>
                <w:lang w:val="en-US"/>
              </w:rPr>
            </w:pPr>
            <w:r w:rsidRPr="00E47A17">
              <w:t>2.80</w:t>
            </w:r>
          </w:p>
        </w:tc>
        <w:tc>
          <w:tcPr>
            <w:tcW w:w="703" w:type="dxa"/>
            <w:vAlign w:val="center"/>
          </w:tcPr>
          <w:p w14:paraId="4BA2D35C" w14:textId="77777777" w:rsidR="008A2556" w:rsidRPr="00E47A17" w:rsidRDefault="008A2556" w:rsidP="008A2556">
            <w:pPr>
              <w:pStyle w:val="NoSpacing"/>
              <w:rPr>
                <w:color w:val="auto"/>
                <w:lang w:val="en-US"/>
              </w:rPr>
            </w:pPr>
            <w:r w:rsidRPr="00E47A17">
              <w:t>-6.01</w:t>
            </w:r>
          </w:p>
        </w:tc>
        <w:tc>
          <w:tcPr>
            <w:tcW w:w="708" w:type="dxa"/>
            <w:vAlign w:val="center"/>
          </w:tcPr>
          <w:p w14:paraId="40935D4B" w14:textId="77777777" w:rsidR="008A2556" w:rsidRPr="00E47A17" w:rsidRDefault="008A2556" w:rsidP="008A2556">
            <w:pPr>
              <w:pStyle w:val="NoSpacing"/>
              <w:rPr>
                <w:color w:val="auto"/>
              </w:rPr>
            </w:pPr>
            <w:r w:rsidRPr="00E47A17">
              <w:rPr>
                <w:lang w:val="en-US"/>
              </w:rPr>
              <w:t>&lt;</w:t>
            </w:r>
            <w:r w:rsidRPr="00E47A17">
              <w:t>.0</w:t>
            </w:r>
            <w:r w:rsidRPr="00E47A17">
              <w:rPr>
                <w:lang w:val="en-US"/>
              </w:rPr>
              <w:t>1</w:t>
            </w:r>
          </w:p>
        </w:tc>
        <w:tc>
          <w:tcPr>
            <w:tcW w:w="567" w:type="dxa"/>
            <w:vAlign w:val="center"/>
          </w:tcPr>
          <w:p w14:paraId="0D8D4846" w14:textId="4E635BD9" w:rsidR="008A2556" w:rsidRPr="00E47A17" w:rsidRDefault="008A2556" w:rsidP="008A2556">
            <w:pPr>
              <w:pStyle w:val="NoSpacing"/>
              <w:rPr>
                <w:color w:val="auto"/>
                <w:lang w:val="en-US"/>
              </w:rPr>
            </w:pPr>
            <w:r w:rsidRPr="00E47A17">
              <w:rPr>
                <w:color w:val="auto"/>
                <w:lang w:val="en-US"/>
              </w:rPr>
              <w:t>.14</w:t>
            </w:r>
          </w:p>
        </w:tc>
        <w:tc>
          <w:tcPr>
            <w:tcW w:w="567" w:type="dxa"/>
            <w:vAlign w:val="center"/>
          </w:tcPr>
          <w:p w14:paraId="706EDD29" w14:textId="2A4AC9DD" w:rsidR="008A2556" w:rsidRPr="00E47A17" w:rsidRDefault="008A2556" w:rsidP="008A2556">
            <w:pPr>
              <w:pStyle w:val="NoSpacing"/>
              <w:rPr>
                <w:color w:val="auto"/>
                <w:lang w:val="en-US"/>
              </w:rPr>
            </w:pPr>
            <w:r>
              <w:rPr>
                <w:color w:val="auto"/>
                <w:lang w:val="en-US"/>
              </w:rPr>
              <w:t>.41</w:t>
            </w:r>
          </w:p>
        </w:tc>
      </w:tr>
      <w:tr w:rsidR="008A2556" w:rsidRPr="00E47A17" w14:paraId="555A158A" w14:textId="77777777" w:rsidTr="00F67809">
        <w:tc>
          <w:tcPr>
            <w:tcW w:w="3256" w:type="dxa"/>
            <w:tcBorders>
              <w:bottom w:val="single" w:sz="4" w:space="0" w:color="auto"/>
            </w:tcBorders>
            <w:vAlign w:val="center"/>
          </w:tcPr>
          <w:p w14:paraId="4A029A7C" w14:textId="122EEAC5" w:rsidR="008A2556" w:rsidRPr="00E47A17" w:rsidRDefault="008A2556" w:rsidP="008A2556">
            <w:pPr>
              <w:pStyle w:val="NoSpacing"/>
              <w:jc w:val="left"/>
              <w:rPr>
                <w:color w:val="auto"/>
                <w:lang w:val="en-US"/>
              </w:rPr>
            </w:pPr>
            <w:r w:rsidRPr="00E47A17">
              <w:rPr>
                <w:color w:val="auto"/>
                <w:lang w:val="en-US"/>
              </w:rPr>
              <w:t xml:space="preserve">  Forward sac median length</w:t>
            </w:r>
          </w:p>
        </w:tc>
        <w:tc>
          <w:tcPr>
            <w:tcW w:w="850" w:type="dxa"/>
            <w:tcBorders>
              <w:bottom w:val="single" w:sz="4" w:space="0" w:color="auto"/>
            </w:tcBorders>
            <w:vAlign w:val="center"/>
          </w:tcPr>
          <w:p w14:paraId="60ED73FE" w14:textId="77777777" w:rsidR="008A2556" w:rsidRPr="00E47A17" w:rsidRDefault="008A2556" w:rsidP="008A2556">
            <w:pPr>
              <w:pStyle w:val="NoSpacing"/>
              <w:rPr>
                <w:color w:val="auto"/>
                <w:lang w:val="en-US"/>
              </w:rPr>
            </w:pPr>
            <w:r w:rsidRPr="00E47A17">
              <w:rPr>
                <w:color w:val="auto"/>
                <w:lang w:val="en-US"/>
              </w:rPr>
              <w:t>Task</w:t>
            </w:r>
          </w:p>
        </w:tc>
        <w:tc>
          <w:tcPr>
            <w:tcW w:w="992" w:type="dxa"/>
            <w:tcBorders>
              <w:bottom w:val="single" w:sz="4" w:space="0" w:color="auto"/>
            </w:tcBorders>
            <w:vAlign w:val="center"/>
          </w:tcPr>
          <w:p w14:paraId="1087B529" w14:textId="77777777" w:rsidR="008A2556" w:rsidRPr="00E47A17" w:rsidRDefault="008A2556" w:rsidP="008A2556">
            <w:pPr>
              <w:pStyle w:val="NoSpacing"/>
              <w:rPr>
                <w:color w:val="auto"/>
              </w:rPr>
            </w:pPr>
            <w:r w:rsidRPr="00E47A17">
              <w:t>-0.24</w:t>
            </w:r>
          </w:p>
        </w:tc>
        <w:tc>
          <w:tcPr>
            <w:tcW w:w="857" w:type="dxa"/>
            <w:tcBorders>
              <w:bottom w:val="single" w:sz="4" w:space="0" w:color="auto"/>
            </w:tcBorders>
            <w:vAlign w:val="center"/>
          </w:tcPr>
          <w:p w14:paraId="413DB039" w14:textId="77777777" w:rsidR="008A2556" w:rsidRPr="00E47A17" w:rsidRDefault="008A2556" w:rsidP="008A2556">
            <w:pPr>
              <w:pStyle w:val="NoSpacing"/>
              <w:rPr>
                <w:color w:val="auto"/>
                <w:lang w:val="en-US"/>
              </w:rPr>
            </w:pPr>
            <w:r w:rsidRPr="00E47A17">
              <w:t>0.09</w:t>
            </w:r>
          </w:p>
        </w:tc>
        <w:tc>
          <w:tcPr>
            <w:tcW w:w="703" w:type="dxa"/>
            <w:tcBorders>
              <w:bottom w:val="single" w:sz="4" w:space="0" w:color="auto"/>
            </w:tcBorders>
            <w:vAlign w:val="center"/>
          </w:tcPr>
          <w:p w14:paraId="769E5BBC" w14:textId="77777777" w:rsidR="008A2556" w:rsidRPr="00E47A17" w:rsidRDefault="008A2556" w:rsidP="008A2556">
            <w:pPr>
              <w:pStyle w:val="NoSpacing"/>
              <w:rPr>
                <w:color w:val="auto"/>
                <w:lang w:val="en-US"/>
              </w:rPr>
            </w:pPr>
            <w:r w:rsidRPr="00E47A17">
              <w:t>-2.87</w:t>
            </w:r>
          </w:p>
        </w:tc>
        <w:tc>
          <w:tcPr>
            <w:tcW w:w="708" w:type="dxa"/>
            <w:tcBorders>
              <w:bottom w:val="single" w:sz="4" w:space="0" w:color="auto"/>
            </w:tcBorders>
            <w:vAlign w:val="center"/>
          </w:tcPr>
          <w:p w14:paraId="3432441E" w14:textId="77777777" w:rsidR="008A2556" w:rsidRPr="00E47A17" w:rsidRDefault="008A2556" w:rsidP="008A2556">
            <w:pPr>
              <w:pStyle w:val="NoSpacing"/>
              <w:rPr>
                <w:color w:val="auto"/>
              </w:rPr>
            </w:pPr>
            <w:r w:rsidRPr="00E47A17">
              <w:t>.01</w:t>
            </w:r>
          </w:p>
        </w:tc>
        <w:tc>
          <w:tcPr>
            <w:tcW w:w="567" w:type="dxa"/>
            <w:tcBorders>
              <w:bottom w:val="single" w:sz="4" w:space="0" w:color="auto"/>
            </w:tcBorders>
            <w:vAlign w:val="center"/>
          </w:tcPr>
          <w:p w14:paraId="0F7AFAD1" w14:textId="54C78413" w:rsidR="008A2556" w:rsidRPr="00E47A17" w:rsidRDefault="008A2556" w:rsidP="008A2556">
            <w:pPr>
              <w:pStyle w:val="NoSpacing"/>
              <w:rPr>
                <w:color w:val="auto"/>
                <w:lang w:val="en-US"/>
              </w:rPr>
            </w:pPr>
            <w:r w:rsidRPr="00E47A17">
              <w:rPr>
                <w:color w:val="auto"/>
                <w:lang w:val="en-US"/>
              </w:rPr>
              <w:t>.02</w:t>
            </w:r>
          </w:p>
        </w:tc>
        <w:tc>
          <w:tcPr>
            <w:tcW w:w="567" w:type="dxa"/>
            <w:tcBorders>
              <w:bottom w:val="single" w:sz="4" w:space="0" w:color="auto"/>
            </w:tcBorders>
            <w:vAlign w:val="center"/>
          </w:tcPr>
          <w:p w14:paraId="076C0074" w14:textId="2CF145FC" w:rsidR="008A2556" w:rsidRPr="00E47A17" w:rsidRDefault="008A2556" w:rsidP="008A2556">
            <w:pPr>
              <w:pStyle w:val="NoSpacing"/>
              <w:rPr>
                <w:color w:val="auto"/>
                <w:lang w:val="en-US"/>
              </w:rPr>
            </w:pPr>
            <w:r>
              <w:rPr>
                <w:color w:val="auto"/>
                <w:lang w:val="en-US"/>
              </w:rPr>
              <w:t>.47</w:t>
            </w:r>
          </w:p>
        </w:tc>
      </w:tr>
    </w:tbl>
    <w:p w14:paraId="7BF94032" w14:textId="3F1693C9" w:rsidR="006C70F5" w:rsidRPr="00B16C75" w:rsidRDefault="006C70F5" w:rsidP="006C70F5">
      <w:pPr>
        <w:spacing w:line="240" w:lineRule="auto"/>
        <w:ind w:firstLine="0"/>
        <w:rPr>
          <w:i/>
          <w:lang w:val="en-US"/>
        </w:rPr>
      </w:pPr>
      <w:r w:rsidRPr="00E47A17">
        <w:rPr>
          <w:i/>
          <w:lang w:val="en-US"/>
        </w:rPr>
        <w:t>* Task = Task type</w:t>
      </w:r>
      <w:r w:rsidR="008A2556" w:rsidRPr="00F67809">
        <w:rPr>
          <w:lang w:val="en-US"/>
        </w:rPr>
        <w:t xml:space="preserve">, </w:t>
      </w:r>
      <w:r w:rsidR="008A2556" w:rsidRPr="00F67809">
        <w:rPr>
          <w:i/>
          <w:lang w:val="en-US"/>
        </w:rPr>
        <w:t>R</w:t>
      </w:r>
      <w:r w:rsidR="008A2556" w:rsidRPr="00F67809">
        <w:rPr>
          <w:i/>
          <w:vertAlign w:val="superscript"/>
        </w:rPr>
        <w:t>2</w:t>
      </w:r>
      <w:r w:rsidR="008A2556" w:rsidRPr="00F67809">
        <w:rPr>
          <w:i/>
          <w:lang w:val="en-US"/>
        </w:rPr>
        <w:t>m</w:t>
      </w:r>
      <w:r w:rsidR="008A2556">
        <w:rPr>
          <w:lang w:val="en-US"/>
        </w:rPr>
        <w:t xml:space="preserve"> = </w:t>
      </w:r>
      <w:r w:rsidR="008A2556" w:rsidRPr="00F67809">
        <w:rPr>
          <w:i/>
          <w:lang w:val="en-US"/>
        </w:rPr>
        <w:t>R</w:t>
      </w:r>
      <w:r w:rsidR="008A2556" w:rsidRPr="00F67809">
        <w:rPr>
          <w:i/>
          <w:vertAlign w:val="superscript"/>
        </w:rPr>
        <w:t>2</w:t>
      </w:r>
      <w:r w:rsidR="008A2556" w:rsidRPr="00F67809">
        <w:rPr>
          <w:i/>
          <w:lang w:val="en-US"/>
        </w:rPr>
        <w:t xml:space="preserve"> marginal</w:t>
      </w:r>
      <w:r w:rsidR="008A2556">
        <w:rPr>
          <w:lang w:val="en-US"/>
        </w:rPr>
        <w:t xml:space="preserve">, </w:t>
      </w:r>
      <w:r w:rsidR="008A2556" w:rsidRPr="00F67809">
        <w:rPr>
          <w:i/>
          <w:lang w:val="en-US"/>
        </w:rPr>
        <w:t>R</w:t>
      </w:r>
      <w:r w:rsidR="008A2556" w:rsidRPr="00F67809">
        <w:rPr>
          <w:i/>
          <w:vertAlign w:val="superscript"/>
        </w:rPr>
        <w:t>2</w:t>
      </w:r>
      <w:r w:rsidR="008A2556" w:rsidRPr="00F67809">
        <w:rPr>
          <w:i/>
          <w:lang w:val="en-US"/>
        </w:rPr>
        <w:t>c</w:t>
      </w:r>
      <w:r w:rsidR="008A2556">
        <w:rPr>
          <w:lang w:val="en-US"/>
        </w:rPr>
        <w:t xml:space="preserve"> = </w:t>
      </w:r>
      <w:r w:rsidR="008A2556" w:rsidRPr="00F67809">
        <w:rPr>
          <w:i/>
          <w:lang w:val="en-US"/>
        </w:rPr>
        <w:t>R</w:t>
      </w:r>
      <w:r w:rsidR="008A2556" w:rsidRPr="00F67809">
        <w:rPr>
          <w:i/>
          <w:vertAlign w:val="superscript"/>
        </w:rPr>
        <w:t xml:space="preserve">2 </w:t>
      </w:r>
      <w:r w:rsidR="008A2556" w:rsidRPr="00F67809">
        <w:rPr>
          <w:i/>
          <w:lang w:val="en-US"/>
        </w:rPr>
        <w:t>conditional</w:t>
      </w:r>
      <w:r w:rsidR="00A13698" w:rsidRPr="00F67809">
        <w:rPr>
          <w:lang w:val="en-US"/>
        </w:rPr>
        <w:t>,</w:t>
      </w:r>
      <w:r w:rsidR="00A13698">
        <w:rPr>
          <w:lang w:val="en-US"/>
        </w:rPr>
        <w:t xml:space="preserve"> </w:t>
      </w:r>
      <w:r w:rsidR="00A13698" w:rsidRPr="00F67809">
        <w:rPr>
          <w:i/>
          <w:lang w:val="en-US"/>
        </w:rPr>
        <w:t>chars = characters</w:t>
      </w:r>
      <w:r w:rsidR="00A13698">
        <w:rPr>
          <w:lang w:val="en-US"/>
        </w:rPr>
        <w:t xml:space="preserve">, </w:t>
      </w:r>
      <w:r w:rsidR="00A13698" w:rsidRPr="00F67809">
        <w:rPr>
          <w:i/>
          <w:lang w:val="en-US"/>
        </w:rPr>
        <w:t>sac = saccade</w:t>
      </w:r>
      <w:r w:rsidR="00A13698">
        <w:rPr>
          <w:lang w:val="en-US"/>
        </w:rPr>
        <w:t xml:space="preserve"> </w:t>
      </w:r>
    </w:p>
    <w:p w14:paraId="20EE00BF" w14:textId="77777777" w:rsidR="005348DF" w:rsidRDefault="005348DF" w:rsidP="002D2B0D">
      <w:bookmarkStart w:id="5" w:name="_Hlk4657343"/>
    </w:p>
    <w:p w14:paraId="3C3A7520" w14:textId="5F4F2310" w:rsidR="002D2B0D" w:rsidRDefault="00045615" w:rsidP="002D2B0D">
      <w:r>
        <w:t>T</w:t>
      </w:r>
      <w:r w:rsidR="002D2B0D" w:rsidRPr="00CB5C91">
        <w:t>ask type was found to have a significant effect on seven indices. Participants showed greater speed fluency, as measured by active writing time per characters, on the independent as compared to the integrated task</w:t>
      </w:r>
      <w:r w:rsidR="007319B5">
        <w:t xml:space="preserve">, with task </w:t>
      </w:r>
      <w:r>
        <w:t xml:space="preserve">type </w:t>
      </w:r>
      <w:r w:rsidR="007319B5">
        <w:t>accounting for 39% of the variation</w:t>
      </w:r>
      <w:r w:rsidR="002D2B0D" w:rsidRPr="00CB5C91">
        <w:t xml:space="preserve">. The independent task also yielded significantly shorter pauses, but </w:t>
      </w:r>
      <w:r w:rsidR="007319B5">
        <w:t xml:space="preserve">task </w:t>
      </w:r>
      <w:r>
        <w:t xml:space="preserve">type </w:t>
      </w:r>
      <w:r w:rsidR="007319B5">
        <w:t>explained less than 1% of the variance</w:t>
      </w:r>
      <w:r w:rsidR="002D2B0D" w:rsidRPr="00CB5C91">
        <w:t xml:space="preserve">. </w:t>
      </w:r>
      <w:r w:rsidR="00675915">
        <w:t xml:space="preserve">Of the </w:t>
      </w:r>
      <w:r w:rsidR="002D2B0D" w:rsidRPr="00CB5C91">
        <w:t xml:space="preserve">eye-tracking indices, participants fixated </w:t>
      </w:r>
      <w:r w:rsidR="00675915">
        <w:t xml:space="preserve">significantly </w:t>
      </w:r>
      <w:r w:rsidR="002D2B0D" w:rsidRPr="00CB5C91">
        <w:t xml:space="preserve">longer and more often on the writing window during the independent than the integrated task </w:t>
      </w:r>
      <w:r w:rsidR="00675915">
        <w:t xml:space="preserve">and </w:t>
      </w:r>
      <w:r w:rsidR="002D2B0D" w:rsidRPr="00CB5C91">
        <w:t xml:space="preserve">made more forward saccades and longer forward and backward saccades when completing the independent task. </w:t>
      </w:r>
      <w:r w:rsidR="007319B5">
        <w:t xml:space="preserve">However, the </w:t>
      </w:r>
      <w:r w:rsidR="002D2B0D" w:rsidRPr="00CB5C91">
        <w:t>eye-tracking measures</w:t>
      </w:r>
      <w:r w:rsidR="00675915">
        <w:t xml:space="preserve"> </w:t>
      </w:r>
      <w:r w:rsidR="007319B5">
        <w:t>only explained 2-14% of the variance</w:t>
      </w:r>
      <w:r w:rsidR="002D2B0D" w:rsidRPr="00CB5C91">
        <w:t xml:space="preserve">. </w:t>
      </w:r>
    </w:p>
    <w:p w14:paraId="21B30544" w14:textId="5B937354" w:rsidR="002F596C" w:rsidRPr="00E47A17" w:rsidRDefault="002F596C" w:rsidP="002F596C">
      <w:bookmarkStart w:id="6" w:name="_Hlk4657062"/>
      <w:bookmarkEnd w:id="5"/>
      <w:r w:rsidRPr="00B16C75">
        <w:rPr>
          <w:rFonts w:eastAsia="Calibri"/>
        </w:rPr>
        <w:t xml:space="preserve">Research question 1b examined the extent to which task type </w:t>
      </w:r>
      <w:r w:rsidRPr="00B16C75">
        <w:t xml:space="preserve">influenced L2 writing </w:t>
      </w:r>
      <w:r w:rsidR="006F078C">
        <w:t>behaviours</w:t>
      </w:r>
      <w:r w:rsidRPr="00B16C75">
        <w:t xml:space="preserve"> at various </w:t>
      </w:r>
      <w:r w:rsidR="003635CB">
        <w:t xml:space="preserve">writing </w:t>
      </w:r>
      <w:r w:rsidRPr="00B16C75">
        <w:t>stages. In the series of mixed effects analyses the depend</w:t>
      </w:r>
      <w:r w:rsidR="00DF273B">
        <w:t>e</w:t>
      </w:r>
      <w:r w:rsidRPr="00B16C75">
        <w:t>nt variable was a writing behavio</w:t>
      </w:r>
      <w:r w:rsidR="00D055D5">
        <w:t>u</w:t>
      </w:r>
      <w:r w:rsidRPr="00B16C75">
        <w:t>r measure</w:t>
      </w:r>
      <w:r w:rsidR="00972BE5">
        <w:t>;</w:t>
      </w:r>
      <w:r w:rsidRPr="00B16C75">
        <w:t xml:space="preserve"> the fixed effects were task type, stage of writing, and their interaction</w:t>
      </w:r>
      <w:r w:rsidR="00972BE5">
        <w:t xml:space="preserve">; and the </w:t>
      </w:r>
      <w:r w:rsidRPr="00B16C75">
        <w:t>random effects</w:t>
      </w:r>
      <w:r w:rsidR="00972BE5">
        <w:t xml:space="preserve"> </w:t>
      </w:r>
      <w:r w:rsidRPr="00B16C75">
        <w:t xml:space="preserve">were participant and prompt. By-participant random slopes for task type and writing stage were also added to take into account participant-by-stage and participant-by-task type </w:t>
      </w:r>
      <w:r w:rsidRPr="00E47A17">
        <w:t>variation</w:t>
      </w:r>
      <w:r w:rsidR="0086376C">
        <w:t>.</w:t>
      </w:r>
      <w:r w:rsidR="004443F6" w:rsidRPr="00E47A17">
        <w:t xml:space="preserve"> For some dependent variables, the participant-by-stage random slope (</w:t>
      </w:r>
      <w:r w:rsidR="00902F6D">
        <w:t xml:space="preserve">characters per P-burst, </w:t>
      </w:r>
      <w:r w:rsidR="00DB7B9E">
        <w:t>median length of backward saccade</w:t>
      </w:r>
      <w:r w:rsidR="00CB4E95">
        <w:t>s</w:t>
      </w:r>
      <w:r w:rsidR="004443F6" w:rsidRPr="00E47A17">
        <w:t xml:space="preserve">) or the participant-by-task </w:t>
      </w:r>
      <w:r w:rsidR="004443F6" w:rsidRPr="00902F6D">
        <w:t>slope (total pause</w:t>
      </w:r>
      <w:r w:rsidR="00972BE5">
        <w:t xml:space="preserve"> number</w:t>
      </w:r>
      <w:r w:rsidR="004443F6" w:rsidRPr="00902F6D">
        <w:t xml:space="preserve">) </w:t>
      </w:r>
      <w:r w:rsidR="00972BE5">
        <w:t>were</w:t>
      </w:r>
      <w:r w:rsidR="004443F6" w:rsidRPr="00E47A17">
        <w:t xml:space="preserve"> removed to ensure model convergence. </w:t>
      </w:r>
      <w:r w:rsidRPr="00E47A17">
        <w:t>The predictor</w:t>
      </w:r>
      <w:r w:rsidR="002B0B3C">
        <w:t xml:space="preserve">s </w:t>
      </w:r>
      <w:r w:rsidRPr="00E47A17">
        <w:t>of interest w</w:t>
      </w:r>
      <w:r w:rsidR="002B0B3C">
        <w:t>ere</w:t>
      </w:r>
      <w:r w:rsidRPr="00E47A17">
        <w:t xml:space="preserve"> the interaction</w:t>
      </w:r>
      <w:r w:rsidR="002B0B3C">
        <w:t>s between task</w:t>
      </w:r>
      <w:r w:rsidR="00CB4E95">
        <w:t xml:space="preserve"> type</w:t>
      </w:r>
      <w:r w:rsidR="002B0B3C">
        <w:t xml:space="preserve"> and </w:t>
      </w:r>
      <w:r w:rsidR="00972BE5">
        <w:t>writing stage</w:t>
      </w:r>
      <w:r w:rsidRPr="00E47A17">
        <w:t>, with significant effect</w:t>
      </w:r>
      <w:r w:rsidR="002B0B3C">
        <w:t>s</w:t>
      </w:r>
      <w:r w:rsidRPr="00E47A17">
        <w:t xml:space="preserve"> meaning that participants behaved differently in the</w:t>
      </w:r>
      <w:r w:rsidRPr="00B16C75">
        <w:t xml:space="preserve"> independent and integrated tasks during </w:t>
      </w:r>
      <w:r w:rsidR="002B0B3C">
        <w:t xml:space="preserve">a particular </w:t>
      </w:r>
      <w:r w:rsidR="00972BE5">
        <w:t xml:space="preserve">writing </w:t>
      </w:r>
      <w:r w:rsidR="002B0B3C">
        <w:t>stage</w:t>
      </w:r>
      <w:r w:rsidRPr="00B16C75">
        <w:t xml:space="preserve">. </w:t>
      </w:r>
      <w:r w:rsidR="00B5252C">
        <w:t>T</w:t>
      </w:r>
      <w:r w:rsidRPr="00E47A17">
        <w:t xml:space="preserve">he analyses yielded a significant interaction effect for </w:t>
      </w:r>
      <w:r w:rsidR="00B5252C">
        <w:t>1</w:t>
      </w:r>
      <w:r w:rsidR="005F3151">
        <w:t>5</w:t>
      </w:r>
      <w:r w:rsidR="00B5252C">
        <w:t xml:space="preserve"> measures</w:t>
      </w:r>
      <w:r w:rsidR="00B5252C" w:rsidRPr="00CB4E95">
        <w:t xml:space="preserve">: characters per P-burst; </w:t>
      </w:r>
      <w:r w:rsidR="005F3151" w:rsidRPr="00CB4E95">
        <w:t xml:space="preserve">active writing time per characters; </w:t>
      </w:r>
      <w:r w:rsidR="00B5252C" w:rsidRPr="00CB4E95">
        <w:t>pause length total</w:t>
      </w:r>
      <w:r w:rsidR="005F3151" w:rsidRPr="00CB4E95">
        <w:t xml:space="preserve"> and between sentences</w:t>
      </w:r>
      <w:r w:rsidR="00B5252C" w:rsidRPr="00CB4E95">
        <w:t>; pause frequency total, within words, between words and between sentences; total fixa</w:t>
      </w:r>
      <w:r w:rsidR="00B5252C">
        <w:t xml:space="preserve">tion duration; </w:t>
      </w:r>
      <w:r w:rsidR="00D53BD5">
        <w:t xml:space="preserve">fixation count; </w:t>
      </w:r>
      <w:r w:rsidR="00B5252C">
        <w:t xml:space="preserve">number of backward and forward saccades; </w:t>
      </w:r>
      <w:r w:rsidR="00B5252C">
        <w:lastRenderedPageBreak/>
        <w:t>median length of forward and backward saccades; and proportion of backward saccades</w:t>
      </w:r>
      <w:r w:rsidR="00EE794B">
        <w:t xml:space="preserve"> (see Tables S</w:t>
      </w:r>
      <w:r w:rsidR="00F67809">
        <w:t>9</w:t>
      </w:r>
      <w:r w:rsidR="00EE794B">
        <w:t>-S1</w:t>
      </w:r>
      <w:r w:rsidR="00F67809">
        <w:t>3</w:t>
      </w:r>
      <w:r w:rsidR="00E974F5">
        <w:t>, online</w:t>
      </w:r>
      <w:r w:rsidR="00EE794B">
        <w:t xml:space="preserve"> support</w:t>
      </w:r>
      <w:r w:rsidR="00E974F5">
        <w:t>ve</w:t>
      </w:r>
      <w:r w:rsidR="00EE794B">
        <w:t xml:space="preserve"> </w:t>
      </w:r>
      <w:r w:rsidR="00E974F5">
        <w:t>material</w:t>
      </w:r>
      <w:r w:rsidR="00EE794B">
        <w:t>)</w:t>
      </w:r>
      <w:r w:rsidR="00B5252C">
        <w:t xml:space="preserve">. </w:t>
      </w:r>
    </w:p>
    <w:bookmarkEnd w:id="6"/>
    <w:p w14:paraId="1CC8122C" w14:textId="0AFD2B18" w:rsidR="00E47A17" w:rsidRDefault="002F596C" w:rsidP="00A327A0">
      <w:pPr>
        <w:rPr>
          <w:rFonts w:eastAsia="Batang"/>
          <w:lang w:eastAsia="ko-KR"/>
        </w:rPr>
      </w:pPr>
      <w:r w:rsidRPr="00B16C75">
        <w:tab/>
        <w:t>To investigate the interaction effects, we ran another series of mixed effects analyses for the independent and integrated tasks separately. This time</w:t>
      </w:r>
      <w:r w:rsidR="0086376C">
        <w:t>,</w:t>
      </w:r>
      <w:r w:rsidRPr="00B16C75">
        <w:t xml:space="preserve"> writing stage was the single fixed effect in the models, and the random effects remained participant and prompt. By-participant random slopes for writing stage were also added, but these </w:t>
      </w:r>
      <w:r w:rsidR="00972BE5">
        <w:t>were</w:t>
      </w:r>
      <w:r w:rsidRPr="00B16C75">
        <w:t xml:space="preserve"> removed </w:t>
      </w:r>
      <w:r w:rsidR="00A7167E">
        <w:t>for some dependent variables</w:t>
      </w:r>
      <w:r w:rsidRPr="00B16C75">
        <w:t xml:space="preserve"> to achieve convergence</w:t>
      </w:r>
      <w:r w:rsidR="00A91209">
        <w:t xml:space="preserve"> </w:t>
      </w:r>
      <w:r w:rsidR="00A91209" w:rsidRPr="006A34B8">
        <w:t>(</w:t>
      </w:r>
      <w:r w:rsidR="00AB15F7" w:rsidRPr="006A34B8">
        <w:t>fixation count and number of forward saccades for both independent and integrated tasks</w:t>
      </w:r>
      <w:r w:rsidR="005003CD">
        <w:t>;</w:t>
      </w:r>
      <w:r w:rsidR="00AB15F7" w:rsidRPr="006A34B8">
        <w:t xml:space="preserve"> </w:t>
      </w:r>
      <w:r w:rsidR="005003CD">
        <w:t xml:space="preserve">characters per P-burst, median pause length total, and </w:t>
      </w:r>
      <w:r w:rsidR="00AB15F7" w:rsidRPr="006A34B8">
        <w:t>number of backward saccades for independent task only</w:t>
      </w:r>
      <w:r w:rsidR="005003CD">
        <w:t>; active writing time per characters, and pause frequency total and between words for integrated task only</w:t>
      </w:r>
      <w:r w:rsidR="00AB15F7" w:rsidRPr="006A34B8">
        <w:t>)</w:t>
      </w:r>
      <w:r w:rsidRPr="00B16C75">
        <w:t xml:space="preserve">. As shown in </w:t>
      </w:r>
      <w:r w:rsidRPr="00A55E06">
        <w:t>Table</w:t>
      </w:r>
      <w:r w:rsidRPr="00B16C75">
        <w:t xml:space="preserve"> </w:t>
      </w:r>
      <w:r w:rsidR="002D194A">
        <w:t>5</w:t>
      </w:r>
      <w:r w:rsidRPr="00B16C75">
        <w:t xml:space="preserve">, </w:t>
      </w:r>
      <w:r w:rsidR="00D53BD5">
        <w:t>Bonferroni</w:t>
      </w:r>
      <w:r w:rsidRPr="00B16C75">
        <w:t xml:space="preserve"> post-hoc tests revealed that, overall, stage of writing had a greater influence on writing </w:t>
      </w:r>
      <w:r w:rsidR="006F078C">
        <w:t>behaviours</w:t>
      </w:r>
      <w:r w:rsidRPr="00B16C75">
        <w:t xml:space="preserve"> during the integrated task, with the analyses yielding considerably more significant differences among writing stages for this task</w:t>
      </w:r>
      <w:r w:rsidRPr="00CB4E95">
        <w:t xml:space="preserve">. </w:t>
      </w:r>
      <w:r w:rsidR="0022627E">
        <w:t>Notably</w:t>
      </w:r>
      <w:r w:rsidR="00A7167E" w:rsidRPr="00CB4E95">
        <w:t xml:space="preserve">, although a significant overall interaction effect was identified for </w:t>
      </w:r>
      <w:r w:rsidR="00E47A17" w:rsidRPr="00CB4E95">
        <w:t>median pause length</w:t>
      </w:r>
      <w:r w:rsidR="00177B2C" w:rsidRPr="00CB4E95">
        <w:t xml:space="preserve"> between sentences</w:t>
      </w:r>
      <w:r w:rsidR="00535337" w:rsidRPr="00CB4E95">
        <w:t>,</w:t>
      </w:r>
      <w:r w:rsidR="00E47A17" w:rsidRPr="00CB4E95">
        <w:t xml:space="preserve"> </w:t>
      </w:r>
      <w:r w:rsidR="00A7167E" w:rsidRPr="00CB4E95">
        <w:t>median length</w:t>
      </w:r>
      <w:r w:rsidR="00535337" w:rsidRPr="00CB4E95">
        <w:t xml:space="preserve"> of forward and backward saccades,</w:t>
      </w:r>
      <w:r w:rsidR="00A7167E" w:rsidRPr="00CB4E95">
        <w:t xml:space="preserve"> and proportion of backward saccades, no significant stage effects emerged in the post-hoc analyses.</w:t>
      </w:r>
      <w:r w:rsidR="00A7167E">
        <w:t xml:space="preserve"> </w:t>
      </w:r>
      <w:r w:rsidR="00E47A17">
        <w:t>The significant stage effects are visually represented in Figures 2-</w:t>
      </w:r>
      <w:r w:rsidR="00417B25">
        <w:t>6</w:t>
      </w:r>
      <w:r w:rsidR="00E47A17">
        <w:t xml:space="preserve">. </w:t>
      </w:r>
      <w:r w:rsidR="00E47A17" w:rsidRPr="00B16C75">
        <w:rPr>
          <w:rFonts w:eastAsia="Batang"/>
          <w:lang w:eastAsia="ko-KR"/>
        </w:rPr>
        <w:t xml:space="preserve"> </w:t>
      </w:r>
    </w:p>
    <w:p w14:paraId="27EEADEA" w14:textId="537CD40C" w:rsidR="00445941" w:rsidRDefault="00445941" w:rsidP="00E47A17">
      <w:pPr>
        <w:rPr>
          <w:rFonts w:eastAsia="Batang"/>
          <w:lang w:eastAsia="ko-KR"/>
        </w:rPr>
      </w:pPr>
    </w:p>
    <w:p w14:paraId="6E69AE52" w14:textId="2AEB61CB" w:rsidR="00445941" w:rsidRDefault="007444C5" w:rsidP="00445941">
      <w:pPr>
        <w:keepNext/>
      </w:pPr>
      <w:r>
        <w:rPr>
          <w:noProof/>
        </w:rPr>
        <w:lastRenderedPageBreak/>
        <w:drawing>
          <wp:inline distT="0" distB="0" distL="0" distR="0" wp14:anchorId="374BB5E3" wp14:editId="3040C2D9">
            <wp:extent cx="4687911" cy="576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7911" cy="5760000"/>
                    </a:xfrm>
                    <a:prstGeom prst="rect">
                      <a:avLst/>
                    </a:prstGeom>
                    <a:noFill/>
                  </pic:spPr>
                </pic:pic>
              </a:graphicData>
            </a:graphic>
          </wp:inline>
        </w:drawing>
      </w:r>
    </w:p>
    <w:p w14:paraId="76DFB596" w14:textId="68E48D2B" w:rsidR="00445941" w:rsidRPr="00520F49" w:rsidRDefault="00763B59" w:rsidP="00A55E06">
      <w:pPr>
        <w:pStyle w:val="Caption"/>
      </w:pPr>
      <w:r w:rsidRPr="00A55E06">
        <w:t xml:space="preserve">Figure </w:t>
      </w:r>
      <w:r w:rsidR="00556C9C" w:rsidRPr="00A55E06">
        <w:t>2</w:t>
      </w:r>
      <w:r w:rsidRPr="00A55E06">
        <w:t>.</w:t>
      </w:r>
      <w:r w:rsidR="00445941" w:rsidRPr="00C44027">
        <w:t xml:space="preserve"> Significant Interaction Effects Identified for Fluency Measures</w:t>
      </w:r>
      <w:r w:rsidR="00DF571F" w:rsidRPr="00C44027">
        <w:t xml:space="preserve"> Across Stages</w:t>
      </w:r>
    </w:p>
    <w:p w14:paraId="0A6BA384" w14:textId="624AE819" w:rsidR="00DF571F" w:rsidRDefault="007444C5" w:rsidP="00DF571F">
      <w:pPr>
        <w:keepNext/>
      </w:pPr>
      <w:r>
        <w:rPr>
          <w:noProof/>
        </w:rPr>
        <w:lastRenderedPageBreak/>
        <w:drawing>
          <wp:inline distT="0" distB="0" distL="0" distR="0" wp14:anchorId="018A1F4A" wp14:editId="26DEADB3">
            <wp:extent cx="4713958" cy="57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13958" cy="5760000"/>
                    </a:xfrm>
                    <a:prstGeom prst="rect">
                      <a:avLst/>
                    </a:prstGeom>
                    <a:noFill/>
                  </pic:spPr>
                </pic:pic>
              </a:graphicData>
            </a:graphic>
          </wp:inline>
        </w:drawing>
      </w:r>
    </w:p>
    <w:p w14:paraId="02FE3367" w14:textId="23088729" w:rsidR="00E47A17" w:rsidRPr="00160023" w:rsidRDefault="00DF571F" w:rsidP="00F67809">
      <w:pPr>
        <w:pStyle w:val="Caption"/>
      </w:pPr>
      <w:r w:rsidRPr="00160023">
        <w:t xml:space="preserve">Figure </w:t>
      </w:r>
      <w:r w:rsidR="00556C9C">
        <w:t>3</w:t>
      </w:r>
      <w:r w:rsidRPr="00160023">
        <w:t>. Significant Interaction Effects Identified for Pausing Totals Across Stages</w:t>
      </w:r>
    </w:p>
    <w:p w14:paraId="6D06AD6A" w14:textId="249D1F06" w:rsidR="00E47A17" w:rsidRDefault="00E47A17" w:rsidP="00BC7DE5">
      <w:pPr>
        <w:ind w:firstLine="0"/>
      </w:pPr>
    </w:p>
    <w:p w14:paraId="79BBB1B8" w14:textId="77777777" w:rsidR="00DF571F" w:rsidRDefault="00DF571F" w:rsidP="00F67809">
      <w:pPr>
        <w:pStyle w:val="Caption"/>
      </w:pPr>
    </w:p>
    <w:p w14:paraId="605C726F" w14:textId="67B07631" w:rsidR="00DF571F" w:rsidRDefault="00A55E06" w:rsidP="00F67809">
      <w:pPr>
        <w:pStyle w:val="Caption"/>
      </w:pPr>
      <w:r>
        <w:rPr>
          <w:noProof/>
        </w:rPr>
        <w:lastRenderedPageBreak/>
        <w:drawing>
          <wp:inline distT="0" distB="0" distL="0" distR="0" wp14:anchorId="77B3164E" wp14:editId="45101B96">
            <wp:extent cx="5731510" cy="3187065"/>
            <wp:effectExtent l="0" t="0" r="2540" b="13335"/>
            <wp:docPr id="6" name="Chart 6">
              <a:extLst xmlns:a="http://schemas.openxmlformats.org/drawingml/2006/main">
                <a:ext uri="{FF2B5EF4-FFF2-40B4-BE49-F238E27FC236}">
                  <a16:creationId xmlns:a16="http://schemas.microsoft.com/office/drawing/2014/main" id="{00000000-0008-0000-0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37A1CA" w14:textId="1935EFE3" w:rsidR="00E47A17" w:rsidRPr="00F67809" w:rsidRDefault="00763B59" w:rsidP="00A55E06">
      <w:pPr>
        <w:pStyle w:val="Caption"/>
      </w:pPr>
      <w:r w:rsidRPr="00A55E06">
        <w:t xml:space="preserve">Figure </w:t>
      </w:r>
      <w:r w:rsidR="00556C9C" w:rsidRPr="00A55E06">
        <w:t>4</w:t>
      </w:r>
      <w:r w:rsidRPr="00A55E06">
        <w:t xml:space="preserve">. </w:t>
      </w:r>
      <w:r w:rsidR="00E47A17" w:rsidRPr="00C44027">
        <w:t>Significant Interaction Effects Identified for Paus</w:t>
      </w:r>
      <w:r w:rsidR="001746F0" w:rsidRPr="00C44027">
        <w:t>e Frequency</w:t>
      </w:r>
      <w:r w:rsidR="00DF571F" w:rsidRPr="00520F49">
        <w:t xml:space="preserve"> per Location Across Stages</w:t>
      </w:r>
      <w:r w:rsidR="00FC5D24" w:rsidRPr="00520F49">
        <w:t xml:space="preserve">. </w:t>
      </w:r>
      <w:r w:rsidR="00E47A17" w:rsidRPr="00AC1950">
        <w:t xml:space="preserve"> </w:t>
      </w:r>
    </w:p>
    <w:p w14:paraId="072E3D27" w14:textId="77777777" w:rsidR="00E47A17" w:rsidRPr="00160023" w:rsidRDefault="00E47A17" w:rsidP="00E47A17">
      <w:pPr>
        <w:spacing w:line="240" w:lineRule="auto"/>
        <w:ind w:firstLine="0"/>
        <w:rPr>
          <w:i/>
          <w:lang w:val="en-US"/>
        </w:rPr>
      </w:pPr>
    </w:p>
    <w:p w14:paraId="2E321D39" w14:textId="21852A21" w:rsidR="007444C5" w:rsidRDefault="004233E1" w:rsidP="007444C5">
      <w:pPr>
        <w:keepNext/>
        <w:spacing w:line="240" w:lineRule="auto"/>
        <w:ind w:firstLine="0"/>
      </w:pPr>
      <w:r>
        <w:rPr>
          <w:noProof/>
        </w:rPr>
        <w:lastRenderedPageBreak/>
        <w:drawing>
          <wp:inline distT="0" distB="0" distL="0" distR="0" wp14:anchorId="6C1379BC" wp14:editId="71516321">
            <wp:extent cx="4712615" cy="576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12615" cy="5760000"/>
                    </a:xfrm>
                    <a:prstGeom prst="rect">
                      <a:avLst/>
                    </a:prstGeom>
                    <a:noFill/>
                  </pic:spPr>
                </pic:pic>
              </a:graphicData>
            </a:graphic>
          </wp:inline>
        </w:drawing>
      </w:r>
    </w:p>
    <w:p w14:paraId="4A6E8C1F" w14:textId="45408F96" w:rsidR="00763B59" w:rsidRPr="00763B59" w:rsidRDefault="00763B59" w:rsidP="00A55E06">
      <w:pPr>
        <w:pStyle w:val="Caption"/>
      </w:pPr>
      <w:r w:rsidRPr="00763B59">
        <w:t xml:space="preserve">Figure </w:t>
      </w:r>
      <w:r w:rsidR="00556C9C">
        <w:t>5</w:t>
      </w:r>
      <w:r w:rsidRPr="00763B59">
        <w:t xml:space="preserve">. Significant Interaction Effects Identified for Eye-Tracking Indices based on </w:t>
      </w:r>
      <w:r>
        <w:t>Fixations</w:t>
      </w:r>
      <w:r w:rsidRPr="00763B59">
        <w:t xml:space="preserve"> Across Stages</w:t>
      </w:r>
    </w:p>
    <w:p w14:paraId="41ECF450" w14:textId="06FF50FF" w:rsidR="00E47A17" w:rsidRPr="00763B59" w:rsidRDefault="00E47A17" w:rsidP="00A55E06">
      <w:pPr>
        <w:pStyle w:val="Caption"/>
      </w:pPr>
    </w:p>
    <w:p w14:paraId="22A07AD7" w14:textId="01955E41" w:rsidR="004233E1" w:rsidRDefault="004233E1" w:rsidP="004233E1"/>
    <w:p w14:paraId="29E0DBC5" w14:textId="77777777" w:rsidR="00763B59" w:rsidRDefault="00763B59" w:rsidP="00763B59">
      <w:pPr>
        <w:keepNext/>
      </w:pPr>
      <w:r>
        <w:rPr>
          <w:noProof/>
        </w:rPr>
        <w:lastRenderedPageBreak/>
        <w:drawing>
          <wp:inline distT="0" distB="0" distL="0" distR="0" wp14:anchorId="068D851B" wp14:editId="78B8D835">
            <wp:extent cx="4712400" cy="6125924"/>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12400" cy="6125924"/>
                    </a:xfrm>
                    <a:prstGeom prst="rect">
                      <a:avLst/>
                    </a:prstGeom>
                    <a:noFill/>
                  </pic:spPr>
                </pic:pic>
              </a:graphicData>
            </a:graphic>
          </wp:inline>
        </w:drawing>
      </w:r>
    </w:p>
    <w:p w14:paraId="5A4D966A" w14:textId="58D14934" w:rsidR="004233E1" w:rsidRPr="00763B59" w:rsidRDefault="00763B59" w:rsidP="00A55E06">
      <w:pPr>
        <w:pStyle w:val="Caption"/>
      </w:pPr>
      <w:r w:rsidRPr="00763B59">
        <w:t xml:space="preserve">Figure </w:t>
      </w:r>
      <w:r w:rsidR="00556C9C">
        <w:t>6</w:t>
      </w:r>
      <w:r w:rsidRPr="00763B59">
        <w:t>. Significant Interaction Effects Identified for Eye-Tracking Indices based on Saccades Across Stages</w:t>
      </w:r>
    </w:p>
    <w:p w14:paraId="0D8EBC67" w14:textId="77777777" w:rsidR="00E47A17" w:rsidRPr="00763B59" w:rsidRDefault="00E47A17" w:rsidP="00E47A17">
      <w:pPr>
        <w:rPr>
          <w:iCs/>
          <w:color w:val="44546A" w:themeColor="text2"/>
          <w:szCs w:val="18"/>
        </w:rPr>
      </w:pPr>
    </w:p>
    <w:p w14:paraId="2B6076EA" w14:textId="2D6AEE6B" w:rsidR="0093402D" w:rsidRDefault="00A7167E" w:rsidP="0093402D">
      <w:r>
        <w:t xml:space="preserve">  </w:t>
      </w:r>
      <w:bookmarkStart w:id="7" w:name="_Hlk4657036"/>
      <w:r w:rsidR="00972BE5">
        <w:t xml:space="preserve">Most </w:t>
      </w:r>
      <w:r w:rsidR="002F596C" w:rsidRPr="00B16C75">
        <w:t xml:space="preserve">differences on the integrated task were found between stage 1, stage 5, and the rest of the </w:t>
      </w:r>
      <w:r w:rsidR="002F596C" w:rsidRPr="00BC7DE5">
        <w:t>stages. During stage 5, participants produced</w:t>
      </w:r>
      <w:r w:rsidR="002F596C" w:rsidRPr="00B16C75">
        <w:t xml:space="preserve"> significantly fewer characters between pauses and paused less frequently, as compared to earlier stages. Exceptions to this trend were the lower number of pauses observed during stage 1 (overall) and stage 4 (overall,) than stage 5. According to the eye-gaze data, participant</w:t>
      </w:r>
      <w:r w:rsidR="00C30685" w:rsidRPr="00B16C75">
        <w:t>s</w:t>
      </w:r>
      <w:r w:rsidR="002F596C" w:rsidRPr="00B16C75">
        <w:t xml:space="preserve"> looked at the writing window more often </w:t>
      </w:r>
      <w:r w:rsidR="0093402D">
        <w:t xml:space="preserve">and longer </w:t>
      </w:r>
      <w:r w:rsidR="002F596C" w:rsidRPr="00B16C75">
        <w:t xml:space="preserve">during stage 5 than earlier stages, as evidenced in higher total fixation time and number of fixations and saccades. </w:t>
      </w:r>
    </w:p>
    <w:p w14:paraId="722F964E" w14:textId="2FD2F245" w:rsidR="002F596C" w:rsidRPr="00B16C75" w:rsidRDefault="002F596C" w:rsidP="0093402D">
      <w:r w:rsidRPr="00B16C75">
        <w:lastRenderedPageBreak/>
        <w:t xml:space="preserve">During stage 1, there was </w:t>
      </w:r>
      <w:r w:rsidR="00972BE5">
        <w:t xml:space="preserve">more </w:t>
      </w:r>
      <w:r w:rsidRPr="00B16C75">
        <w:t xml:space="preserve">pausing than at stage </w:t>
      </w:r>
      <w:r w:rsidR="007916F5">
        <w:t>5</w:t>
      </w:r>
      <w:r w:rsidRPr="00B16C75">
        <w:t xml:space="preserve"> (overall, </w:t>
      </w:r>
      <w:r w:rsidR="007916F5">
        <w:t>within</w:t>
      </w:r>
      <w:r w:rsidRPr="00B16C75">
        <w:t xml:space="preserve"> </w:t>
      </w:r>
      <w:r w:rsidR="00706BA5">
        <w:t xml:space="preserve">and between </w:t>
      </w:r>
      <w:r w:rsidRPr="00B16C75">
        <w:t>words</w:t>
      </w:r>
      <w:r w:rsidR="007916F5">
        <w:t>, between sentences</w:t>
      </w:r>
      <w:r w:rsidRPr="00B16C75">
        <w:t>)</w:t>
      </w:r>
      <w:r w:rsidR="00706BA5">
        <w:t>, but overall pause length was shorter</w:t>
      </w:r>
      <w:r w:rsidRPr="00B16C75">
        <w:t>. In addition, the eye-gaze data revealed that, at stage 1, participants spent less time viewing the writing window than at later stages, reflected in shorter total fixation duration</w:t>
      </w:r>
      <w:r w:rsidR="0093402D">
        <w:t>s</w:t>
      </w:r>
      <w:r w:rsidRPr="00B16C75">
        <w:t xml:space="preserve"> and fewer fixations and saccades. </w:t>
      </w:r>
      <w:r w:rsidR="00972BE5">
        <w:t>Most</w:t>
      </w:r>
      <w:r w:rsidRPr="00B16C75">
        <w:t xml:space="preserve"> effect sizes were in the small range, </w:t>
      </w:r>
      <w:r w:rsidR="00706BA5">
        <w:t>but a few</w:t>
      </w:r>
      <w:r w:rsidRPr="00B16C75">
        <w:t xml:space="preserve"> effect sizes for the eye-gaze indices were large.</w:t>
      </w:r>
    </w:p>
    <w:p w14:paraId="3230199A" w14:textId="3CEA52C1" w:rsidR="00B74520" w:rsidRDefault="002F596C" w:rsidP="00B74520">
      <w:r w:rsidRPr="00B16C75">
        <w:t xml:space="preserve">On the independent task, speed fluency, as measured by </w:t>
      </w:r>
      <w:r w:rsidR="00706BA5">
        <w:t>active writing time per characters</w:t>
      </w:r>
      <w:r w:rsidRPr="00B16C75">
        <w:t>, was higher during stage</w:t>
      </w:r>
      <w:r w:rsidR="00706BA5">
        <w:t xml:space="preserve">s 2-4 </w:t>
      </w:r>
      <w:r w:rsidRPr="00B16C75">
        <w:t xml:space="preserve">than </w:t>
      </w:r>
      <w:r w:rsidR="00706BA5">
        <w:t xml:space="preserve">during stages 1 and </w:t>
      </w:r>
      <w:r w:rsidRPr="00B16C75">
        <w:t>5, with a small effect size. For pause frequency, most differences were observed between stage 1 and stages 2-4. Participants paused le</w:t>
      </w:r>
      <w:r w:rsidR="00840CFD">
        <w:t>ss during stage 1 than</w:t>
      </w:r>
      <w:r w:rsidRPr="00B16C75">
        <w:t xml:space="preserve"> subsequent stages, the only exception being pause frequency </w:t>
      </w:r>
      <w:r w:rsidR="00840CFD">
        <w:t>within</w:t>
      </w:r>
      <w:r w:rsidRPr="00B16C75">
        <w:t xml:space="preserve"> words, where more pauses were observed during stage 1 as compared to stage 4. The effect sizes were in the small range. Turning to eye-gaze </w:t>
      </w:r>
      <w:r w:rsidR="006F078C">
        <w:t>behaviours</w:t>
      </w:r>
      <w:r w:rsidRPr="00B16C75">
        <w:t xml:space="preserve">, participants </w:t>
      </w:r>
      <w:r w:rsidR="009306E5">
        <w:t>fixate</w:t>
      </w:r>
      <w:r w:rsidR="00EB4632">
        <w:t>d</w:t>
      </w:r>
      <w:r w:rsidR="009306E5">
        <w:t xml:space="preserve"> shorter and less often </w:t>
      </w:r>
      <w:r w:rsidRPr="00B16C75">
        <w:t xml:space="preserve">on the writing window during stage 1 as compared to </w:t>
      </w:r>
      <w:r w:rsidR="009306E5">
        <w:t>later stages</w:t>
      </w:r>
      <w:r w:rsidR="001670DB">
        <w:t>, and more</w:t>
      </w:r>
      <w:r w:rsidR="009306E5">
        <w:t xml:space="preserve"> saccades </w:t>
      </w:r>
      <w:r w:rsidR="00E5631B">
        <w:t xml:space="preserve">were observed </w:t>
      </w:r>
      <w:r w:rsidR="009306E5">
        <w:t xml:space="preserve">during stage 1 than stage 4. </w:t>
      </w:r>
      <w:r w:rsidRPr="00B16C75">
        <w:t xml:space="preserve">The effect sizes were </w:t>
      </w:r>
      <w:r w:rsidR="00341A2F">
        <w:t xml:space="preserve">in the small to medium </w:t>
      </w:r>
      <w:r w:rsidR="00972BE5">
        <w:t>range</w:t>
      </w:r>
      <w:r w:rsidRPr="00B16C75">
        <w:t>.</w:t>
      </w:r>
      <w:r w:rsidR="00EB4632">
        <w:t xml:space="preserve">  </w:t>
      </w:r>
      <w:bookmarkStart w:id="8" w:name="_Hlk14386337"/>
      <w:bookmarkEnd w:id="7"/>
    </w:p>
    <w:p w14:paraId="5A15336E" w14:textId="77777777" w:rsidR="00B74520" w:rsidRDefault="00B74520" w:rsidP="00B74520">
      <w:pPr>
        <w:rPr>
          <w:i/>
        </w:rPr>
      </w:pPr>
    </w:p>
    <w:p w14:paraId="02BB4F24" w14:textId="46CCC723" w:rsidR="009648C6" w:rsidRPr="00B16C75" w:rsidRDefault="009648C6" w:rsidP="00F67809">
      <w:pPr>
        <w:ind w:firstLine="0"/>
        <w:rPr>
          <w:i/>
        </w:rPr>
      </w:pPr>
      <w:r w:rsidRPr="00B16C75">
        <w:rPr>
          <w:i/>
        </w:rPr>
        <w:t xml:space="preserve">Table </w:t>
      </w:r>
      <w:r w:rsidR="002D194A">
        <w:rPr>
          <w:i/>
        </w:rPr>
        <w:t>5</w:t>
      </w:r>
      <w:r w:rsidR="0093014B">
        <w:rPr>
          <w:i/>
        </w:rPr>
        <w:t>.</w:t>
      </w:r>
      <w:r w:rsidR="0022627E" w:rsidRPr="00B16C75">
        <w:rPr>
          <w:i/>
        </w:rPr>
        <w:t xml:space="preserve"> </w:t>
      </w:r>
      <w:r w:rsidRPr="00B16C75">
        <w:rPr>
          <w:i/>
        </w:rPr>
        <w:t xml:space="preserve">Significant Results for Post-hoc Tukey Tests Examining the Effects of Task Type and Stage of Writing on Writing </w:t>
      </w:r>
      <w:r>
        <w:rPr>
          <w:i/>
        </w:rPr>
        <w:t>Behaviours</w:t>
      </w:r>
      <w:r w:rsidRPr="00B16C75">
        <w:rPr>
          <w:i/>
        </w:rPr>
        <w:t xml:space="preserve"> (p &lt; 0.</w:t>
      </w:r>
      <w:r>
        <w:rPr>
          <w:i/>
        </w:rPr>
        <w:t>0</w:t>
      </w:r>
      <w:r w:rsidRPr="00B16C75">
        <w:rPr>
          <w:i/>
        </w:rPr>
        <w:t>1)</w:t>
      </w:r>
      <w:r w:rsidR="001D7224">
        <w:rPr>
          <w:i/>
        </w:rPr>
        <w:t xml:space="preserve">. Full Table </w:t>
      </w:r>
      <w:r w:rsidR="00F67809">
        <w:rPr>
          <w:i/>
        </w:rPr>
        <w:t xml:space="preserve">S6 </w:t>
      </w:r>
      <w:r w:rsidR="001D7224">
        <w:rPr>
          <w:i/>
        </w:rPr>
        <w:t>including p- and SE-values is available as online supportive material.</w:t>
      </w:r>
    </w:p>
    <w:tbl>
      <w:tblPr>
        <w:tblStyle w:val="PlainTable21"/>
        <w:tblW w:w="10011" w:type="dxa"/>
        <w:tblBorders>
          <w:top w:val="none" w:sz="0" w:space="0" w:color="auto"/>
          <w:bottom w:val="none" w:sz="0" w:space="0" w:color="auto"/>
        </w:tblBorders>
        <w:tblLayout w:type="fixed"/>
        <w:tblLook w:val="06A0" w:firstRow="1" w:lastRow="0" w:firstColumn="1" w:lastColumn="0" w:noHBand="1" w:noVBand="1"/>
      </w:tblPr>
      <w:tblGrid>
        <w:gridCol w:w="922"/>
        <w:gridCol w:w="236"/>
        <w:gridCol w:w="635"/>
        <w:gridCol w:w="83"/>
        <w:gridCol w:w="28"/>
        <w:gridCol w:w="230"/>
        <w:gridCol w:w="297"/>
        <w:gridCol w:w="165"/>
        <w:gridCol w:w="54"/>
        <w:gridCol w:w="92"/>
        <w:gridCol w:w="327"/>
        <w:gridCol w:w="246"/>
        <w:gridCol w:w="35"/>
        <w:gridCol w:w="46"/>
        <w:gridCol w:w="481"/>
        <w:gridCol w:w="265"/>
        <w:gridCol w:w="211"/>
        <w:gridCol w:w="15"/>
        <w:gridCol w:w="520"/>
        <w:gridCol w:w="288"/>
        <w:gridCol w:w="10"/>
        <w:gridCol w:w="590"/>
        <w:gridCol w:w="10"/>
        <w:gridCol w:w="591"/>
        <w:gridCol w:w="11"/>
        <w:gridCol w:w="590"/>
        <w:gridCol w:w="11"/>
        <w:gridCol w:w="590"/>
        <w:gridCol w:w="11"/>
        <w:gridCol w:w="590"/>
        <w:gridCol w:w="11"/>
        <w:gridCol w:w="590"/>
        <w:gridCol w:w="11"/>
        <w:gridCol w:w="590"/>
        <w:gridCol w:w="11"/>
        <w:gridCol w:w="601"/>
        <w:gridCol w:w="17"/>
      </w:tblGrid>
      <w:tr w:rsidR="009648C6" w:rsidRPr="00C625BB" w14:paraId="11C018CF" w14:textId="77777777" w:rsidTr="001D72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 w:type="dxa"/>
            <w:tcBorders>
              <w:top w:val="single" w:sz="4" w:space="0" w:color="auto"/>
              <w:bottom w:val="single" w:sz="4" w:space="0" w:color="auto"/>
            </w:tcBorders>
          </w:tcPr>
          <w:p w14:paraId="66D7C9C1" w14:textId="77777777" w:rsidR="009648C6" w:rsidRPr="00C625BB" w:rsidRDefault="009648C6" w:rsidP="003030F3">
            <w:pPr>
              <w:pStyle w:val="NoSpacing"/>
              <w:ind w:right="-93" w:hanging="113"/>
              <w:rPr>
                <w:b w:val="0"/>
                <w:i/>
                <w:color w:val="auto"/>
                <w:sz w:val="20"/>
                <w:lang w:val="en-US"/>
              </w:rPr>
            </w:pPr>
          </w:p>
        </w:tc>
        <w:tc>
          <w:tcPr>
            <w:tcW w:w="4264" w:type="dxa"/>
            <w:gridSpan w:val="20"/>
            <w:tcBorders>
              <w:top w:val="single" w:sz="4" w:space="0" w:color="auto"/>
              <w:bottom w:val="single" w:sz="4" w:space="0" w:color="auto"/>
            </w:tcBorders>
          </w:tcPr>
          <w:p w14:paraId="7F63DB5C" w14:textId="77777777" w:rsidR="009648C6" w:rsidRPr="00C625BB" w:rsidRDefault="009648C6" w:rsidP="003030F3">
            <w:pPr>
              <w:pStyle w:val="NoSpacing"/>
              <w:cnfStyle w:val="100000000000" w:firstRow="1" w:lastRow="0" w:firstColumn="0" w:lastColumn="0" w:oddVBand="0" w:evenVBand="0" w:oddHBand="0" w:evenHBand="0" w:firstRowFirstColumn="0" w:firstRowLastColumn="0" w:lastRowFirstColumn="0" w:lastRowLastColumn="0"/>
              <w:rPr>
                <w:b w:val="0"/>
                <w:i/>
                <w:color w:val="auto"/>
                <w:sz w:val="20"/>
                <w:lang w:val="en-US"/>
              </w:rPr>
            </w:pPr>
            <w:r w:rsidRPr="00C625BB">
              <w:rPr>
                <w:b w:val="0"/>
                <w:i/>
                <w:color w:val="auto"/>
                <w:sz w:val="20"/>
                <w:lang w:val="en-US"/>
              </w:rPr>
              <w:t>Independent</w:t>
            </w:r>
          </w:p>
        </w:tc>
        <w:tc>
          <w:tcPr>
            <w:tcW w:w="4825" w:type="dxa"/>
            <w:gridSpan w:val="16"/>
            <w:tcBorders>
              <w:top w:val="single" w:sz="4" w:space="0" w:color="auto"/>
              <w:bottom w:val="single" w:sz="4" w:space="0" w:color="auto"/>
            </w:tcBorders>
          </w:tcPr>
          <w:p w14:paraId="34E35EFE" w14:textId="77777777" w:rsidR="009648C6" w:rsidRPr="00C625BB" w:rsidRDefault="009648C6" w:rsidP="003030F3">
            <w:pPr>
              <w:pStyle w:val="NoSpacing"/>
              <w:cnfStyle w:val="100000000000" w:firstRow="1" w:lastRow="0" w:firstColumn="0" w:lastColumn="0" w:oddVBand="0" w:evenVBand="0" w:oddHBand="0" w:evenHBand="0" w:firstRowFirstColumn="0" w:firstRowLastColumn="0" w:lastRowFirstColumn="0" w:lastRowLastColumn="0"/>
              <w:rPr>
                <w:b w:val="0"/>
                <w:i/>
                <w:color w:val="auto"/>
                <w:sz w:val="20"/>
                <w:lang w:val="en-US"/>
              </w:rPr>
            </w:pPr>
            <w:r w:rsidRPr="00C625BB">
              <w:rPr>
                <w:b w:val="0"/>
                <w:i/>
                <w:color w:val="auto"/>
                <w:sz w:val="20"/>
                <w:lang w:val="en-US"/>
              </w:rPr>
              <w:t>Integrated</w:t>
            </w:r>
          </w:p>
        </w:tc>
      </w:tr>
      <w:tr w:rsidR="009648C6" w:rsidRPr="00C625BB" w14:paraId="201197F6" w14:textId="77777777" w:rsidTr="003030F3">
        <w:tc>
          <w:tcPr>
            <w:cnfStyle w:val="001000000000" w:firstRow="0" w:lastRow="0" w:firstColumn="1" w:lastColumn="0" w:oddVBand="0" w:evenVBand="0" w:oddHBand="0" w:evenHBand="0" w:firstRowFirstColumn="0" w:firstRowLastColumn="0" w:lastRowFirstColumn="0" w:lastRowLastColumn="0"/>
            <w:tcW w:w="10011" w:type="dxa"/>
            <w:gridSpan w:val="37"/>
            <w:tcBorders>
              <w:top w:val="single" w:sz="4" w:space="0" w:color="auto"/>
            </w:tcBorders>
          </w:tcPr>
          <w:p w14:paraId="11846B35" w14:textId="77777777" w:rsidR="009648C6" w:rsidRPr="00C625BB" w:rsidRDefault="009648C6" w:rsidP="003030F3">
            <w:pPr>
              <w:pStyle w:val="NoSpacing"/>
              <w:ind w:right="-93" w:hanging="223"/>
              <w:jc w:val="left"/>
              <w:rPr>
                <w:b w:val="0"/>
                <w:i/>
                <w:color w:val="auto"/>
                <w:sz w:val="20"/>
                <w:lang w:val="en-US"/>
              </w:rPr>
            </w:pPr>
            <w:r w:rsidRPr="00C625BB">
              <w:rPr>
                <w:b w:val="0"/>
                <w:i/>
                <w:color w:val="auto"/>
                <w:sz w:val="20"/>
                <w:lang w:val="en-US"/>
              </w:rPr>
              <w:t>Characters per P-burst</w:t>
            </w:r>
          </w:p>
        </w:tc>
      </w:tr>
      <w:tr w:rsidR="003030F3" w:rsidRPr="00C625BB" w14:paraId="1C271D84" w14:textId="77777777" w:rsidTr="001D7224">
        <w:tc>
          <w:tcPr>
            <w:cnfStyle w:val="001000000000" w:firstRow="0" w:lastRow="0" w:firstColumn="1" w:lastColumn="0" w:oddVBand="0" w:evenVBand="0" w:oddHBand="0" w:evenHBand="0" w:firstRowFirstColumn="0" w:firstRowLastColumn="0" w:lastRowFirstColumn="0" w:lastRowLastColumn="0"/>
            <w:tcW w:w="922" w:type="dxa"/>
          </w:tcPr>
          <w:p w14:paraId="5DFF8BB0" w14:textId="77777777" w:rsidR="009648C6" w:rsidRPr="00C625BB" w:rsidRDefault="009648C6" w:rsidP="003030F3">
            <w:pPr>
              <w:pStyle w:val="NoSpacing"/>
              <w:ind w:right="-93" w:hanging="113"/>
              <w:rPr>
                <w:b w:val="0"/>
                <w:color w:val="auto"/>
                <w:sz w:val="20"/>
                <w:lang w:val="en-US"/>
              </w:rPr>
            </w:pPr>
            <w:r w:rsidRPr="00C625BB">
              <w:rPr>
                <w:b w:val="0"/>
                <w:color w:val="auto"/>
                <w:sz w:val="20"/>
                <w:lang w:val="en-US"/>
              </w:rPr>
              <w:t>Post-hoc</w:t>
            </w:r>
          </w:p>
        </w:tc>
        <w:tc>
          <w:tcPr>
            <w:tcW w:w="236" w:type="dxa"/>
          </w:tcPr>
          <w:p w14:paraId="2F9EB82E" w14:textId="77777777" w:rsidR="009648C6" w:rsidRPr="00C625BB" w:rsidRDefault="009648C6"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35" w:type="dxa"/>
          </w:tcPr>
          <w:p w14:paraId="770C7CFF" w14:textId="77777777" w:rsidR="009648C6" w:rsidRPr="00C625BB" w:rsidRDefault="009648C6"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38" w:type="dxa"/>
            <w:gridSpan w:val="4"/>
          </w:tcPr>
          <w:p w14:paraId="35243CFF" w14:textId="77777777" w:rsidR="009648C6" w:rsidRPr="00C625BB" w:rsidRDefault="009648C6"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38" w:type="dxa"/>
            <w:gridSpan w:val="4"/>
          </w:tcPr>
          <w:p w14:paraId="4A44CDF0" w14:textId="77777777" w:rsidR="009648C6" w:rsidRPr="00C625BB" w:rsidRDefault="009648C6"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808" w:type="dxa"/>
            <w:gridSpan w:val="4"/>
          </w:tcPr>
          <w:p w14:paraId="4C9D5F15" w14:textId="77777777" w:rsidR="009648C6" w:rsidRPr="00C625BB" w:rsidRDefault="009648C6"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1011" w:type="dxa"/>
            <w:gridSpan w:val="4"/>
          </w:tcPr>
          <w:p w14:paraId="4C557BE0" w14:textId="77777777" w:rsidR="009648C6" w:rsidRPr="00C625BB" w:rsidRDefault="009648C6"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98" w:type="dxa"/>
            <w:gridSpan w:val="2"/>
          </w:tcPr>
          <w:p w14:paraId="067E12A6" w14:textId="77777777" w:rsidR="009648C6" w:rsidRPr="00C625BB" w:rsidRDefault="009648C6"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00" w:type="dxa"/>
            <w:gridSpan w:val="2"/>
          </w:tcPr>
          <w:p w14:paraId="2D9E2EB7" w14:textId="77777777" w:rsidR="009648C6" w:rsidRPr="00C625BB" w:rsidRDefault="009648C6"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1&gt;S5</w:t>
            </w:r>
          </w:p>
        </w:tc>
        <w:tc>
          <w:tcPr>
            <w:tcW w:w="602" w:type="dxa"/>
            <w:gridSpan w:val="2"/>
          </w:tcPr>
          <w:p w14:paraId="2872F61A" w14:textId="77777777" w:rsidR="009648C6" w:rsidRPr="00C625BB" w:rsidRDefault="009648C6"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2&gt;S5</w:t>
            </w:r>
          </w:p>
        </w:tc>
        <w:tc>
          <w:tcPr>
            <w:tcW w:w="601" w:type="dxa"/>
            <w:gridSpan w:val="2"/>
          </w:tcPr>
          <w:p w14:paraId="5D581232" w14:textId="77777777" w:rsidR="009648C6" w:rsidRPr="00C625BB" w:rsidRDefault="009648C6"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3&gt;S5</w:t>
            </w:r>
          </w:p>
        </w:tc>
        <w:tc>
          <w:tcPr>
            <w:tcW w:w="601" w:type="dxa"/>
            <w:gridSpan w:val="2"/>
          </w:tcPr>
          <w:p w14:paraId="16BEDE56" w14:textId="77777777" w:rsidR="009648C6" w:rsidRPr="00C625BB" w:rsidRDefault="009648C6"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4&gt;S5</w:t>
            </w:r>
          </w:p>
        </w:tc>
        <w:tc>
          <w:tcPr>
            <w:tcW w:w="601" w:type="dxa"/>
            <w:gridSpan w:val="2"/>
          </w:tcPr>
          <w:p w14:paraId="33643860" w14:textId="77777777" w:rsidR="009648C6" w:rsidRPr="00C625BB" w:rsidRDefault="009648C6"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26D37805" w14:textId="77777777" w:rsidR="009648C6" w:rsidRPr="00C625BB" w:rsidRDefault="009648C6"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19B013B0" w14:textId="77777777" w:rsidR="009648C6" w:rsidRPr="00C625BB" w:rsidRDefault="009648C6"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18" w:type="dxa"/>
            <w:gridSpan w:val="2"/>
          </w:tcPr>
          <w:p w14:paraId="12EFFF70" w14:textId="77777777" w:rsidR="009648C6" w:rsidRPr="00C625BB" w:rsidRDefault="009648C6"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609787BD"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3CA1852F" w14:textId="390073D0" w:rsidR="009648C6"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Borders>
              <w:bottom w:val="single" w:sz="4" w:space="0" w:color="auto"/>
            </w:tcBorders>
          </w:tcPr>
          <w:p w14:paraId="1B7F1E8A" w14:textId="77777777" w:rsidR="009648C6" w:rsidRPr="00C625BB" w:rsidRDefault="009648C6"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35" w:type="dxa"/>
            <w:tcBorders>
              <w:bottom w:val="single" w:sz="4" w:space="0" w:color="auto"/>
            </w:tcBorders>
          </w:tcPr>
          <w:p w14:paraId="76C34C07" w14:textId="77777777" w:rsidR="009648C6" w:rsidRPr="00C625BB" w:rsidRDefault="009648C6"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38" w:type="dxa"/>
            <w:gridSpan w:val="4"/>
            <w:tcBorders>
              <w:bottom w:val="single" w:sz="4" w:space="0" w:color="auto"/>
            </w:tcBorders>
          </w:tcPr>
          <w:p w14:paraId="3D4895B7" w14:textId="77777777" w:rsidR="009648C6" w:rsidRPr="00C625BB" w:rsidRDefault="009648C6"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38" w:type="dxa"/>
            <w:gridSpan w:val="4"/>
            <w:tcBorders>
              <w:bottom w:val="single" w:sz="4" w:space="0" w:color="auto"/>
            </w:tcBorders>
          </w:tcPr>
          <w:p w14:paraId="24A459FC" w14:textId="77777777" w:rsidR="009648C6" w:rsidRPr="00C625BB" w:rsidRDefault="009648C6"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808" w:type="dxa"/>
            <w:gridSpan w:val="4"/>
            <w:tcBorders>
              <w:bottom w:val="single" w:sz="4" w:space="0" w:color="auto"/>
            </w:tcBorders>
          </w:tcPr>
          <w:p w14:paraId="501CDD7B" w14:textId="77777777" w:rsidR="009648C6" w:rsidRPr="00C625BB" w:rsidRDefault="009648C6"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1011" w:type="dxa"/>
            <w:gridSpan w:val="4"/>
            <w:tcBorders>
              <w:bottom w:val="single" w:sz="4" w:space="0" w:color="auto"/>
            </w:tcBorders>
          </w:tcPr>
          <w:p w14:paraId="7E6995B7" w14:textId="77777777" w:rsidR="009648C6" w:rsidRPr="00C625BB" w:rsidRDefault="009648C6"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Borders>
              <w:bottom w:val="single" w:sz="4" w:space="0" w:color="auto"/>
            </w:tcBorders>
          </w:tcPr>
          <w:p w14:paraId="33A18C1C" w14:textId="77777777" w:rsidR="009648C6" w:rsidRPr="00C625BB" w:rsidRDefault="009648C6"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00" w:type="dxa"/>
            <w:gridSpan w:val="2"/>
            <w:tcBorders>
              <w:bottom w:val="single" w:sz="4" w:space="0" w:color="auto"/>
            </w:tcBorders>
          </w:tcPr>
          <w:p w14:paraId="5788E71C" w14:textId="77777777" w:rsidR="009648C6" w:rsidRPr="00C625BB" w:rsidRDefault="009648C6"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0</w:t>
            </w:r>
          </w:p>
        </w:tc>
        <w:tc>
          <w:tcPr>
            <w:tcW w:w="601" w:type="dxa"/>
            <w:gridSpan w:val="2"/>
            <w:tcBorders>
              <w:bottom w:val="single" w:sz="4" w:space="0" w:color="auto"/>
            </w:tcBorders>
          </w:tcPr>
          <w:p w14:paraId="3A170E50" w14:textId="77777777" w:rsidR="009648C6" w:rsidRPr="00C625BB" w:rsidRDefault="009648C6"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71</w:t>
            </w:r>
          </w:p>
        </w:tc>
        <w:tc>
          <w:tcPr>
            <w:tcW w:w="601" w:type="dxa"/>
            <w:gridSpan w:val="2"/>
            <w:tcBorders>
              <w:bottom w:val="single" w:sz="4" w:space="0" w:color="auto"/>
            </w:tcBorders>
          </w:tcPr>
          <w:p w14:paraId="218CF78B" w14:textId="77777777" w:rsidR="009648C6" w:rsidRPr="00C625BB" w:rsidRDefault="009648C6"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1</w:t>
            </w:r>
          </w:p>
        </w:tc>
        <w:tc>
          <w:tcPr>
            <w:tcW w:w="601" w:type="dxa"/>
            <w:gridSpan w:val="2"/>
            <w:tcBorders>
              <w:bottom w:val="single" w:sz="4" w:space="0" w:color="auto"/>
            </w:tcBorders>
          </w:tcPr>
          <w:p w14:paraId="3801593A" w14:textId="77777777" w:rsidR="009648C6" w:rsidRPr="00C625BB" w:rsidRDefault="009648C6"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2</w:t>
            </w:r>
          </w:p>
        </w:tc>
        <w:tc>
          <w:tcPr>
            <w:tcW w:w="601" w:type="dxa"/>
            <w:gridSpan w:val="2"/>
            <w:tcBorders>
              <w:bottom w:val="single" w:sz="4" w:space="0" w:color="auto"/>
            </w:tcBorders>
          </w:tcPr>
          <w:p w14:paraId="26C8D5B9" w14:textId="77777777" w:rsidR="009648C6" w:rsidRPr="00C625BB" w:rsidRDefault="009648C6"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Borders>
              <w:bottom w:val="single" w:sz="4" w:space="0" w:color="auto"/>
            </w:tcBorders>
          </w:tcPr>
          <w:p w14:paraId="01BBD0E9" w14:textId="77777777" w:rsidR="009648C6" w:rsidRPr="00C625BB" w:rsidRDefault="009648C6"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Borders>
              <w:bottom w:val="single" w:sz="4" w:space="0" w:color="auto"/>
            </w:tcBorders>
          </w:tcPr>
          <w:p w14:paraId="1D4A1EB0" w14:textId="77777777" w:rsidR="009648C6" w:rsidRPr="00C625BB" w:rsidRDefault="009648C6"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12" w:type="dxa"/>
            <w:gridSpan w:val="2"/>
            <w:tcBorders>
              <w:bottom w:val="single" w:sz="4" w:space="0" w:color="auto"/>
            </w:tcBorders>
          </w:tcPr>
          <w:p w14:paraId="3F880794" w14:textId="77777777" w:rsidR="009648C6" w:rsidRPr="00C625BB" w:rsidRDefault="009648C6"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9648C6" w:rsidRPr="00C625BB" w14:paraId="06D61D6E"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994" w:type="dxa"/>
            <w:gridSpan w:val="36"/>
            <w:tcBorders>
              <w:top w:val="single" w:sz="4" w:space="0" w:color="auto"/>
            </w:tcBorders>
            <w:vAlign w:val="center"/>
          </w:tcPr>
          <w:p w14:paraId="303F48BC" w14:textId="77777777" w:rsidR="009648C6" w:rsidRPr="00C625BB" w:rsidRDefault="009648C6" w:rsidP="003030F3">
            <w:pPr>
              <w:pStyle w:val="NoSpacing"/>
              <w:ind w:left="-13" w:right="-164" w:hanging="94"/>
              <w:jc w:val="left"/>
              <w:rPr>
                <w:b w:val="0"/>
                <w:i/>
                <w:color w:val="auto"/>
                <w:sz w:val="20"/>
                <w:lang w:val="en-US"/>
              </w:rPr>
            </w:pPr>
            <w:r w:rsidRPr="00C625BB">
              <w:rPr>
                <w:b w:val="0"/>
                <w:i/>
                <w:color w:val="auto"/>
                <w:sz w:val="20"/>
                <w:lang w:val="en-US"/>
              </w:rPr>
              <w:t>Active writing time per characters</w:t>
            </w:r>
          </w:p>
        </w:tc>
      </w:tr>
      <w:tr w:rsidR="003030F3" w:rsidRPr="00C625BB" w14:paraId="3F01D1EF"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5F33C33A" w14:textId="77777777" w:rsidR="003030F3" w:rsidRPr="00C625BB" w:rsidRDefault="003030F3" w:rsidP="003030F3">
            <w:pPr>
              <w:pStyle w:val="NoSpacing"/>
              <w:ind w:right="-93" w:hanging="113"/>
              <w:rPr>
                <w:b w:val="0"/>
                <w:color w:val="auto"/>
                <w:sz w:val="20"/>
                <w:lang w:val="en-US"/>
              </w:rPr>
            </w:pPr>
            <w:r w:rsidRPr="00C625BB">
              <w:rPr>
                <w:b w:val="0"/>
                <w:color w:val="auto"/>
                <w:sz w:val="20"/>
                <w:lang w:val="en-US"/>
              </w:rPr>
              <w:t>Post-hoc</w:t>
            </w:r>
          </w:p>
        </w:tc>
        <w:tc>
          <w:tcPr>
            <w:tcW w:w="236" w:type="dxa"/>
          </w:tcPr>
          <w:p w14:paraId="5FD55FBC" w14:textId="6BCFBF82"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35" w:type="dxa"/>
          </w:tcPr>
          <w:p w14:paraId="17C69D12" w14:textId="78BFA996"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w:t>
            </w:r>
            <w:r>
              <w:rPr>
                <w:color w:val="auto"/>
                <w:sz w:val="20"/>
              </w:rPr>
              <w:t>&gt;</w:t>
            </w:r>
            <w:r w:rsidRPr="00C625BB">
              <w:rPr>
                <w:color w:val="auto"/>
                <w:sz w:val="20"/>
              </w:rPr>
              <w:t>S2</w:t>
            </w:r>
          </w:p>
        </w:tc>
        <w:tc>
          <w:tcPr>
            <w:tcW w:w="638" w:type="dxa"/>
            <w:gridSpan w:val="4"/>
          </w:tcPr>
          <w:p w14:paraId="398472FD" w14:textId="6BD9E4DD"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w:t>
            </w:r>
            <w:r>
              <w:rPr>
                <w:color w:val="auto"/>
                <w:sz w:val="20"/>
              </w:rPr>
              <w:t>&gt;</w:t>
            </w:r>
            <w:r w:rsidRPr="00C625BB">
              <w:rPr>
                <w:color w:val="auto"/>
                <w:sz w:val="20"/>
              </w:rPr>
              <w:t>S3</w:t>
            </w:r>
          </w:p>
        </w:tc>
        <w:tc>
          <w:tcPr>
            <w:tcW w:w="638" w:type="dxa"/>
            <w:gridSpan w:val="4"/>
          </w:tcPr>
          <w:p w14:paraId="293C1746" w14:textId="212DD86A"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1</w:t>
            </w:r>
            <w:r>
              <w:rPr>
                <w:color w:val="auto"/>
                <w:sz w:val="20"/>
              </w:rPr>
              <w:t>&gt;</w:t>
            </w:r>
            <w:r w:rsidRPr="00C625BB">
              <w:rPr>
                <w:color w:val="auto"/>
                <w:sz w:val="20"/>
              </w:rPr>
              <w:t>S4</w:t>
            </w:r>
          </w:p>
        </w:tc>
        <w:tc>
          <w:tcPr>
            <w:tcW w:w="808" w:type="dxa"/>
            <w:gridSpan w:val="4"/>
          </w:tcPr>
          <w:p w14:paraId="01559739" w14:textId="76D42429" w:rsidR="003030F3" w:rsidRPr="00C625BB" w:rsidRDefault="003030F3" w:rsidP="003030F3">
            <w:pPr>
              <w:pStyle w:val="NoSpacing"/>
              <w:ind w:left="42" w:right="-103" w:firstLine="18"/>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3</w:t>
            </w:r>
            <w:r>
              <w:rPr>
                <w:color w:val="auto"/>
                <w:sz w:val="20"/>
              </w:rPr>
              <w:t>&lt;</w:t>
            </w:r>
            <w:r w:rsidRPr="00C625BB">
              <w:rPr>
                <w:color w:val="auto"/>
                <w:sz w:val="20"/>
              </w:rPr>
              <w:t>S5</w:t>
            </w:r>
          </w:p>
        </w:tc>
        <w:tc>
          <w:tcPr>
            <w:tcW w:w="1011" w:type="dxa"/>
            <w:gridSpan w:val="4"/>
          </w:tcPr>
          <w:p w14:paraId="4B97216D" w14:textId="437C27F0"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4</w:t>
            </w:r>
            <w:r>
              <w:rPr>
                <w:color w:val="auto"/>
                <w:sz w:val="20"/>
              </w:rPr>
              <w:t>&lt;</w:t>
            </w:r>
            <w:r w:rsidRPr="00C625BB">
              <w:rPr>
                <w:color w:val="auto"/>
                <w:sz w:val="20"/>
              </w:rPr>
              <w:t>S5</w:t>
            </w:r>
          </w:p>
        </w:tc>
        <w:tc>
          <w:tcPr>
            <w:tcW w:w="288" w:type="dxa"/>
          </w:tcPr>
          <w:p w14:paraId="7FEA2385"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00" w:type="dxa"/>
            <w:gridSpan w:val="2"/>
          </w:tcPr>
          <w:p w14:paraId="54619136"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3E0CB409"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08639AEF"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703B783F"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3480F648"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5275097D"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6EF9D860"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12" w:type="dxa"/>
            <w:gridSpan w:val="2"/>
          </w:tcPr>
          <w:p w14:paraId="01EEBE29"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31A52A92"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20A63877" w14:textId="6167D431" w:rsidR="003030F3"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Borders>
              <w:bottom w:val="single" w:sz="4" w:space="0" w:color="auto"/>
            </w:tcBorders>
          </w:tcPr>
          <w:p w14:paraId="23D0FCBB" w14:textId="71EF04FD"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35" w:type="dxa"/>
            <w:tcBorders>
              <w:bottom w:val="single" w:sz="4" w:space="0" w:color="auto"/>
            </w:tcBorders>
          </w:tcPr>
          <w:p w14:paraId="237C610F" w14:textId="5A43EE7E"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59</w:t>
            </w:r>
          </w:p>
        </w:tc>
        <w:tc>
          <w:tcPr>
            <w:tcW w:w="638" w:type="dxa"/>
            <w:gridSpan w:val="4"/>
            <w:tcBorders>
              <w:bottom w:val="single" w:sz="4" w:space="0" w:color="auto"/>
            </w:tcBorders>
          </w:tcPr>
          <w:p w14:paraId="75A44F18" w14:textId="7B21452A"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21</w:t>
            </w:r>
          </w:p>
        </w:tc>
        <w:tc>
          <w:tcPr>
            <w:tcW w:w="638" w:type="dxa"/>
            <w:gridSpan w:val="4"/>
            <w:tcBorders>
              <w:bottom w:val="single" w:sz="4" w:space="0" w:color="auto"/>
            </w:tcBorders>
          </w:tcPr>
          <w:p w14:paraId="3B7B32F8" w14:textId="466763F4"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5</w:t>
            </w:r>
          </w:p>
        </w:tc>
        <w:tc>
          <w:tcPr>
            <w:tcW w:w="808" w:type="dxa"/>
            <w:gridSpan w:val="4"/>
            <w:tcBorders>
              <w:bottom w:val="single" w:sz="4" w:space="0" w:color="auto"/>
            </w:tcBorders>
          </w:tcPr>
          <w:p w14:paraId="005F39A0" w14:textId="07725FAF"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39</w:t>
            </w:r>
          </w:p>
        </w:tc>
        <w:tc>
          <w:tcPr>
            <w:tcW w:w="1011" w:type="dxa"/>
            <w:gridSpan w:val="4"/>
            <w:tcBorders>
              <w:bottom w:val="single" w:sz="4" w:space="0" w:color="auto"/>
            </w:tcBorders>
          </w:tcPr>
          <w:p w14:paraId="60326752" w14:textId="49CD8075"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41</w:t>
            </w:r>
          </w:p>
        </w:tc>
        <w:tc>
          <w:tcPr>
            <w:tcW w:w="288" w:type="dxa"/>
            <w:tcBorders>
              <w:bottom w:val="single" w:sz="4" w:space="0" w:color="auto"/>
            </w:tcBorders>
          </w:tcPr>
          <w:p w14:paraId="08B2977A"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00" w:type="dxa"/>
            <w:gridSpan w:val="2"/>
            <w:tcBorders>
              <w:bottom w:val="single" w:sz="4" w:space="0" w:color="auto"/>
            </w:tcBorders>
          </w:tcPr>
          <w:p w14:paraId="4669C749"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bottom w:val="single" w:sz="4" w:space="0" w:color="auto"/>
            </w:tcBorders>
          </w:tcPr>
          <w:p w14:paraId="630F1C8D"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bottom w:val="single" w:sz="4" w:space="0" w:color="auto"/>
            </w:tcBorders>
          </w:tcPr>
          <w:p w14:paraId="55C72FAD"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Borders>
              <w:bottom w:val="single" w:sz="4" w:space="0" w:color="auto"/>
            </w:tcBorders>
          </w:tcPr>
          <w:p w14:paraId="557CF39C"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bottom w:val="single" w:sz="4" w:space="0" w:color="auto"/>
            </w:tcBorders>
          </w:tcPr>
          <w:p w14:paraId="359A99DD"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Borders>
              <w:bottom w:val="single" w:sz="4" w:space="0" w:color="auto"/>
            </w:tcBorders>
          </w:tcPr>
          <w:p w14:paraId="070D863C"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bottom w:val="single" w:sz="4" w:space="0" w:color="auto"/>
            </w:tcBorders>
          </w:tcPr>
          <w:p w14:paraId="2CE36232"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12" w:type="dxa"/>
            <w:gridSpan w:val="2"/>
            <w:tcBorders>
              <w:bottom w:val="single" w:sz="4" w:space="0" w:color="auto"/>
            </w:tcBorders>
          </w:tcPr>
          <w:p w14:paraId="2A3AED0F"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5F8B103C" w14:textId="77777777" w:rsidTr="003030F3">
        <w:tc>
          <w:tcPr>
            <w:cnfStyle w:val="001000000000" w:firstRow="0" w:lastRow="0" w:firstColumn="1" w:lastColumn="0" w:oddVBand="0" w:evenVBand="0" w:oddHBand="0" w:evenHBand="0" w:firstRowFirstColumn="0" w:firstRowLastColumn="0" w:lastRowFirstColumn="0" w:lastRowLastColumn="0"/>
            <w:tcW w:w="10011" w:type="dxa"/>
            <w:gridSpan w:val="37"/>
            <w:tcBorders>
              <w:top w:val="single" w:sz="4" w:space="0" w:color="auto"/>
            </w:tcBorders>
          </w:tcPr>
          <w:p w14:paraId="285EFFE1" w14:textId="77777777" w:rsidR="003030F3" w:rsidRPr="00C625BB" w:rsidRDefault="003030F3" w:rsidP="003030F3">
            <w:pPr>
              <w:pStyle w:val="NoSpacing"/>
              <w:ind w:left="-13" w:right="-164" w:hanging="97"/>
              <w:jc w:val="left"/>
              <w:rPr>
                <w:b w:val="0"/>
                <w:i/>
                <w:color w:val="auto"/>
                <w:sz w:val="20"/>
                <w:lang w:val="en-US"/>
              </w:rPr>
            </w:pPr>
            <w:r w:rsidRPr="00C625BB">
              <w:rPr>
                <w:b w:val="0"/>
                <w:i/>
                <w:color w:val="auto"/>
                <w:sz w:val="20"/>
                <w:lang w:val="en-US"/>
              </w:rPr>
              <w:t>Pause frequency total</w:t>
            </w:r>
          </w:p>
        </w:tc>
      </w:tr>
      <w:tr w:rsidR="003030F3" w:rsidRPr="00C625BB" w14:paraId="6597DB39"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74FAC228" w14:textId="77777777" w:rsidR="003030F3" w:rsidRPr="00C625BB" w:rsidRDefault="003030F3" w:rsidP="003030F3">
            <w:pPr>
              <w:pStyle w:val="NoSpacing"/>
              <w:ind w:right="-93" w:hanging="113"/>
              <w:rPr>
                <w:b w:val="0"/>
                <w:color w:val="auto"/>
                <w:sz w:val="20"/>
                <w:lang w:val="en-US"/>
              </w:rPr>
            </w:pPr>
            <w:r w:rsidRPr="00C625BB">
              <w:rPr>
                <w:b w:val="0"/>
                <w:color w:val="auto"/>
                <w:sz w:val="20"/>
                <w:lang w:val="en-US"/>
              </w:rPr>
              <w:t>Post-hoc</w:t>
            </w:r>
          </w:p>
        </w:tc>
        <w:tc>
          <w:tcPr>
            <w:tcW w:w="236" w:type="dxa"/>
          </w:tcPr>
          <w:p w14:paraId="52F77C1B" w14:textId="6AFDC0ED"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18" w:type="dxa"/>
            <w:gridSpan w:val="2"/>
          </w:tcPr>
          <w:p w14:paraId="7B60F025" w14:textId="3D19F0AA"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2</w:t>
            </w:r>
          </w:p>
        </w:tc>
        <w:tc>
          <w:tcPr>
            <w:tcW w:w="720" w:type="dxa"/>
            <w:gridSpan w:val="4"/>
          </w:tcPr>
          <w:p w14:paraId="50E9C190" w14:textId="273270A4"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3</w:t>
            </w:r>
          </w:p>
        </w:tc>
        <w:tc>
          <w:tcPr>
            <w:tcW w:w="719" w:type="dxa"/>
            <w:gridSpan w:val="4"/>
          </w:tcPr>
          <w:p w14:paraId="32B3908C" w14:textId="551816F9"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1&lt;S4</w:t>
            </w:r>
          </w:p>
        </w:tc>
        <w:tc>
          <w:tcPr>
            <w:tcW w:w="1038" w:type="dxa"/>
            <w:gridSpan w:val="5"/>
          </w:tcPr>
          <w:p w14:paraId="2DBD1F88"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35" w:type="dxa"/>
            <w:gridSpan w:val="2"/>
          </w:tcPr>
          <w:p w14:paraId="4B6F619F"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0B00F9F7"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3F822D1B"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Pr>
                <w:color w:val="auto"/>
                <w:sz w:val="20"/>
              </w:rPr>
              <w:t>S1&gt;</w:t>
            </w:r>
            <w:r w:rsidRPr="00C625BB">
              <w:rPr>
                <w:color w:val="auto"/>
                <w:sz w:val="20"/>
              </w:rPr>
              <w:t>S5</w:t>
            </w:r>
          </w:p>
        </w:tc>
        <w:tc>
          <w:tcPr>
            <w:tcW w:w="602" w:type="dxa"/>
            <w:gridSpan w:val="2"/>
          </w:tcPr>
          <w:p w14:paraId="00093D61"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gt;S5</w:t>
            </w:r>
          </w:p>
        </w:tc>
        <w:tc>
          <w:tcPr>
            <w:tcW w:w="601" w:type="dxa"/>
            <w:gridSpan w:val="2"/>
          </w:tcPr>
          <w:p w14:paraId="7D845A2C"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3&gt;S5</w:t>
            </w:r>
          </w:p>
        </w:tc>
        <w:tc>
          <w:tcPr>
            <w:tcW w:w="601" w:type="dxa"/>
            <w:gridSpan w:val="2"/>
          </w:tcPr>
          <w:p w14:paraId="59844312"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4&lt;S5</w:t>
            </w:r>
          </w:p>
        </w:tc>
        <w:tc>
          <w:tcPr>
            <w:tcW w:w="601" w:type="dxa"/>
            <w:gridSpan w:val="2"/>
          </w:tcPr>
          <w:p w14:paraId="420DDF2F"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2937D927"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5E928728"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tcPr>
          <w:p w14:paraId="3657E924"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27893896"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7BFF6145" w14:textId="67444FA3" w:rsidR="003030F3"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Borders>
              <w:bottom w:val="single" w:sz="4" w:space="0" w:color="auto"/>
            </w:tcBorders>
          </w:tcPr>
          <w:p w14:paraId="0F437EB1" w14:textId="27BFDC6C"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18" w:type="dxa"/>
            <w:gridSpan w:val="2"/>
            <w:tcBorders>
              <w:bottom w:val="single" w:sz="4" w:space="0" w:color="auto"/>
            </w:tcBorders>
          </w:tcPr>
          <w:p w14:paraId="2B601210" w14:textId="5C1C6EF6"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70</w:t>
            </w:r>
          </w:p>
        </w:tc>
        <w:tc>
          <w:tcPr>
            <w:tcW w:w="720" w:type="dxa"/>
            <w:gridSpan w:val="4"/>
            <w:tcBorders>
              <w:bottom w:val="single" w:sz="4" w:space="0" w:color="auto"/>
            </w:tcBorders>
          </w:tcPr>
          <w:p w14:paraId="1FA1A769" w14:textId="49D9C2EF"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81</w:t>
            </w:r>
          </w:p>
        </w:tc>
        <w:tc>
          <w:tcPr>
            <w:tcW w:w="719" w:type="dxa"/>
            <w:gridSpan w:val="4"/>
            <w:tcBorders>
              <w:bottom w:val="single" w:sz="4" w:space="0" w:color="auto"/>
            </w:tcBorders>
          </w:tcPr>
          <w:p w14:paraId="17A03872" w14:textId="4218366C"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79</w:t>
            </w:r>
          </w:p>
        </w:tc>
        <w:tc>
          <w:tcPr>
            <w:tcW w:w="1038" w:type="dxa"/>
            <w:gridSpan w:val="5"/>
            <w:tcBorders>
              <w:bottom w:val="single" w:sz="4" w:space="0" w:color="auto"/>
            </w:tcBorders>
          </w:tcPr>
          <w:p w14:paraId="78A223F5"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35" w:type="dxa"/>
            <w:gridSpan w:val="2"/>
            <w:tcBorders>
              <w:bottom w:val="single" w:sz="4" w:space="0" w:color="auto"/>
            </w:tcBorders>
          </w:tcPr>
          <w:p w14:paraId="7F4A7732"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Borders>
              <w:bottom w:val="single" w:sz="4" w:space="0" w:color="auto"/>
            </w:tcBorders>
          </w:tcPr>
          <w:p w14:paraId="66CBA97B"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Borders>
              <w:bottom w:val="single" w:sz="4" w:space="0" w:color="auto"/>
            </w:tcBorders>
          </w:tcPr>
          <w:p w14:paraId="2E31B850"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42</w:t>
            </w:r>
          </w:p>
        </w:tc>
        <w:tc>
          <w:tcPr>
            <w:tcW w:w="602" w:type="dxa"/>
            <w:gridSpan w:val="2"/>
            <w:tcBorders>
              <w:bottom w:val="single" w:sz="4" w:space="0" w:color="auto"/>
            </w:tcBorders>
          </w:tcPr>
          <w:p w14:paraId="4478ACBB"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5</w:t>
            </w:r>
          </w:p>
        </w:tc>
        <w:tc>
          <w:tcPr>
            <w:tcW w:w="601" w:type="dxa"/>
            <w:gridSpan w:val="2"/>
            <w:tcBorders>
              <w:bottom w:val="single" w:sz="4" w:space="0" w:color="auto"/>
            </w:tcBorders>
          </w:tcPr>
          <w:p w14:paraId="64874957"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61</w:t>
            </w:r>
          </w:p>
        </w:tc>
        <w:tc>
          <w:tcPr>
            <w:tcW w:w="601" w:type="dxa"/>
            <w:gridSpan w:val="2"/>
            <w:tcBorders>
              <w:bottom w:val="single" w:sz="4" w:space="0" w:color="auto"/>
            </w:tcBorders>
          </w:tcPr>
          <w:p w14:paraId="35156C6B"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45</w:t>
            </w:r>
          </w:p>
        </w:tc>
        <w:tc>
          <w:tcPr>
            <w:tcW w:w="601" w:type="dxa"/>
            <w:gridSpan w:val="2"/>
            <w:tcBorders>
              <w:bottom w:val="single" w:sz="4" w:space="0" w:color="auto"/>
            </w:tcBorders>
          </w:tcPr>
          <w:p w14:paraId="11ED083C"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Borders>
              <w:bottom w:val="single" w:sz="4" w:space="0" w:color="auto"/>
            </w:tcBorders>
          </w:tcPr>
          <w:p w14:paraId="4D61A496"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bottom w:val="single" w:sz="4" w:space="0" w:color="auto"/>
            </w:tcBorders>
          </w:tcPr>
          <w:p w14:paraId="35F3F093"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tcBorders>
              <w:bottom w:val="single" w:sz="4" w:space="0" w:color="auto"/>
            </w:tcBorders>
          </w:tcPr>
          <w:p w14:paraId="6A610853"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6D4B5727"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6388" w:type="dxa"/>
            <w:gridSpan w:val="25"/>
            <w:tcBorders>
              <w:top w:val="single" w:sz="4" w:space="0" w:color="auto"/>
            </w:tcBorders>
          </w:tcPr>
          <w:p w14:paraId="564CA390" w14:textId="77777777" w:rsidR="003030F3" w:rsidRPr="00C625BB" w:rsidRDefault="003030F3" w:rsidP="003030F3">
            <w:pPr>
              <w:pStyle w:val="NoSpacing"/>
              <w:ind w:left="-13" w:right="-164" w:hanging="94"/>
              <w:jc w:val="left"/>
              <w:rPr>
                <w:b w:val="0"/>
                <w:i/>
                <w:color w:val="auto"/>
                <w:sz w:val="20"/>
              </w:rPr>
            </w:pPr>
            <w:r w:rsidRPr="00C625BB">
              <w:rPr>
                <w:b w:val="0"/>
                <w:i/>
                <w:color w:val="auto"/>
                <w:sz w:val="20"/>
              </w:rPr>
              <w:t>Pause length total</w:t>
            </w:r>
          </w:p>
        </w:tc>
        <w:tc>
          <w:tcPr>
            <w:tcW w:w="601" w:type="dxa"/>
            <w:gridSpan w:val="2"/>
            <w:tcBorders>
              <w:top w:val="single" w:sz="4" w:space="0" w:color="auto"/>
            </w:tcBorders>
          </w:tcPr>
          <w:p w14:paraId="552BB9AE"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top w:val="single" w:sz="4" w:space="0" w:color="auto"/>
            </w:tcBorders>
          </w:tcPr>
          <w:p w14:paraId="097F3768"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top w:val="single" w:sz="4" w:space="0" w:color="auto"/>
            </w:tcBorders>
          </w:tcPr>
          <w:p w14:paraId="707D5989" w14:textId="77777777" w:rsidR="003030F3" w:rsidRPr="00C625BB" w:rsidDel="00591C03"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top w:val="single" w:sz="4" w:space="0" w:color="auto"/>
            </w:tcBorders>
          </w:tcPr>
          <w:p w14:paraId="13E0C4EC" w14:textId="77777777" w:rsidR="003030F3" w:rsidRPr="00C625BB" w:rsidDel="00591C03"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top w:val="single" w:sz="4" w:space="0" w:color="auto"/>
            </w:tcBorders>
          </w:tcPr>
          <w:p w14:paraId="30EF57CB"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tcBorders>
              <w:top w:val="single" w:sz="4" w:space="0" w:color="auto"/>
            </w:tcBorders>
          </w:tcPr>
          <w:p w14:paraId="6907DA37"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653DE36F"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7E5B77F0" w14:textId="77777777" w:rsidR="003030F3" w:rsidRPr="00C625BB" w:rsidRDefault="003030F3" w:rsidP="003030F3">
            <w:pPr>
              <w:pStyle w:val="NoSpacing"/>
              <w:ind w:right="-93" w:hanging="113"/>
              <w:rPr>
                <w:b w:val="0"/>
                <w:color w:val="auto"/>
                <w:sz w:val="20"/>
                <w:lang w:val="en-US"/>
              </w:rPr>
            </w:pPr>
            <w:r w:rsidRPr="00C625BB">
              <w:rPr>
                <w:b w:val="0"/>
                <w:color w:val="auto"/>
                <w:sz w:val="20"/>
                <w:lang w:val="en-US"/>
              </w:rPr>
              <w:t>Post-hoc</w:t>
            </w:r>
          </w:p>
        </w:tc>
        <w:tc>
          <w:tcPr>
            <w:tcW w:w="236" w:type="dxa"/>
          </w:tcPr>
          <w:p w14:paraId="16152D4C"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976" w:type="dxa"/>
            <w:gridSpan w:val="4"/>
          </w:tcPr>
          <w:p w14:paraId="457780DE"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8" w:type="dxa"/>
            <w:gridSpan w:val="4"/>
          </w:tcPr>
          <w:p w14:paraId="1497B0B3"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8" w:type="dxa"/>
            <w:gridSpan w:val="3"/>
          </w:tcPr>
          <w:p w14:paraId="1A6273A9"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1018" w:type="dxa"/>
            <w:gridSpan w:val="5"/>
          </w:tcPr>
          <w:p w14:paraId="4DFBC973"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20" w:type="dxa"/>
          </w:tcPr>
          <w:p w14:paraId="4F6C1D50"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01AD6C6B"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7524FCFD"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1&lt;S5</w:t>
            </w:r>
          </w:p>
        </w:tc>
        <w:tc>
          <w:tcPr>
            <w:tcW w:w="602" w:type="dxa"/>
            <w:gridSpan w:val="2"/>
          </w:tcPr>
          <w:p w14:paraId="270A77FD"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57A9FC0D"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2F376214"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7ABA6D8F" w14:textId="77777777" w:rsidR="003030F3" w:rsidRPr="00C625BB" w:rsidDel="00591C03"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5D09EE0D" w14:textId="77777777" w:rsidR="003030F3" w:rsidRPr="00C625BB" w:rsidDel="00591C03"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60FE402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tcPr>
          <w:p w14:paraId="14F06420"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3F15D7E3"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2E4B48DC" w14:textId="42B01960" w:rsidR="003030F3"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Pr>
          <w:p w14:paraId="1936EEF9"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976" w:type="dxa"/>
            <w:gridSpan w:val="4"/>
          </w:tcPr>
          <w:p w14:paraId="6B7A9222"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8" w:type="dxa"/>
            <w:gridSpan w:val="4"/>
          </w:tcPr>
          <w:p w14:paraId="58450DB9"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8" w:type="dxa"/>
            <w:gridSpan w:val="3"/>
          </w:tcPr>
          <w:p w14:paraId="6C2C5748"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1018" w:type="dxa"/>
            <w:gridSpan w:val="5"/>
          </w:tcPr>
          <w:p w14:paraId="7C1D66A1"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20" w:type="dxa"/>
          </w:tcPr>
          <w:p w14:paraId="0EF729E6"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3B0F1653"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4CD849B7"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39</w:t>
            </w:r>
          </w:p>
        </w:tc>
        <w:tc>
          <w:tcPr>
            <w:tcW w:w="602" w:type="dxa"/>
            <w:gridSpan w:val="2"/>
          </w:tcPr>
          <w:p w14:paraId="2090C9F9"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6DA11CC9"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58DA4839"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4911A0A0" w14:textId="77777777" w:rsidR="003030F3" w:rsidRPr="00C625BB" w:rsidDel="00591C03"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444C05DF" w14:textId="77777777" w:rsidR="003030F3" w:rsidRPr="00C625BB" w:rsidDel="00591C03"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Pr>
          <w:p w14:paraId="338A1D7F"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tcPr>
          <w:p w14:paraId="549A50AD"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7F30AB4F" w14:textId="77777777" w:rsidTr="003030F3">
        <w:trPr>
          <w:trHeight w:val="277"/>
        </w:trPr>
        <w:tc>
          <w:tcPr>
            <w:cnfStyle w:val="001000000000" w:firstRow="0" w:lastRow="0" w:firstColumn="1" w:lastColumn="0" w:oddVBand="0" w:evenVBand="0" w:oddHBand="0" w:evenHBand="0" w:firstRowFirstColumn="0" w:firstRowLastColumn="0" w:lastRowFirstColumn="0" w:lastRowLastColumn="0"/>
            <w:tcW w:w="10011" w:type="dxa"/>
            <w:gridSpan w:val="37"/>
            <w:tcBorders>
              <w:top w:val="single" w:sz="4" w:space="0" w:color="auto"/>
            </w:tcBorders>
          </w:tcPr>
          <w:p w14:paraId="4407ED8A" w14:textId="77777777" w:rsidR="003030F3" w:rsidRPr="00C625BB" w:rsidRDefault="003030F3" w:rsidP="003030F3">
            <w:pPr>
              <w:pStyle w:val="NoSpacing"/>
              <w:ind w:left="-13" w:right="-164" w:hanging="97"/>
              <w:jc w:val="left"/>
              <w:rPr>
                <w:b w:val="0"/>
                <w:i/>
                <w:color w:val="auto"/>
                <w:sz w:val="20"/>
                <w:lang w:val="en-US"/>
              </w:rPr>
            </w:pPr>
            <w:r w:rsidRPr="00C625BB">
              <w:rPr>
                <w:b w:val="0"/>
                <w:i/>
                <w:color w:val="auto"/>
                <w:sz w:val="20"/>
                <w:lang w:val="en-US"/>
              </w:rPr>
              <w:t>Pause frequency within words</w:t>
            </w:r>
          </w:p>
        </w:tc>
      </w:tr>
      <w:tr w:rsidR="003030F3" w:rsidRPr="00C625BB" w14:paraId="48C3F319"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0928F049" w14:textId="77777777" w:rsidR="003030F3" w:rsidRPr="00C625BB" w:rsidRDefault="003030F3" w:rsidP="003030F3">
            <w:pPr>
              <w:pStyle w:val="NoSpacing"/>
              <w:ind w:right="-93" w:hanging="113"/>
              <w:rPr>
                <w:b w:val="0"/>
                <w:color w:val="auto"/>
                <w:sz w:val="20"/>
                <w:lang w:val="en-US"/>
              </w:rPr>
            </w:pPr>
            <w:r w:rsidRPr="00C625BB">
              <w:rPr>
                <w:b w:val="0"/>
                <w:color w:val="auto"/>
                <w:sz w:val="20"/>
                <w:lang w:val="en-US"/>
              </w:rPr>
              <w:t>Post-hoc</w:t>
            </w:r>
          </w:p>
        </w:tc>
        <w:tc>
          <w:tcPr>
            <w:tcW w:w="236" w:type="dxa"/>
          </w:tcPr>
          <w:p w14:paraId="0296DA4B" w14:textId="30153F0C"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18" w:type="dxa"/>
            <w:gridSpan w:val="2"/>
          </w:tcPr>
          <w:p w14:paraId="70412471" w14:textId="78267F02"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3</w:t>
            </w:r>
          </w:p>
        </w:tc>
        <w:tc>
          <w:tcPr>
            <w:tcW w:w="720" w:type="dxa"/>
            <w:gridSpan w:val="4"/>
          </w:tcPr>
          <w:p w14:paraId="0E2001E9" w14:textId="77E3679C"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gt;S4</w:t>
            </w:r>
          </w:p>
        </w:tc>
        <w:tc>
          <w:tcPr>
            <w:tcW w:w="719" w:type="dxa"/>
            <w:gridSpan w:val="4"/>
          </w:tcPr>
          <w:p w14:paraId="7CF5FF9D"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1038" w:type="dxa"/>
            <w:gridSpan w:val="5"/>
          </w:tcPr>
          <w:p w14:paraId="045C1E2E"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35" w:type="dxa"/>
            <w:gridSpan w:val="2"/>
          </w:tcPr>
          <w:p w14:paraId="5CFE6CCD"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27A0E71D" w14:textId="77777777" w:rsidR="003030F3" w:rsidRPr="00C625BB" w:rsidRDefault="003030F3" w:rsidP="003030F3">
            <w:pPr>
              <w:pStyle w:val="NoSpacing"/>
              <w:jc w:val="left"/>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62CF19ED"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1&gt;S5</w:t>
            </w:r>
          </w:p>
        </w:tc>
        <w:tc>
          <w:tcPr>
            <w:tcW w:w="602" w:type="dxa"/>
            <w:gridSpan w:val="2"/>
          </w:tcPr>
          <w:p w14:paraId="3E22837F"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gt;S4</w:t>
            </w:r>
          </w:p>
        </w:tc>
        <w:tc>
          <w:tcPr>
            <w:tcW w:w="601" w:type="dxa"/>
            <w:gridSpan w:val="2"/>
          </w:tcPr>
          <w:p w14:paraId="4D1B7647"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gt;S5</w:t>
            </w:r>
          </w:p>
        </w:tc>
        <w:tc>
          <w:tcPr>
            <w:tcW w:w="601" w:type="dxa"/>
            <w:gridSpan w:val="2"/>
          </w:tcPr>
          <w:p w14:paraId="31956526"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3&gt;S5</w:t>
            </w:r>
          </w:p>
        </w:tc>
        <w:tc>
          <w:tcPr>
            <w:tcW w:w="601" w:type="dxa"/>
            <w:gridSpan w:val="2"/>
          </w:tcPr>
          <w:p w14:paraId="4B563719"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Pr>
                <w:color w:val="auto"/>
                <w:sz w:val="20"/>
              </w:rPr>
              <w:t>S4&gt;</w:t>
            </w:r>
            <w:r w:rsidRPr="00C625BB">
              <w:rPr>
                <w:color w:val="auto"/>
                <w:sz w:val="20"/>
              </w:rPr>
              <w:t>S5</w:t>
            </w:r>
          </w:p>
        </w:tc>
        <w:tc>
          <w:tcPr>
            <w:tcW w:w="601" w:type="dxa"/>
            <w:gridSpan w:val="2"/>
          </w:tcPr>
          <w:p w14:paraId="458CA12F"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3F105F84"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tcPr>
          <w:p w14:paraId="722D23D1"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66761183"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415F768C" w14:textId="78CA46B2" w:rsidR="003030F3"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Borders>
              <w:bottom w:val="single" w:sz="4" w:space="0" w:color="auto"/>
            </w:tcBorders>
          </w:tcPr>
          <w:p w14:paraId="0653A1EB" w14:textId="618F6A9A"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18" w:type="dxa"/>
            <w:gridSpan w:val="2"/>
            <w:tcBorders>
              <w:bottom w:val="single" w:sz="4" w:space="0" w:color="auto"/>
            </w:tcBorders>
          </w:tcPr>
          <w:p w14:paraId="51776BAB" w14:textId="01D6A9EF"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1</w:t>
            </w:r>
          </w:p>
        </w:tc>
        <w:tc>
          <w:tcPr>
            <w:tcW w:w="720" w:type="dxa"/>
            <w:gridSpan w:val="4"/>
            <w:tcBorders>
              <w:bottom w:val="single" w:sz="4" w:space="0" w:color="auto"/>
            </w:tcBorders>
          </w:tcPr>
          <w:p w14:paraId="6D6A5AE8" w14:textId="2341DCB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57</w:t>
            </w:r>
          </w:p>
        </w:tc>
        <w:tc>
          <w:tcPr>
            <w:tcW w:w="719" w:type="dxa"/>
            <w:gridSpan w:val="4"/>
            <w:tcBorders>
              <w:bottom w:val="single" w:sz="4" w:space="0" w:color="auto"/>
            </w:tcBorders>
          </w:tcPr>
          <w:p w14:paraId="242E63AE"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1038" w:type="dxa"/>
            <w:gridSpan w:val="5"/>
            <w:tcBorders>
              <w:bottom w:val="single" w:sz="4" w:space="0" w:color="auto"/>
            </w:tcBorders>
          </w:tcPr>
          <w:p w14:paraId="22B2C52E"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35" w:type="dxa"/>
            <w:gridSpan w:val="2"/>
            <w:tcBorders>
              <w:bottom w:val="single" w:sz="4" w:space="0" w:color="auto"/>
            </w:tcBorders>
          </w:tcPr>
          <w:p w14:paraId="3F434DAD"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Borders>
              <w:bottom w:val="single" w:sz="4" w:space="0" w:color="auto"/>
            </w:tcBorders>
          </w:tcPr>
          <w:p w14:paraId="1407C921"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Borders>
              <w:bottom w:val="single" w:sz="4" w:space="0" w:color="auto"/>
            </w:tcBorders>
          </w:tcPr>
          <w:p w14:paraId="09BBC451"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2</w:t>
            </w:r>
          </w:p>
        </w:tc>
        <w:tc>
          <w:tcPr>
            <w:tcW w:w="602" w:type="dxa"/>
            <w:gridSpan w:val="2"/>
            <w:tcBorders>
              <w:bottom w:val="single" w:sz="4" w:space="0" w:color="auto"/>
            </w:tcBorders>
          </w:tcPr>
          <w:p w14:paraId="03671C4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47</w:t>
            </w:r>
          </w:p>
        </w:tc>
        <w:tc>
          <w:tcPr>
            <w:tcW w:w="601" w:type="dxa"/>
            <w:gridSpan w:val="2"/>
            <w:tcBorders>
              <w:bottom w:val="single" w:sz="4" w:space="0" w:color="auto"/>
            </w:tcBorders>
          </w:tcPr>
          <w:p w14:paraId="25B4F397"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76</w:t>
            </w:r>
          </w:p>
        </w:tc>
        <w:tc>
          <w:tcPr>
            <w:tcW w:w="601" w:type="dxa"/>
            <w:gridSpan w:val="2"/>
            <w:tcBorders>
              <w:bottom w:val="single" w:sz="4" w:space="0" w:color="auto"/>
            </w:tcBorders>
          </w:tcPr>
          <w:p w14:paraId="29F19DE1"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9</w:t>
            </w:r>
          </w:p>
        </w:tc>
        <w:tc>
          <w:tcPr>
            <w:tcW w:w="601" w:type="dxa"/>
            <w:gridSpan w:val="2"/>
            <w:tcBorders>
              <w:bottom w:val="single" w:sz="4" w:space="0" w:color="auto"/>
            </w:tcBorders>
          </w:tcPr>
          <w:p w14:paraId="35429928"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46</w:t>
            </w:r>
          </w:p>
        </w:tc>
        <w:tc>
          <w:tcPr>
            <w:tcW w:w="601" w:type="dxa"/>
            <w:gridSpan w:val="2"/>
            <w:tcBorders>
              <w:bottom w:val="single" w:sz="4" w:space="0" w:color="auto"/>
            </w:tcBorders>
          </w:tcPr>
          <w:p w14:paraId="56FA53E5"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bottom w:val="single" w:sz="4" w:space="0" w:color="auto"/>
            </w:tcBorders>
          </w:tcPr>
          <w:p w14:paraId="5C715327"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tcBorders>
              <w:bottom w:val="single" w:sz="4" w:space="0" w:color="auto"/>
            </w:tcBorders>
          </w:tcPr>
          <w:p w14:paraId="028FECA4"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194634C5" w14:textId="77777777" w:rsidTr="003030F3">
        <w:tc>
          <w:tcPr>
            <w:cnfStyle w:val="001000000000" w:firstRow="0" w:lastRow="0" w:firstColumn="1" w:lastColumn="0" w:oddVBand="0" w:evenVBand="0" w:oddHBand="0" w:evenHBand="0" w:firstRowFirstColumn="0" w:firstRowLastColumn="0" w:lastRowFirstColumn="0" w:lastRowLastColumn="0"/>
            <w:tcW w:w="10011" w:type="dxa"/>
            <w:gridSpan w:val="37"/>
            <w:tcBorders>
              <w:top w:val="single" w:sz="4" w:space="0" w:color="auto"/>
            </w:tcBorders>
          </w:tcPr>
          <w:p w14:paraId="5A8AC8CD" w14:textId="77777777" w:rsidR="003030F3" w:rsidRPr="00C625BB" w:rsidRDefault="003030F3" w:rsidP="003030F3">
            <w:pPr>
              <w:pStyle w:val="NoSpacing"/>
              <w:ind w:left="-13" w:right="-164" w:hanging="97"/>
              <w:jc w:val="left"/>
              <w:rPr>
                <w:b w:val="0"/>
                <w:i/>
                <w:color w:val="auto"/>
                <w:sz w:val="20"/>
                <w:lang w:val="en-US"/>
              </w:rPr>
            </w:pPr>
            <w:r w:rsidRPr="00C625BB">
              <w:rPr>
                <w:b w:val="0"/>
                <w:i/>
                <w:color w:val="auto"/>
                <w:sz w:val="20"/>
                <w:lang w:val="en-US"/>
              </w:rPr>
              <w:t>Pause frequency between words</w:t>
            </w:r>
          </w:p>
        </w:tc>
      </w:tr>
      <w:tr w:rsidR="003030F3" w:rsidRPr="00C625BB" w14:paraId="196BB182"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35632A4E" w14:textId="77777777" w:rsidR="003030F3" w:rsidRPr="00C625BB" w:rsidRDefault="003030F3" w:rsidP="003030F3">
            <w:pPr>
              <w:pStyle w:val="NoSpacing"/>
              <w:ind w:right="-93" w:hanging="113"/>
              <w:rPr>
                <w:b w:val="0"/>
                <w:color w:val="auto"/>
                <w:sz w:val="20"/>
                <w:lang w:val="en-US"/>
              </w:rPr>
            </w:pPr>
            <w:r w:rsidRPr="00C625BB">
              <w:rPr>
                <w:b w:val="0"/>
                <w:color w:val="auto"/>
                <w:sz w:val="20"/>
                <w:lang w:val="en-US"/>
              </w:rPr>
              <w:t>Post-hoc</w:t>
            </w:r>
          </w:p>
        </w:tc>
        <w:tc>
          <w:tcPr>
            <w:tcW w:w="236" w:type="dxa"/>
          </w:tcPr>
          <w:p w14:paraId="385AC9C7" w14:textId="5FAB259A"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18" w:type="dxa"/>
            <w:gridSpan w:val="2"/>
          </w:tcPr>
          <w:p w14:paraId="0DFBB029" w14:textId="0F174D6A"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2</w:t>
            </w:r>
          </w:p>
        </w:tc>
        <w:tc>
          <w:tcPr>
            <w:tcW w:w="720" w:type="dxa"/>
            <w:gridSpan w:val="4"/>
          </w:tcPr>
          <w:p w14:paraId="0BA1D8B5" w14:textId="0C0190B6"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3</w:t>
            </w:r>
          </w:p>
        </w:tc>
        <w:tc>
          <w:tcPr>
            <w:tcW w:w="719" w:type="dxa"/>
            <w:gridSpan w:val="4"/>
          </w:tcPr>
          <w:p w14:paraId="5B0359FD" w14:textId="3319483F"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S1&lt;S4</w:t>
            </w:r>
          </w:p>
        </w:tc>
        <w:tc>
          <w:tcPr>
            <w:tcW w:w="1038" w:type="dxa"/>
            <w:gridSpan w:val="5"/>
          </w:tcPr>
          <w:p w14:paraId="2AA02EA1"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35" w:type="dxa"/>
            <w:gridSpan w:val="2"/>
          </w:tcPr>
          <w:p w14:paraId="5E29A9A8"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7F5E83B2"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67EF328E"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1&lt;S2</w:t>
            </w:r>
          </w:p>
        </w:tc>
        <w:tc>
          <w:tcPr>
            <w:tcW w:w="602" w:type="dxa"/>
            <w:gridSpan w:val="2"/>
          </w:tcPr>
          <w:p w14:paraId="5E736B31"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w:t>
            </w:r>
            <w:r w:rsidRPr="00C625BB">
              <w:rPr>
                <w:color w:val="auto"/>
                <w:sz w:val="20"/>
                <w:lang w:val="en-US"/>
              </w:rPr>
              <w:t>&gt;</w:t>
            </w:r>
            <w:r w:rsidRPr="00C625BB">
              <w:rPr>
                <w:color w:val="auto"/>
                <w:sz w:val="20"/>
              </w:rPr>
              <w:t>S5</w:t>
            </w:r>
          </w:p>
        </w:tc>
        <w:tc>
          <w:tcPr>
            <w:tcW w:w="601" w:type="dxa"/>
            <w:gridSpan w:val="2"/>
          </w:tcPr>
          <w:p w14:paraId="0CE42F70"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gt;S4</w:t>
            </w:r>
          </w:p>
        </w:tc>
        <w:tc>
          <w:tcPr>
            <w:tcW w:w="601" w:type="dxa"/>
            <w:gridSpan w:val="2"/>
          </w:tcPr>
          <w:p w14:paraId="28FCA019"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gt;S5</w:t>
            </w:r>
          </w:p>
        </w:tc>
        <w:tc>
          <w:tcPr>
            <w:tcW w:w="601" w:type="dxa"/>
            <w:gridSpan w:val="2"/>
          </w:tcPr>
          <w:p w14:paraId="7E96B2B3"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3&gt;S5</w:t>
            </w:r>
          </w:p>
        </w:tc>
        <w:tc>
          <w:tcPr>
            <w:tcW w:w="601" w:type="dxa"/>
            <w:gridSpan w:val="2"/>
          </w:tcPr>
          <w:p w14:paraId="76527223"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4&gt;S5</w:t>
            </w:r>
          </w:p>
        </w:tc>
        <w:tc>
          <w:tcPr>
            <w:tcW w:w="601" w:type="dxa"/>
            <w:gridSpan w:val="2"/>
          </w:tcPr>
          <w:p w14:paraId="53F1A552"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tcPr>
          <w:p w14:paraId="78601753"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5B5DD728"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221AB553" w14:textId="03071E2B" w:rsidR="003030F3"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Borders>
              <w:bottom w:val="single" w:sz="4" w:space="0" w:color="auto"/>
            </w:tcBorders>
          </w:tcPr>
          <w:p w14:paraId="75AB054B" w14:textId="651E39FC"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18" w:type="dxa"/>
            <w:gridSpan w:val="2"/>
            <w:tcBorders>
              <w:bottom w:val="single" w:sz="4" w:space="0" w:color="auto"/>
            </w:tcBorders>
          </w:tcPr>
          <w:p w14:paraId="3CF70DC6" w14:textId="3C3FCDA1"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2</w:t>
            </w:r>
          </w:p>
        </w:tc>
        <w:tc>
          <w:tcPr>
            <w:tcW w:w="720" w:type="dxa"/>
            <w:gridSpan w:val="4"/>
            <w:tcBorders>
              <w:bottom w:val="single" w:sz="4" w:space="0" w:color="auto"/>
            </w:tcBorders>
          </w:tcPr>
          <w:p w14:paraId="6CD844C3" w14:textId="76C067A3"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71</w:t>
            </w:r>
          </w:p>
        </w:tc>
        <w:tc>
          <w:tcPr>
            <w:tcW w:w="719" w:type="dxa"/>
            <w:gridSpan w:val="4"/>
            <w:tcBorders>
              <w:bottom w:val="single" w:sz="4" w:space="0" w:color="auto"/>
            </w:tcBorders>
          </w:tcPr>
          <w:p w14:paraId="3FD2D2E4" w14:textId="4E54C35D"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6</w:t>
            </w:r>
          </w:p>
        </w:tc>
        <w:tc>
          <w:tcPr>
            <w:tcW w:w="1038" w:type="dxa"/>
            <w:gridSpan w:val="5"/>
            <w:tcBorders>
              <w:bottom w:val="single" w:sz="4" w:space="0" w:color="auto"/>
            </w:tcBorders>
          </w:tcPr>
          <w:p w14:paraId="15F15DF5"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35" w:type="dxa"/>
            <w:gridSpan w:val="2"/>
            <w:tcBorders>
              <w:bottom w:val="single" w:sz="4" w:space="0" w:color="auto"/>
            </w:tcBorders>
          </w:tcPr>
          <w:p w14:paraId="67AE2D69"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Borders>
              <w:bottom w:val="single" w:sz="4" w:space="0" w:color="auto"/>
            </w:tcBorders>
          </w:tcPr>
          <w:p w14:paraId="2010F1D5"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Borders>
              <w:bottom w:val="single" w:sz="4" w:space="0" w:color="auto"/>
            </w:tcBorders>
          </w:tcPr>
          <w:p w14:paraId="451A464E"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3</w:t>
            </w:r>
          </w:p>
        </w:tc>
        <w:tc>
          <w:tcPr>
            <w:tcW w:w="602" w:type="dxa"/>
            <w:gridSpan w:val="2"/>
            <w:tcBorders>
              <w:bottom w:val="single" w:sz="4" w:space="0" w:color="auto"/>
            </w:tcBorders>
          </w:tcPr>
          <w:p w14:paraId="1C07F495"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06</w:t>
            </w:r>
          </w:p>
        </w:tc>
        <w:tc>
          <w:tcPr>
            <w:tcW w:w="601" w:type="dxa"/>
            <w:gridSpan w:val="2"/>
            <w:tcBorders>
              <w:bottom w:val="single" w:sz="4" w:space="0" w:color="auto"/>
            </w:tcBorders>
          </w:tcPr>
          <w:p w14:paraId="783EAE39"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47</w:t>
            </w:r>
          </w:p>
        </w:tc>
        <w:tc>
          <w:tcPr>
            <w:tcW w:w="601" w:type="dxa"/>
            <w:gridSpan w:val="2"/>
            <w:tcBorders>
              <w:bottom w:val="single" w:sz="4" w:space="0" w:color="auto"/>
            </w:tcBorders>
          </w:tcPr>
          <w:p w14:paraId="17AEC675" w14:textId="77777777" w:rsidR="003030F3" w:rsidRPr="00C625BB" w:rsidRDefault="003030F3" w:rsidP="003030F3">
            <w:pPr>
              <w:pStyle w:val="NoSpacing"/>
              <w:ind w:left="0" w:right="-164" w:firstLine="0"/>
              <w:jc w:val="both"/>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80</w:t>
            </w:r>
          </w:p>
        </w:tc>
        <w:tc>
          <w:tcPr>
            <w:tcW w:w="601" w:type="dxa"/>
            <w:gridSpan w:val="2"/>
            <w:tcBorders>
              <w:bottom w:val="single" w:sz="4" w:space="0" w:color="auto"/>
            </w:tcBorders>
          </w:tcPr>
          <w:p w14:paraId="270032D3"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69</w:t>
            </w:r>
          </w:p>
        </w:tc>
        <w:tc>
          <w:tcPr>
            <w:tcW w:w="601" w:type="dxa"/>
            <w:gridSpan w:val="2"/>
            <w:tcBorders>
              <w:bottom w:val="single" w:sz="4" w:space="0" w:color="auto"/>
            </w:tcBorders>
          </w:tcPr>
          <w:p w14:paraId="4DAA8498"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60</w:t>
            </w:r>
          </w:p>
        </w:tc>
        <w:tc>
          <w:tcPr>
            <w:tcW w:w="601" w:type="dxa"/>
            <w:gridSpan w:val="2"/>
            <w:tcBorders>
              <w:bottom w:val="single" w:sz="4" w:space="0" w:color="auto"/>
            </w:tcBorders>
          </w:tcPr>
          <w:p w14:paraId="21ADA10C"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tcBorders>
              <w:bottom w:val="single" w:sz="4" w:space="0" w:color="auto"/>
            </w:tcBorders>
          </w:tcPr>
          <w:p w14:paraId="1D081D6E"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2BEAA3FC" w14:textId="77777777" w:rsidTr="003030F3">
        <w:tc>
          <w:tcPr>
            <w:cnfStyle w:val="001000000000" w:firstRow="0" w:lastRow="0" w:firstColumn="1" w:lastColumn="0" w:oddVBand="0" w:evenVBand="0" w:oddHBand="0" w:evenHBand="0" w:firstRowFirstColumn="0" w:firstRowLastColumn="0" w:lastRowFirstColumn="0" w:lastRowLastColumn="0"/>
            <w:tcW w:w="10011" w:type="dxa"/>
            <w:gridSpan w:val="37"/>
            <w:tcBorders>
              <w:top w:val="single" w:sz="4" w:space="0" w:color="auto"/>
            </w:tcBorders>
          </w:tcPr>
          <w:p w14:paraId="3A13FD56" w14:textId="77777777" w:rsidR="003030F3" w:rsidRPr="00C625BB" w:rsidRDefault="003030F3" w:rsidP="003030F3">
            <w:pPr>
              <w:pStyle w:val="NoSpacing"/>
              <w:ind w:left="-13" w:right="-164" w:hanging="97"/>
              <w:jc w:val="left"/>
              <w:rPr>
                <w:b w:val="0"/>
                <w:i/>
                <w:color w:val="auto"/>
                <w:sz w:val="20"/>
                <w:lang w:val="en-US"/>
              </w:rPr>
            </w:pPr>
            <w:r w:rsidRPr="00C625BB">
              <w:rPr>
                <w:b w:val="0"/>
                <w:i/>
                <w:color w:val="auto"/>
                <w:sz w:val="20"/>
                <w:lang w:val="en-US"/>
              </w:rPr>
              <w:t>Pause frequency between sentences</w:t>
            </w:r>
          </w:p>
        </w:tc>
      </w:tr>
      <w:tr w:rsidR="003030F3" w:rsidRPr="00C625BB" w14:paraId="6DFCA8CC"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63A1C8EC" w14:textId="77777777" w:rsidR="003030F3" w:rsidRPr="00C625BB" w:rsidRDefault="003030F3" w:rsidP="003030F3">
            <w:pPr>
              <w:pStyle w:val="NoSpacing"/>
              <w:ind w:right="-93" w:hanging="113"/>
              <w:rPr>
                <w:b w:val="0"/>
                <w:color w:val="auto"/>
                <w:sz w:val="20"/>
                <w:lang w:val="en-US"/>
              </w:rPr>
            </w:pPr>
            <w:r w:rsidRPr="00C625BB">
              <w:rPr>
                <w:b w:val="0"/>
                <w:color w:val="auto"/>
                <w:sz w:val="20"/>
                <w:lang w:val="en-US"/>
              </w:rPr>
              <w:t>Post-hoc</w:t>
            </w:r>
          </w:p>
        </w:tc>
        <w:tc>
          <w:tcPr>
            <w:tcW w:w="236" w:type="dxa"/>
          </w:tcPr>
          <w:p w14:paraId="50A5DF6C"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976" w:type="dxa"/>
            <w:gridSpan w:val="4"/>
          </w:tcPr>
          <w:p w14:paraId="06791C56"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8" w:type="dxa"/>
            <w:gridSpan w:val="4"/>
          </w:tcPr>
          <w:p w14:paraId="6F40CA82"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8" w:type="dxa"/>
            <w:gridSpan w:val="3"/>
          </w:tcPr>
          <w:p w14:paraId="23A5D111"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1018" w:type="dxa"/>
            <w:gridSpan w:val="5"/>
          </w:tcPr>
          <w:p w14:paraId="2B524C1F"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20" w:type="dxa"/>
          </w:tcPr>
          <w:p w14:paraId="0F3F1E07"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036FA114"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6C832805"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1&gt;S5</w:t>
            </w:r>
          </w:p>
        </w:tc>
        <w:tc>
          <w:tcPr>
            <w:tcW w:w="602" w:type="dxa"/>
            <w:gridSpan w:val="2"/>
          </w:tcPr>
          <w:p w14:paraId="7EA34B03"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gt;S5</w:t>
            </w:r>
          </w:p>
        </w:tc>
        <w:tc>
          <w:tcPr>
            <w:tcW w:w="601" w:type="dxa"/>
            <w:gridSpan w:val="2"/>
          </w:tcPr>
          <w:p w14:paraId="5981B464"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3&gt;S5</w:t>
            </w:r>
          </w:p>
        </w:tc>
        <w:tc>
          <w:tcPr>
            <w:tcW w:w="601" w:type="dxa"/>
            <w:gridSpan w:val="2"/>
          </w:tcPr>
          <w:p w14:paraId="5FF2355F"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69F65D91"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2B707EA2"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Pr>
          <w:p w14:paraId="15B6E977"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tcPr>
          <w:p w14:paraId="25274131"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6F73DA1B"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538890EE" w14:textId="431D02B4" w:rsidR="003030F3"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Borders>
              <w:bottom w:val="single" w:sz="4" w:space="0" w:color="auto"/>
            </w:tcBorders>
          </w:tcPr>
          <w:p w14:paraId="392CCB16"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976" w:type="dxa"/>
            <w:gridSpan w:val="4"/>
            <w:tcBorders>
              <w:bottom w:val="single" w:sz="4" w:space="0" w:color="auto"/>
            </w:tcBorders>
          </w:tcPr>
          <w:p w14:paraId="0677CF8E"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8" w:type="dxa"/>
            <w:gridSpan w:val="4"/>
            <w:tcBorders>
              <w:bottom w:val="single" w:sz="4" w:space="0" w:color="auto"/>
            </w:tcBorders>
          </w:tcPr>
          <w:p w14:paraId="3D6235C8"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608" w:type="dxa"/>
            <w:gridSpan w:val="3"/>
            <w:tcBorders>
              <w:bottom w:val="single" w:sz="4" w:space="0" w:color="auto"/>
            </w:tcBorders>
          </w:tcPr>
          <w:p w14:paraId="7BB60029" w14:textId="77777777"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rPr>
            </w:pPr>
          </w:p>
        </w:tc>
        <w:tc>
          <w:tcPr>
            <w:tcW w:w="1018" w:type="dxa"/>
            <w:gridSpan w:val="5"/>
            <w:tcBorders>
              <w:bottom w:val="single" w:sz="4" w:space="0" w:color="auto"/>
            </w:tcBorders>
          </w:tcPr>
          <w:p w14:paraId="1031222E"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520" w:type="dxa"/>
            <w:tcBorders>
              <w:bottom w:val="single" w:sz="4" w:space="0" w:color="auto"/>
            </w:tcBorders>
          </w:tcPr>
          <w:p w14:paraId="47F8E6CC"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Borders>
              <w:bottom w:val="single" w:sz="4" w:space="0" w:color="auto"/>
            </w:tcBorders>
          </w:tcPr>
          <w:p w14:paraId="32BB00C5"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Borders>
              <w:bottom w:val="single" w:sz="4" w:space="0" w:color="auto"/>
            </w:tcBorders>
          </w:tcPr>
          <w:p w14:paraId="4B19452E"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43</w:t>
            </w:r>
          </w:p>
        </w:tc>
        <w:tc>
          <w:tcPr>
            <w:tcW w:w="602" w:type="dxa"/>
            <w:gridSpan w:val="2"/>
            <w:tcBorders>
              <w:bottom w:val="single" w:sz="4" w:space="0" w:color="auto"/>
            </w:tcBorders>
          </w:tcPr>
          <w:p w14:paraId="237FD7B8"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48</w:t>
            </w:r>
          </w:p>
        </w:tc>
        <w:tc>
          <w:tcPr>
            <w:tcW w:w="601" w:type="dxa"/>
            <w:gridSpan w:val="2"/>
            <w:tcBorders>
              <w:bottom w:val="single" w:sz="4" w:space="0" w:color="auto"/>
            </w:tcBorders>
          </w:tcPr>
          <w:p w14:paraId="7A8377CB"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43</w:t>
            </w:r>
          </w:p>
        </w:tc>
        <w:tc>
          <w:tcPr>
            <w:tcW w:w="601" w:type="dxa"/>
            <w:gridSpan w:val="2"/>
            <w:tcBorders>
              <w:bottom w:val="single" w:sz="4" w:space="0" w:color="auto"/>
            </w:tcBorders>
          </w:tcPr>
          <w:p w14:paraId="2097B1A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Borders>
              <w:bottom w:val="single" w:sz="4" w:space="0" w:color="auto"/>
            </w:tcBorders>
          </w:tcPr>
          <w:p w14:paraId="7687979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gridSpan w:val="2"/>
            <w:tcBorders>
              <w:bottom w:val="single" w:sz="4" w:space="0" w:color="auto"/>
            </w:tcBorders>
          </w:tcPr>
          <w:p w14:paraId="4ACFEEC6"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gridSpan w:val="2"/>
            <w:tcBorders>
              <w:bottom w:val="single" w:sz="4" w:space="0" w:color="auto"/>
            </w:tcBorders>
          </w:tcPr>
          <w:p w14:paraId="2607F746"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rPr>
            </w:pPr>
          </w:p>
        </w:tc>
        <w:tc>
          <w:tcPr>
            <w:tcW w:w="601" w:type="dxa"/>
            <w:tcBorders>
              <w:bottom w:val="single" w:sz="4" w:space="0" w:color="auto"/>
            </w:tcBorders>
          </w:tcPr>
          <w:p w14:paraId="1AA60E00"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2892A364" w14:textId="77777777" w:rsidTr="003030F3">
        <w:tc>
          <w:tcPr>
            <w:cnfStyle w:val="001000000000" w:firstRow="0" w:lastRow="0" w:firstColumn="1" w:lastColumn="0" w:oddVBand="0" w:evenVBand="0" w:oddHBand="0" w:evenHBand="0" w:firstRowFirstColumn="0" w:firstRowLastColumn="0" w:lastRowFirstColumn="0" w:lastRowLastColumn="0"/>
            <w:tcW w:w="10011" w:type="dxa"/>
            <w:gridSpan w:val="37"/>
            <w:tcBorders>
              <w:top w:val="single" w:sz="4" w:space="0" w:color="auto"/>
            </w:tcBorders>
          </w:tcPr>
          <w:p w14:paraId="4A834248" w14:textId="77777777" w:rsidR="003030F3" w:rsidRPr="00C625BB" w:rsidRDefault="003030F3" w:rsidP="003030F3">
            <w:pPr>
              <w:pStyle w:val="NoSpacing"/>
              <w:ind w:left="-13" w:right="-164" w:hanging="97"/>
              <w:jc w:val="left"/>
              <w:rPr>
                <w:b w:val="0"/>
                <w:i/>
                <w:color w:val="auto"/>
                <w:sz w:val="20"/>
                <w:lang w:val="en-US"/>
              </w:rPr>
            </w:pPr>
            <w:r w:rsidRPr="00C625BB">
              <w:rPr>
                <w:b w:val="0"/>
                <w:i/>
                <w:color w:val="auto"/>
                <w:sz w:val="20"/>
                <w:lang w:val="en-US"/>
              </w:rPr>
              <w:t>Total fixation duration</w:t>
            </w:r>
          </w:p>
        </w:tc>
      </w:tr>
      <w:tr w:rsidR="003030F3" w:rsidRPr="00C625BB" w14:paraId="6E151F68"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1C930800" w14:textId="77777777" w:rsidR="003030F3" w:rsidRPr="00C625BB" w:rsidRDefault="003030F3" w:rsidP="003030F3">
            <w:pPr>
              <w:pStyle w:val="NoSpacing"/>
              <w:ind w:right="-93" w:hanging="113"/>
              <w:rPr>
                <w:b w:val="0"/>
                <w:color w:val="auto"/>
                <w:sz w:val="20"/>
                <w:lang w:val="en-US"/>
              </w:rPr>
            </w:pPr>
            <w:r w:rsidRPr="00C625BB">
              <w:rPr>
                <w:b w:val="0"/>
                <w:color w:val="auto"/>
                <w:sz w:val="20"/>
                <w:lang w:val="en-US"/>
              </w:rPr>
              <w:t>Post-hoc</w:t>
            </w:r>
          </w:p>
        </w:tc>
        <w:tc>
          <w:tcPr>
            <w:tcW w:w="236" w:type="dxa"/>
          </w:tcPr>
          <w:p w14:paraId="4FA6A537" w14:textId="162DC560"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18" w:type="dxa"/>
            <w:gridSpan w:val="2"/>
          </w:tcPr>
          <w:p w14:paraId="471D182E" w14:textId="585D5861"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2</w:t>
            </w:r>
          </w:p>
        </w:tc>
        <w:tc>
          <w:tcPr>
            <w:tcW w:w="720" w:type="dxa"/>
            <w:gridSpan w:val="4"/>
          </w:tcPr>
          <w:p w14:paraId="42357773" w14:textId="101467F8"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3</w:t>
            </w:r>
          </w:p>
        </w:tc>
        <w:tc>
          <w:tcPr>
            <w:tcW w:w="719" w:type="dxa"/>
            <w:gridSpan w:val="4"/>
          </w:tcPr>
          <w:p w14:paraId="18344F58" w14:textId="79E549B1"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S1&lt;S4</w:t>
            </w:r>
          </w:p>
        </w:tc>
        <w:tc>
          <w:tcPr>
            <w:tcW w:w="1038" w:type="dxa"/>
            <w:gridSpan w:val="5"/>
          </w:tcPr>
          <w:p w14:paraId="29D4B145" w14:textId="6C48F8C5" w:rsidR="003030F3" w:rsidRPr="00C625BB" w:rsidRDefault="003030F3" w:rsidP="003030F3">
            <w:pPr>
              <w:pStyle w:val="NoSpacing"/>
              <w:ind w:hanging="128"/>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S1&lt;S5</w:t>
            </w:r>
          </w:p>
        </w:tc>
        <w:tc>
          <w:tcPr>
            <w:tcW w:w="535" w:type="dxa"/>
            <w:gridSpan w:val="2"/>
          </w:tcPr>
          <w:p w14:paraId="5FA176C9" w14:textId="77777777" w:rsidR="003030F3" w:rsidRPr="00C625BB" w:rsidRDefault="003030F3" w:rsidP="003030F3">
            <w:pPr>
              <w:pStyle w:val="NoSpacing"/>
              <w:ind w:hanging="128"/>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5056EB3D" w14:textId="77777777" w:rsidR="003030F3" w:rsidRPr="00C625BB" w:rsidRDefault="003030F3" w:rsidP="003030F3">
            <w:pPr>
              <w:pStyle w:val="NoSpacing"/>
              <w:ind w:hanging="128"/>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318B646B"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1&lt;S2</w:t>
            </w:r>
          </w:p>
        </w:tc>
        <w:tc>
          <w:tcPr>
            <w:tcW w:w="602" w:type="dxa"/>
            <w:gridSpan w:val="2"/>
          </w:tcPr>
          <w:p w14:paraId="4B982DDE"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3</w:t>
            </w:r>
          </w:p>
        </w:tc>
        <w:tc>
          <w:tcPr>
            <w:tcW w:w="601" w:type="dxa"/>
            <w:gridSpan w:val="2"/>
          </w:tcPr>
          <w:p w14:paraId="2824850D"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4</w:t>
            </w:r>
          </w:p>
        </w:tc>
        <w:tc>
          <w:tcPr>
            <w:tcW w:w="601" w:type="dxa"/>
            <w:gridSpan w:val="2"/>
          </w:tcPr>
          <w:p w14:paraId="1C1110AD"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5</w:t>
            </w:r>
          </w:p>
        </w:tc>
        <w:tc>
          <w:tcPr>
            <w:tcW w:w="601" w:type="dxa"/>
            <w:gridSpan w:val="2"/>
          </w:tcPr>
          <w:p w14:paraId="55B9853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lt;S5</w:t>
            </w:r>
          </w:p>
        </w:tc>
        <w:tc>
          <w:tcPr>
            <w:tcW w:w="601" w:type="dxa"/>
            <w:gridSpan w:val="2"/>
          </w:tcPr>
          <w:p w14:paraId="4938EDBE"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w:t>
            </w:r>
            <w:r w:rsidRPr="00C625BB">
              <w:rPr>
                <w:color w:val="auto"/>
                <w:sz w:val="20"/>
                <w:lang w:val="en-US"/>
              </w:rPr>
              <w:t>3</w:t>
            </w:r>
            <w:r w:rsidRPr="00C625BB">
              <w:rPr>
                <w:color w:val="auto"/>
                <w:sz w:val="20"/>
              </w:rPr>
              <w:t>&lt;S5</w:t>
            </w:r>
          </w:p>
        </w:tc>
        <w:tc>
          <w:tcPr>
            <w:tcW w:w="601" w:type="dxa"/>
            <w:gridSpan w:val="2"/>
          </w:tcPr>
          <w:p w14:paraId="28056C8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4&lt;S5</w:t>
            </w:r>
          </w:p>
        </w:tc>
        <w:tc>
          <w:tcPr>
            <w:tcW w:w="601" w:type="dxa"/>
          </w:tcPr>
          <w:p w14:paraId="7321ADC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41C59439"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0447A13A" w14:textId="4AFD9E3E" w:rsidR="003030F3"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Borders>
              <w:bottom w:val="single" w:sz="4" w:space="0" w:color="auto"/>
            </w:tcBorders>
          </w:tcPr>
          <w:p w14:paraId="4B00CDC4" w14:textId="785FF288"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18" w:type="dxa"/>
            <w:gridSpan w:val="2"/>
            <w:tcBorders>
              <w:bottom w:val="single" w:sz="4" w:space="0" w:color="auto"/>
            </w:tcBorders>
          </w:tcPr>
          <w:p w14:paraId="78E2ABAC" w14:textId="23AF6E89"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1.00</w:t>
            </w:r>
          </w:p>
        </w:tc>
        <w:tc>
          <w:tcPr>
            <w:tcW w:w="720" w:type="dxa"/>
            <w:gridSpan w:val="4"/>
            <w:tcBorders>
              <w:bottom w:val="single" w:sz="4" w:space="0" w:color="auto"/>
            </w:tcBorders>
          </w:tcPr>
          <w:p w14:paraId="2AE0CCAA" w14:textId="1C303C7D"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73</w:t>
            </w:r>
          </w:p>
        </w:tc>
        <w:tc>
          <w:tcPr>
            <w:tcW w:w="719" w:type="dxa"/>
            <w:gridSpan w:val="4"/>
            <w:tcBorders>
              <w:bottom w:val="single" w:sz="4" w:space="0" w:color="auto"/>
            </w:tcBorders>
          </w:tcPr>
          <w:p w14:paraId="0D184DE2" w14:textId="018D3C2A"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55</w:t>
            </w:r>
          </w:p>
        </w:tc>
        <w:tc>
          <w:tcPr>
            <w:tcW w:w="1038" w:type="dxa"/>
            <w:gridSpan w:val="5"/>
            <w:tcBorders>
              <w:bottom w:val="single" w:sz="4" w:space="0" w:color="auto"/>
            </w:tcBorders>
          </w:tcPr>
          <w:p w14:paraId="78708C73" w14:textId="2249C5F1" w:rsidR="003030F3" w:rsidRPr="00C625BB" w:rsidRDefault="003030F3" w:rsidP="003030F3">
            <w:pPr>
              <w:pStyle w:val="NoSpacing"/>
              <w:ind w:hanging="128"/>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47</w:t>
            </w:r>
          </w:p>
        </w:tc>
        <w:tc>
          <w:tcPr>
            <w:tcW w:w="535" w:type="dxa"/>
            <w:gridSpan w:val="2"/>
            <w:tcBorders>
              <w:bottom w:val="single" w:sz="4" w:space="0" w:color="auto"/>
            </w:tcBorders>
          </w:tcPr>
          <w:p w14:paraId="10C8FE35" w14:textId="77777777" w:rsidR="003030F3" w:rsidRPr="00C625BB" w:rsidRDefault="003030F3" w:rsidP="003030F3">
            <w:pPr>
              <w:pStyle w:val="NoSpacing"/>
              <w:ind w:hanging="128"/>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Borders>
              <w:bottom w:val="single" w:sz="4" w:space="0" w:color="auto"/>
            </w:tcBorders>
          </w:tcPr>
          <w:p w14:paraId="09CCF66C" w14:textId="77777777" w:rsidR="003030F3" w:rsidRPr="00C625BB" w:rsidRDefault="003030F3" w:rsidP="003030F3">
            <w:pPr>
              <w:pStyle w:val="NoSpacing"/>
              <w:ind w:hanging="128"/>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Borders>
              <w:bottom w:val="single" w:sz="4" w:space="0" w:color="auto"/>
            </w:tcBorders>
          </w:tcPr>
          <w:p w14:paraId="1716456F"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66</w:t>
            </w:r>
          </w:p>
        </w:tc>
        <w:tc>
          <w:tcPr>
            <w:tcW w:w="602" w:type="dxa"/>
            <w:gridSpan w:val="2"/>
            <w:tcBorders>
              <w:bottom w:val="single" w:sz="4" w:space="0" w:color="auto"/>
            </w:tcBorders>
          </w:tcPr>
          <w:p w14:paraId="4C726FA4"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48</w:t>
            </w:r>
          </w:p>
        </w:tc>
        <w:tc>
          <w:tcPr>
            <w:tcW w:w="601" w:type="dxa"/>
            <w:gridSpan w:val="2"/>
            <w:tcBorders>
              <w:bottom w:val="single" w:sz="4" w:space="0" w:color="auto"/>
            </w:tcBorders>
          </w:tcPr>
          <w:p w14:paraId="5D31C8E2"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51</w:t>
            </w:r>
          </w:p>
        </w:tc>
        <w:tc>
          <w:tcPr>
            <w:tcW w:w="601" w:type="dxa"/>
            <w:gridSpan w:val="2"/>
            <w:tcBorders>
              <w:bottom w:val="single" w:sz="4" w:space="0" w:color="auto"/>
            </w:tcBorders>
          </w:tcPr>
          <w:p w14:paraId="59F46BEE"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94</w:t>
            </w:r>
          </w:p>
        </w:tc>
        <w:tc>
          <w:tcPr>
            <w:tcW w:w="601" w:type="dxa"/>
            <w:gridSpan w:val="2"/>
            <w:tcBorders>
              <w:bottom w:val="single" w:sz="4" w:space="0" w:color="auto"/>
            </w:tcBorders>
          </w:tcPr>
          <w:p w14:paraId="10DD5D89"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40</w:t>
            </w:r>
          </w:p>
        </w:tc>
        <w:tc>
          <w:tcPr>
            <w:tcW w:w="601" w:type="dxa"/>
            <w:gridSpan w:val="2"/>
            <w:tcBorders>
              <w:bottom w:val="single" w:sz="4" w:space="0" w:color="auto"/>
            </w:tcBorders>
          </w:tcPr>
          <w:p w14:paraId="1759FC9B"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32</w:t>
            </w:r>
          </w:p>
        </w:tc>
        <w:tc>
          <w:tcPr>
            <w:tcW w:w="601" w:type="dxa"/>
            <w:gridSpan w:val="2"/>
            <w:tcBorders>
              <w:bottom w:val="single" w:sz="4" w:space="0" w:color="auto"/>
            </w:tcBorders>
          </w:tcPr>
          <w:p w14:paraId="723C83BF"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38</w:t>
            </w:r>
          </w:p>
        </w:tc>
        <w:tc>
          <w:tcPr>
            <w:tcW w:w="601" w:type="dxa"/>
            <w:tcBorders>
              <w:bottom w:val="single" w:sz="4" w:space="0" w:color="auto"/>
            </w:tcBorders>
          </w:tcPr>
          <w:p w14:paraId="1697347E"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0E29E8C4" w14:textId="77777777" w:rsidTr="003030F3">
        <w:tc>
          <w:tcPr>
            <w:cnfStyle w:val="001000000000" w:firstRow="0" w:lastRow="0" w:firstColumn="1" w:lastColumn="0" w:oddVBand="0" w:evenVBand="0" w:oddHBand="0" w:evenHBand="0" w:firstRowFirstColumn="0" w:firstRowLastColumn="0" w:lastRowFirstColumn="0" w:lastRowLastColumn="0"/>
            <w:tcW w:w="10011" w:type="dxa"/>
            <w:gridSpan w:val="37"/>
            <w:tcBorders>
              <w:top w:val="single" w:sz="4" w:space="0" w:color="auto"/>
            </w:tcBorders>
          </w:tcPr>
          <w:p w14:paraId="53D42F5D" w14:textId="77777777" w:rsidR="003030F3" w:rsidRPr="00C625BB" w:rsidRDefault="003030F3" w:rsidP="003030F3">
            <w:pPr>
              <w:pStyle w:val="NoSpacing"/>
              <w:ind w:left="-13" w:right="-164" w:hanging="97"/>
              <w:jc w:val="left"/>
              <w:rPr>
                <w:b w:val="0"/>
                <w:i/>
                <w:color w:val="auto"/>
                <w:sz w:val="20"/>
                <w:lang w:val="en-US"/>
              </w:rPr>
            </w:pPr>
            <w:r w:rsidRPr="00C625BB">
              <w:rPr>
                <w:b w:val="0"/>
                <w:i/>
                <w:color w:val="auto"/>
                <w:sz w:val="20"/>
                <w:lang w:val="en-US"/>
              </w:rPr>
              <w:t>Fixation count</w:t>
            </w:r>
          </w:p>
        </w:tc>
      </w:tr>
      <w:tr w:rsidR="003030F3" w:rsidRPr="00C625BB" w14:paraId="787C181E"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78D362D8" w14:textId="77777777" w:rsidR="003030F3" w:rsidRPr="00C625BB" w:rsidRDefault="003030F3" w:rsidP="003030F3">
            <w:pPr>
              <w:pStyle w:val="NoSpacing"/>
              <w:ind w:left="0" w:right="-93" w:hanging="113"/>
              <w:rPr>
                <w:b w:val="0"/>
                <w:color w:val="auto"/>
                <w:sz w:val="20"/>
                <w:lang w:val="en-US"/>
              </w:rPr>
            </w:pPr>
            <w:r w:rsidRPr="00C625BB">
              <w:rPr>
                <w:b w:val="0"/>
                <w:color w:val="auto"/>
                <w:sz w:val="20"/>
                <w:lang w:val="en-US"/>
              </w:rPr>
              <w:t>Post-hoc</w:t>
            </w:r>
          </w:p>
        </w:tc>
        <w:tc>
          <w:tcPr>
            <w:tcW w:w="236" w:type="dxa"/>
          </w:tcPr>
          <w:p w14:paraId="6083E8C9" w14:textId="6BDAD476" w:rsidR="003030F3" w:rsidRPr="00C625BB" w:rsidRDefault="003030F3" w:rsidP="003030F3">
            <w:pPr>
              <w:pStyle w:val="NoSpacing"/>
              <w:ind w:right="-98" w:hanging="192"/>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46" w:type="dxa"/>
            <w:gridSpan w:val="3"/>
          </w:tcPr>
          <w:p w14:paraId="3F864BA6" w14:textId="56F9792E" w:rsidR="003030F3" w:rsidRPr="00C625BB" w:rsidRDefault="003030F3" w:rsidP="003030F3">
            <w:pPr>
              <w:pStyle w:val="NoSpacing"/>
              <w:ind w:right="-98" w:hanging="192"/>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2</w:t>
            </w:r>
          </w:p>
        </w:tc>
        <w:tc>
          <w:tcPr>
            <w:tcW w:w="746" w:type="dxa"/>
            <w:gridSpan w:val="4"/>
          </w:tcPr>
          <w:p w14:paraId="1E10F6F9" w14:textId="3BAAB606" w:rsidR="003030F3" w:rsidRPr="00C625BB" w:rsidRDefault="003030F3" w:rsidP="003030F3">
            <w:pPr>
              <w:pStyle w:val="NoSpacing"/>
              <w:ind w:left="-155" w:right="-164"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3</w:t>
            </w:r>
          </w:p>
        </w:tc>
        <w:tc>
          <w:tcPr>
            <w:tcW w:w="746" w:type="dxa"/>
            <w:gridSpan w:val="5"/>
          </w:tcPr>
          <w:p w14:paraId="0BDF75DE" w14:textId="1F15D5A1" w:rsidR="003030F3" w:rsidRPr="00C625BB" w:rsidRDefault="003030F3" w:rsidP="003030F3">
            <w:pPr>
              <w:pStyle w:val="NoSpacing"/>
              <w:ind w:left="-155" w:right="-164"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S1&lt;S4</w:t>
            </w:r>
          </w:p>
        </w:tc>
        <w:tc>
          <w:tcPr>
            <w:tcW w:w="957" w:type="dxa"/>
            <w:gridSpan w:val="3"/>
          </w:tcPr>
          <w:p w14:paraId="16B97D19" w14:textId="23B145FA"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S1&lt;S5</w:t>
            </w:r>
          </w:p>
        </w:tc>
        <w:tc>
          <w:tcPr>
            <w:tcW w:w="535" w:type="dxa"/>
            <w:gridSpan w:val="2"/>
          </w:tcPr>
          <w:p w14:paraId="6500EB71"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6F553334"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329A33F9"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S1&lt;S2</w:t>
            </w:r>
          </w:p>
        </w:tc>
        <w:tc>
          <w:tcPr>
            <w:tcW w:w="602" w:type="dxa"/>
            <w:gridSpan w:val="2"/>
          </w:tcPr>
          <w:p w14:paraId="60C8A874"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3</w:t>
            </w:r>
          </w:p>
        </w:tc>
        <w:tc>
          <w:tcPr>
            <w:tcW w:w="601" w:type="dxa"/>
            <w:gridSpan w:val="2"/>
          </w:tcPr>
          <w:p w14:paraId="0CF3518C"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4</w:t>
            </w:r>
          </w:p>
        </w:tc>
        <w:tc>
          <w:tcPr>
            <w:tcW w:w="601" w:type="dxa"/>
            <w:gridSpan w:val="2"/>
          </w:tcPr>
          <w:p w14:paraId="6D8C0E72"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5</w:t>
            </w:r>
          </w:p>
        </w:tc>
        <w:tc>
          <w:tcPr>
            <w:tcW w:w="601" w:type="dxa"/>
            <w:gridSpan w:val="2"/>
          </w:tcPr>
          <w:p w14:paraId="31131A29"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lt;S4</w:t>
            </w:r>
          </w:p>
        </w:tc>
        <w:tc>
          <w:tcPr>
            <w:tcW w:w="601" w:type="dxa"/>
            <w:gridSpan w:val="2"/>
          </w:tcPr>
          <w:p w14:paraId="44DF5C5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lt;S5</w:t>
            </w:r>
          </w:p>
        </w:tc>
        <w:tc>
          <w:tcPr>
            <w:tcW w:w="601" w:type="dxa"/>
            <w:gridSpan w:val="2"/>
          </w:tcPr>
          <w:p w14:paraId="47E6D125"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3&lt;S5</w:t>
            </w:r>
          </w:p>
        </w:tc>
        <w:tc>
          <w:tcPr>
            <w:tcW w:w="601" w:type="dxa"/>
          </w:tcPr>
          <w:p w14:paraId="7CF25A38"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4&lt;S5</w:t>
            </w:r>
          </w:p>
        </w:tc>
      </w:tr>
      <w:tr w:rsidR="003030F3" w:rsidRPr="00C625BB" w14:paraId="70581DD6"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365F9984" w14:textId="7EAC7BBF" w:rsidR="003030F3"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Borders>
              <w:bottom w:val="single" w:sz="4" w:space="0" w:color="auto"/>
            </w:tcBorders>
          </w:tcPr>
          <w:p w14:paraId="0C912FAD" w14:textId="39F2A812" w:rsidR="003030F3" w:rsidRPr="00C625BB" w:rsidRDefault="003030F3" w:rsidP="003030F3">
            <w:pPr>
              <w:pStyle w:val="NoSpacing"/>
              <w:ind w:right="-98" w:hanging="192"/>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46" w:type="dxa"/>
            <w:gridSpan w:val="3"/>
            <w:tcBorders>
              <w:bottom w:val="single" w:sz="4" w:space="0" w:color="auto"/>
            </w:tcBorders>
          </w:tcPr>
          <w:p w14:paraId="38DEC7B4" w14:textId="1DDB2934" w:rsidR="003030F3" w:rsidRPr="00C625BB" w:rsidRDefault="003030F3" w:rsidP="003030F3">
            <w:pPr>
              <w:pStyle w:val="NoSpacing"/>
              <w:ind w:right="-98" w:hanging="192"/>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1.14</w:t>
            </w:r>
          </w:p>
        </w:tc>
        <w:tc>
          <w:tcPr>
            <w:tcW w:w="746" w:type="dxa"/>
            <w:gridSpan w:val="4"/>
            <w:tcBorders>
              <w:bottom w:val="single" w:sz="4" w:space="0" w:color="auto"/>
            </w:tcBorders>
          </w:tcPr>
          <w:p w14:paraId="55A025A6" w14:textId="7BC86589" w:rsidR="003030F3" w:rsidRPr="00C625BB" w:rsidRDefault="003030F3" w:rsidP="003030F3">
            <w:pPr>
              <w:pStyle w:val="NoSpacing"/>
              <w:ind w:left="-155" w:right="-164"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1.00</w:t>
            </w:r>
          </w:p>
        </w:tc>
        <w:tc>
          <w:tcPr>
            <w:tcW w:w="746" w:type="dxa"/>
            <w:gridSpan w:val="5"/>
            <w:tcBorders>
              <w:bottom w:val="single" w:sz="4" w:space="0" w:color="auto"/>
            </w:tcBorders>
          </w:tcPr>
          <w:p w14:paraId="7BD1224D" w14:textId="51EC3B12" w:rsidR="003030F3" w:rsidRPr="00C625BB" w:rsidRDefault="003030F3" w:rsidP="003030F3">
            <w:pPr>
              <w:pStyle w:val="NoSpacing"/>
              <w:ind w:left="-155" w:right="-164"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78</w:t>
            </w:r>
          </w:p>
        </w:tc>
        <w:tc>
          <w:tcPr>
            <w:tcW w:w="957" w:type="dxa"/>
            <w:gridSpan w:val="3"/>
            <w:tcBorders>
              <w:bottom w:val="single" w:sz="4" w:space="0" w:color="auto"/>
            </w:tcBorders>
          </w:tcPr>
          <w:p w14:paraId="211DCB60" w14:textId="6EA2F695"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89</w:t>
            </w:r>
          </w:p>
        </w:tc>
        <w:tc>
          <w:tcPr>
            <w:tcW w:w="535" w:type="dxa"/>
            <w:gridSpan w:val="2"/>
            <w:tcBorders>
              <w:bottom w:val="single" w:sz="4" w:space="0" w:color="auto"/>
            </w:tcBorders>
          </w:tcPr>
          <w:p w14:paraId="0F0FEED4"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Borders>
              <w:bottom w:val="single" w:sz="4" w:space="0" w:color="auto"/>
            </w:tcBorders>
          </w:tcPr>
          <w:p w14:paraId="714A0365"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Borders>
              <w:bottom w:val="single" w:sz="4" w:space="0" w:color="auto"/>
            </w:tcBorders>
          </w:tcPr>
          <w:p w14:paraId="3F71255D"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76</w:t>
            </w:r>
          </w:p>
        </w:tc>
        <w:tc>
          <w:tcPr>
            <w:tcW w:w="602" w:type="dxa"/>
            <w:gridSpan w:val="2"/>
            <w:tcBorders>
              <w:bottom w:val="single" w:sz="4" w:space="0" w:color="auto"/>
            </w:tcBorders>
          </w:tcPr>
          <w:p w14:paraId="72B33B5F"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57</w:t>
            </w:r>
          </w:p>
        </w:tc>
        <w:tc>
          <w:tcPr>
            <w:tcW w:w="601" w:type="dxa"/>
            <w:gridSpan w:val="2"/>
            <w:tcBorders>
              <w:bottom w:val="single" w:sz="4" w:space="0" w:color="auto"/>
            </w:tcBorders>
          </w:tcPr>
          <w:p w14:paraId="60F99C80"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72</w:t>
            </w:r>
          </w:p>
        </w:tc>
        <w:tc>
          <w:tcPr>
            <w:tcW w:w="601" w:type="dxa"/>
            <w:gridSpan w:val="2"/>
            <w:tcBorders>
              <w:bottom w:val="single" w:sz="4" w:space="0" w:color="auto"/>
            </w:tcBorders>
          </w:tcPr>
          <w:p w14:paraId="62F5D767"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1.33</w:t>
            </w:r>
          </w:p>
        </w:tc>
        <w:tc>
          <w:tcPr>
            <w:tcW w:w="601" w:type="dxa"/>
            <w:gridSpan w:val="2"/>
            <w:tcBorders>
              <w:bottom w:val="single" w:sz="4" w:space="0" w:color="auto"/>
            </w:tcBorders>
          </w:tcPr>
          <w:p w14:paraId="0C5582C2"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33</w:t>
            </w:r>
          </w:p>
        </w:tc>
        <w:tc>
          <w:tcPr>
            <w:tcW w:w="601" w:type="dxa"/>
            <w:gridSpan w:val="2"/>
            <w:tcBorders>
              <w:bottom w:val="single" w:sz="4" w:space="0" w:color="auto"/>
            </w:tcBorders>
          </w:tcPr>
          <w:p w14:paraId="4785F503"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85</w:t>
            </w:r>
          </w:p>
        </w:tc>
        <w:tc>
          <w:tcPr>
            <w:tcW w:w="601" w:type="dxa"/>
            <w:gridSpan w:val="2"/>
            <w:tcBorders>
              <w:bottom w:val="single" w:sz="4" w:space="0" w:color="auto"/>
            </w:tcBorders>
          </w:tcPr>
          <w:p w14:paraId="79155831"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67</w:t>
            </w:r>
          </w:p>
        </w:tc>
        <w:tc>
          <w:tcPr>
            <w:tcW w:w="601" w:type="dxa"/>
            <w:tcBorders>
              <w:bottom w:val="single" w:sz="4" w:space="0" w:color="auto"/>
            </w:tcBorders>
          </w:tcPr>
          <w:p w14:paraId="42E5436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54</w:t>
            </w:r>
          </w:p>
        </w:tc>
      </w:tr>
      <w:tr w:rsidR="003030F3" w:rsidRPr="00C625BB" w14:paraId="0C2D5B99" w14:textId="77777777" w:rsidTr="003030F3">
        <w:tc>
          <w:tcPr>
            <w:cnfStyle w:val="001000000000" w:firstRow="0" w:lastRow="0" w:firstColumn="1" w:lastColumn="0" w:oddVBand="0" w:evenVBand="0" w:oddHBand="0" w:evenHBand="0" w:firstRowFirstColumn="0" w:firstRowLastColumn="0" w:lastRowFirstColumn="0" w:lastRowLastColumn="0"/>
            <w:tcW w:w="10011" w:type="dxa"/>
            <w:gridSpan w:val="37"/>
            <w:tcBorders>
              <w:top w:val="single" w:sz="4" w:space="0" w:color="auto"/>
            </w:tcBorders>
          </w:tcPr>
          <w:p w14:paraId="7F7D7CE5" w14:textId="77777777" w:rsidR="003030F3" w:rsidRPr="00C625BB" w:rsidRDefault="003030F3" w:rsidP="003030F3">
            <w:pPr>
              <w:pStyle w:val="NoSpacing"/>
              <w:ind w:left="-13" w:right="-164" w:hanging="97"/>
              <w:jc w:val="left"/>
              <w:rPr>
                <w:b w:val="0"/>
                <w:i/>
                <w:color w:val="auto"/>
                <w:sz w:val="20"/>
                <w:lang w:val="en-US"/>
              </w:rPr>
            </w:pPr>
            <w:r w:rsidRPr="00C625BB">
              <w:rPr>
                <w:b w:val="0"/>
                <w:i/>
                <w:color w:val="auto"/>
                <w:sz w:val="20"/>
                <w:lang w:val="en-US"/>
              </w:rPr>
              <w:t>Number of backward saccades</w:t>
            </w:r>
          </w:p>
        </w:tc>
      </w:tr>
      <w:tr w:rsidR="003030F3" w:rsidRPr="00C625BB" w14:paraId="646CEF0C"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431FC08B" w14:textId="77777777" w:rsidR="003030F3" w:rsidRPr="00C625BB" w:rsidRDefault="003030F3" w:rsidP="003030F3">
            <w:pPr>
              <w:pStyle w:val="NoSpacing"/>
              <w:ind w:right="-93" w:hanging="113"/>
              <w:rPr>
                <w:b w:val="0"/>
                <w:color w:val="auto"/>
                <w:sz w:val="20"/>
                <w:lang w:val="en-US"/>
              </w:rPr>
            </w:pPr>
            <w:r w:rsidRPr="00C625BB">
              <w:rPr>
                <w:b w:val="0"/>
                <w:color w:val="auto"/>
                <w:sz w:val="20"/>
                <w:lang w:val="en-US"/>
              </w:rPr>
              <w:lastRenderedPageBreak/>
              <w:t>Post-hoc</w:t>
            </w:r>
          </w:p>
        </w:tc>
        <w:tc>
          <w:tcPr>
            <w:tcW w:w="236" w:type="dxa"/>
          </w:tcPr>
          <w:p w14:paraId="342A64AC" w14:textId="5E8E2AA2"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46" w:type="dxa"/>
            <w:gridSpan w:val="3"/>
          </w:tcPr>
          <w:p w14:paraId="5964DB99" w14:textId="425D6367" w:rsidR="003030F3" w:rsidRPr="00C625BB" w:rsidRDefault="003030F3" w:rsidP="003030F3">
            <w:pPr>
              <w:pStyle w:val="NoSpacing"/>
              <w:ind w:hanging="128"/>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S1&gt;S4</w:t>
            </w:r>
          </w:p>
        </w:tc>
        <w:tc>
          <w:tcPr>
            <w:tcW w:w="746" w:type="dxa"/>
            <w:gridSpan w:val="4"/>
          </w:tcPr>
          <w:p w14:paraId="0D495081"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46" w:type="dxa"/>
            <w:gridSpan w:val="5"/>
          </w:tcPr>
          <w:p w14:paraId="50A2291F"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746" w:type="dxa"/>
            <w:gridSpan w:val="2"/>
          </w:tcPr>
          <w:p w14:paraId="7810764E"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746" w:type="dxa"/>
            <w:gridSpan w:val="3"/>
          </w:tcPr>
          <w:p w14:paraId="2A978BB1"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12D6DACC"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57948140"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rPr>
              <w:t>S1&lt;S4</w:t>
            </w:r>
          </w:p>
        </w:tc>
        <w:tc>
          <w:tcPr>
            <w:tcW w:w="602" w:type="dxa"/>
            <w:gridSpan w:val="2"/>
          </w:tcPr>
          <w:p w14:paraId="772F567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5</w:t>
            </w:r>
          </w:p>
        </w:tc>
        <w:tc>
          <w:tcPr>
            <w:tcW w:w="601" w:type="dxa"/>
            <w:gridSpan w:val="2"/>
          </w:tcPr>
          <w:p w14:paraId="6E158B8A"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lt;S4</w:t>
            </w:r>
          </w:p>
        </w:tc>
        <w:tc>
          <w:tcPr>
            <w:tcW w:w="601" w:type="dxa"/>
            <w:gridSpan w:val="2"/>
          </w:tcPr>
          <w:p w14:paraId="4B972BD6"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lt;S5</w:t>
            </w:r>
          </w:p>
        </w:tc>
        <w:tc>
          <w:tcPr>
            <w:tcW w:w="601" w:type="dxa"/>
            <w:gridSpan w:val="2"/>
          </w:tcPr>
          <w:p w14:paraId="01799094"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3&lt;S5</w:t>
            </w:r>
          </w:p>
        </w:tc>
        <w:tc>
          <w:tcPr>
            <w:tcW w:w="601" w:type="dxa"/>
            <w:gridSpan w:val="2"/>
          </w:tcPr>
          <w:p w14:paraId="2FAC3D75"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4&lt;S5</w:t>
            </w:r>
          </w:p>
        </w:tc>
        <w:tc>
          <w:tcPr>
            <w:tcW w:w="601" w:type="dxa"/>
            <w:gridSpan w:val="2"/>
          </w:tcPr>
          <w:p w14:paraId="7DBE741D"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tcPr>
          <w:p w14:paraId="0E79743D"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14FC41B9"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36C84110" w14:textId="3A145CAD" w:rsidR="003030F3" w:rsidRPr="00C625BB" w:rsidRDefault="00EE794B" w:rsidP="00EE794B">
            <w:pPr>
              <w:pStyle w:val="NoSpacing"/>
              <w:ind w:right="-93" w:hanging="113"/>
              <w:rPr>
                <w:b w:val="0"/>
                <w:color w:val="auto"/>
                <w:sz w:val="20"/>
                <w:lang w:val="en-US"/>
              </w:rPr>
            </w:pPr>
            <w:r>
              <w:rPr>
                <w:b w:val="0"/>
                <w:color w:val="auto"/>
                <w:sz w:val="20"/>
                <w:lang w:val="en-US"/>
              </w:rPr>
              <w:t>d</w:t>
            </w:r>
          </w:p>
        </w:tc>
        <w:tc>
          <w:tcPr>
            <w:tcW w:w="236" w:type="dxa"/>
            <w:tcBorders>
              <w:bottom w:val="single" w:sz="4" w:space="0" w:color="auto"/>
            </w:tcBorders>
          </w:tcPr>
          <w:p w14:paraId="3B74D8AE" w14:textId="1130E1E6" w:rsidR="003030F3" w:rsidRPr="00C625BB" w:rsidRDefault="003030F3" w:rsidP="003030F3">
            <w:pPr>
              <w:pStyle w:val="NoSpacing"/>
              <w:ind w:left="-7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46" w:type="dxa"/>
            <w:gridSpan w:val="3"/>
            <w:tcBorders>
              <w:bottom w:val="single" w:sz="4" w:space="0" w:color="auto"/>
            </w:tcBorders>
          </w:tcPr>
          <w:p w14:paraId="0CA96B33" w14:textId="1E4EDEC6" w:rsidR="003030F3" w:rsidRPr="00C625BB" w:rsidRDefault="003030F3" w:rsidP="003030F3">
            <w:pPr>
              <w:pStyle w:val="NoSpacing"/>
              <w:ind w:hanging="128"/>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46</w:t>
            </w:r>
          </w:p>
        </w:tc>
        <w:tc>
          <w:tcPr>
            <w:tcW w:w="746" w:type="dxa"/>
            <w:gridSpan w:val="4"/>
            <w:tcBorders>
              <w:bottom w:val="single" w:sz="4" w:space="0" w:color="auto"/>
            </w:tcBorders>
          </w:tcPr>
          <w:p w14:paraId="5A822ACA"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746" w:type="dxa"/>
            <w:gridSpan w:val="5"/>
            <w:tcBorders>
              <w:bottom w:val="single" w:sz="4" w:space="0" w:color="auto"/>
            </w:tcBorders>
          </w:tcPr>
          <w:p w14:paraId="4EB0681D"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746" w:type="dxa"/>
            <w:gridSpan w:val="2"/>
            <w:tcBorders>
              <w:bottom w:val="single" w:sz="4" w:space="0" w:color="auto"/>
            </w:tcBorders>
          </w:tcPr>
          <w:p w14:paraId="60970D7B"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746" w:type="dxa"/>
            <w:gridSpan w:val="3"/>
            <w:tcBorders>
              <w:bottom w:val="single" w:sz="4" w:space="0" w:color="auto"/>
            </w:tcBorders>
          </w:tcPr>
          <w:p w14:paraId="1DED0592"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Borders>
              <w:bottom w:val="single" w:sz="4" w:space="0" w:color="auto"/>
            </w:tcBorders>
          </w:tcPr>
          <w:p w14:paraId="28FB7C5F"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Borders>
              <w:bottom w:val="single" w:sz="4" w:space="0" w:color="auto"/>
            </w:tcBorders>
          </w:tcPr>
          <w:p w14:paraId="52DF032E"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45</w:t>
            </w:r>
          </w:p>
        </w:tc>
        <w:tc>
          <w:tcPr>
            <w:tcW w:w="602" w:type="dxa"/>
            <w:gridSpan w:val="2"/>
            <w:tcBorders>
              <w:bottom w:val="single" w:sz="4" w:space="0" w:color="auto"/>
            </w:tcBorders>
          </w:tcPr>
          <w:p w14:paraId="5089DE2B"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95</w:t>
            </w:r>
          </w:p>
        </w:tc>
        <w:tc>
          <w:tcPr>
            <w:tcW w:w="601" w:type="dxa"/>
            <w:gridSpan w:val="2"/>
            <w:tcBorders>
              <w:bottom w:val="single" w:sz="4" w:space="0" w:color="auto"/>
            </w:tcBorders>
          </w:tcPr>
          <w:p w14:paraId="541CE505"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42</w:t>
            </w:r>
          </w:p>
        </w:tc>
        <w:tc>
          <w:tcPr>
            <w:tcW w:w="601" w:type="dxa"/>
            <w:gridSpan w:val="2"/>
            <w:tcBorders>
              <w:bottom w:val="single" w:sz="4" w:space="0" w:color="auto"/>
            </w:tcBorders>
          </w:tcPr>
          <w:p w14:paraId="738AE301"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1.01</w:t>
            </w:r>
          </w:p>
        </w:tc>
        <w:tc>
          <w:tcPr>
            <w:tcW w:w="601" w:type="dxa"/>
            <w:gridSpan w:val="2"/>
            <w:tcBorders>
              <w:bottom w:val="single" w:sz="4" w:space="0" w:color="auto"/>
            </w:tcBorders>
          </w:tcPr>
          <w:p w14:paraId="323396AC"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93</w:t>
            </w:r>
          </w:p>
        </w:tc>
        <w:tc>
          <w:tcPr>
            <w:tcW w:w="601" w:type="dxa"/>
            <w:gridSpan w:val="2"/>
            <w:tcBorders>
              <w:bottom w:val="single" w:sz="4" w:space="0" w:color="auto"/>
            </w:tcBorders>
          </w:tcPr>
          <w:p w14:paraId="00282153"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81</w:t>
            </w:r>
          </w:p>
        </w:tc>
        <w:tc>
          <w:tcPr>
            <w:tcW w:w="601" w:type="dxa"/>
            <w:gridSpan w:val="2"/>
            <w:tcBorders>
              <w:bottom w:val="single" w:sz="4" w:space="0" w:color="auto"/>
            </w:tcBorders>
          </w:tcPr>
          <w:p w14:paraId="1E9322A7"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601" w:type="dxa"/>
            <w:tcBorders>
              <w:bottom w:val="single" w:sz="4" w:space="0" w:color="auto"/>
            </w:tcBorders>
          </w:tcPr>
          <w:p w14:paraId="0DA52EAC"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2CF8DB1C" w14:textId="77777777" w:rsidTr="003030F3">
        <w:tc>
          <w:tcPr>
            <w:cnfStyle w:val="001000000000" w:firstRow="0" w:lastRow="0" w:firstColumn="1" w:lastColumn="0" w:oddVBand="0" w:evenVBand="0" w:oddHBand="0" w:evenHBand="0" w:firstRowFirstColumn="0" w:firstRowLastColumn="0" w:lastRowFirstColumn="0" w:lastRowLastColumn="0"/>
            <w:tcW w:w="10011" w:type="dxa"/>
            <w:gridSpan w:val="37"/>
            <w:tcBorders>
              <w:top w:val="single" w:sz="4" w:space="0" w:color="auto"/>
            </w:tcBorders>
          </w:tcPr>
          <w:p w14:paraId="2C720364" w14:textId="77777777" w:rsidR="003030F3" w:rsidRPr="00C625BB" w:rsidRDefault="003030F3" w:rsidP="003030F3">
            <w:pPr>
              <w:pStyle w:val="NoSpacing"/>
              <w:ind w:left="-13" w:right="-164" w:hanging="97"/>
              <w:jc w:val="left"/>
              <w:rPr>
                <w:b w:val="0"/>
                <w:i/>
                <w:color w:val="auto"/>
                <w:sz w:val="20"/>
                <w:lang w:val="en-US"/>
              </w:rPr>
            </w:pPr>
            <w:r w:rsidRPr="00C625BB">
              <w:rPr>
                <w:b w:val="0"/>
                <w:i/>
                <w:color w:val="auto"/>
                <w:sz w:val="20"/>
                <w:lang w:val="en-US"/>
              </w:rPr>
              <w:t>Number of forward saccades</w:t>
            </w:r>
          </w:p>
        </w:tc>
      </w:tr>
      <w:tr w:rsidR="003030F3" w:rsidRPr="00C625BB" w14:paraId="388010EF"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Pr>
          <w:p w14:paraId="61FA9B75" w14:textId="77777777" w:rsidR="003030F3" w:rsidRPr="00C625BB" w:rsidRDefault="003030F3" w:rsidP="003030F3">
            <w:pPr>
              <w:pStyle w:val="NoSpacing"/>
              <w:ind w:right="-93" w:hanging="113"/>
              <w:rPr>
                <w:b w:val="0"/>
                <w:color w:val="auto"/>
                <w:sz w:val="20"/>
                <w:lang w:val="en-US"/>
              </w:rPr>
            </w:pPr>
            <w:r w:rsidRPr="00C625BB">
              <w:rPr>
                <w:b w:val="0"/>
                <w:color w:val="auto"/>
                <w:sz w:val="20"/>
                <w:lang w:val="en-US"/>
              </w:rPr>
              <w:t>Post-hoc</w:t>
            </w:r>
          </w:p>
        </w:tc>
        <w:tc>
          <w:tcPr>
            <w:tcW w:w="236" w:type="dxa"/>
          </w:tcPr>
          <w:p w14:paraId="662AD2FC" w14:textId="0C3D7FF1" w:rsidR="003030F3" w:rsidRPr="00C625BB" w:rsidRDefault="003030F3" w:rsidP="003030F3">
            <w:pPr>
              <w:pStyle w:val="NoSpacing"/>
              <w:ind w:left="0" w:right="-98" w:hanging="128"/>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46" w:type="dxa"/>
            <w:gridSpan w:val="3"/>
          </w:tcPr>
          <w:p w14:paraId="13ECF494" w14:textId="782D6ACF" w:rsidR="003030F3" w:rsidRPr="00C625BB" w:rsidRDefault="003030F3" w:rsidP="003030F3">
            <w:pPr>
              <w:pStyle w:val="NoSpacing"/>
              <w:ind w:left="0" w:right="-98" w:hanging="128"/>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lang w:val="en-US"/>
              </w:rPr>
              <w:t>S1&gt;S4</w:t>
            </w:r>
          </w:p>
        </w:tc>
        <w:tc>
          <w:tcPr>
            <w:tcW w:w="746" w:type="dxa"/>
            <w:gridSpan w:val="4"/>
          </w:tcPr>
          <w:p w14:paraId="046F7BE1"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lang w:val="en-US"/>
              </w:rPr>
            </w:pPr>
          </w:p>
        </w:tc>
        <w:tc>
          <w:tcPr>
            <w:tcW w:w="746" w:type="dxa"/>
            <w:gridSpan w:val="5"/>
          </w:tcPr>
          <w:p w14:paraId="43F01D5C"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746" w:type="dxa"/>
            <w:gridSpan w:val="2"/>
          </w:tcPr>
          <w:p w14:paraId="6DA33C38"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746" w:type="dxa"/>
            <w:gridSpan w:val="3"/>
          </w:tcPr>
          <w:p w14:paraId="2A4A1C78"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288" w:type="dxa"/>
          </w:tcPr>
          <w:p w14:paraId="7832DF43"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20"/>
              </w:rPr>
            </w:pPr>
          </w:p>
        </w:tc>
        <w:tc>
          <w:tcPr>
            <w:tcW w:w="610" w:type="dxa"/>
            <w:gridSpan w:val="3"/>
          </w:tcPr>
          <w:p w14:paraId="52AC0BF8"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rPr>
            </w:pPr>
            <w:r w:rsidRPr="00C625BB">
              <w:rPr>
                <w:color w:val="auto"/>
                <w:sz w:val="20"/>
                <w:lang w:val="en-US"/>
              </w:rPr>
              <w:t>S1&lt;S3</w:t>
            </w:r>
          </w:p>
        </w:tc>
        <w:tc>
          <w:tcPr>
            <w:tcW w:w="602" w:type="dxa"/>
            <w:gridSpan w:val="2"/>
          </w:tcPr>
          <w:p w14:paraId="2D540209"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4</w:t>
            </w:r>
          </w:p>
        </w:tc>
        <w:tc>
          <w:tcPr>
            <w:tcW w:w="601" w:type="dxa"/>
            <w:gridSpan w:val="2"/>
          </w:tcPr>
          <w:p w14:paraId="0ADEDE0D"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1&lt;S5</w:t>
            </w:r>
          </w:p>
        </w:tc>
        <w:tc>
          <w:tcPr>
            <w:tcW w:w="601" w:type="dxa"/>
            <w:gridSpan w:val="2"/>
          </w:tcPr>
          <w:p w14:paraId="22F956D7"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lt;S4</w:t>
            </w:r>
          </w:p>
        </w:tc>
        <w:tc>
          <w:tcPr>
            <w:tcW w:w="601" w:type="dxa"/>
            <w:gridSpan w:val="2"/>
          </w:tcPr>
          <w:p w14:paraId="52853FD6"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2&lt;S5</w:t>
            </w:r>
          </w:p>
        </w:tc>
        <w:tc>
          <w:tcPr>
            <w:tcW w:w="601" w:type="dxa"/>
            <w:gridSpan w:val="2"/>
          </w:tcPr>
          <w:p w14:paraId="5CEEC464"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3&lt;S5</w:t>
            </w:r>
          </w:p>
        </w:tc>
        <w:tc>
          <w:tcPr>
            <w:tcW w:w="601" w:type="dxa"/>
            <w:gridSpan w:val="2"/>
          </w:tcPr>
          <w:p w14:paraId="4EF10D63"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20"/>
                <w:lang w:val="en-US"/>
              </w:rPr>
            </w:pPr>
            <w:r w:rsidRPr="00C625BB">
              <w:rPr>
                <w:color w:val="auto"/>
                <w:sz w:val="20"/>
              </w:rPr>
              <w:t>S4&lt;S5</w:t>
            </w:r>
          </w:p>
        </w:tc>
        <w:tc>
          <w:tcPr>
            <w:tcW w:w="601" w:type="dxa"/>
          </w:tcPr>
          <w:p w14:paraId="109B7FBC"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20"/>
                <w:lang w:val="en-US"/>
              </w:rPr>
            </w:pPr>
          </w:p>
        </w:tc>
      </w:tr>
      <w:tr w:rsidR="003030F3" w:rsidRPr="00C625BB" w14:paraId="35272386" w14:textId="77777777" w:rsidTr="001D7224">
        <w:trPr>
          <w:gridAfter w:val="1"/>
          <w:wAfter w:w="17" w:type="dxa"/>
        </w:trPr>
        <w:tc>
          <w:tcPr>
            <w:cnfStyle w:val="001000000000" w:firstRow="0" w:lastRow="0" w:firstColumn="1" w:lastColumn="0" w:oddVBand="0" w:evenVBand="0" w:oddHBand="0" w:evenHBand="0" w:firstRowFirstColumn="0" w:firstRowLastColumn="0" w:lastRowFirstColumn="0" w:lastRowLastColumn="0"/>
            <w:tcW w:w="922" w:type="dxa"/>
            <w:tcBorders>
              <w:bottom w:val="single" w:sz="4" w:space="0" w:color="auto"/>
            </w:tcBorders>
          </w:tcPr>
          <w:p w14:paraId="4C60CDCA" w14:textId="3A34304A" w:rsidR="003030F3" w:rsidRPr="00C625BB" w:rsidRDefault="00EE794B" w:rsidP="00EE794B">
            <w:pPr>
              <w:pStyle w:val="NoSpacing"/>
              <w:ind w:right="-93" w:hanging="113"/>
              <w:rPr>
                <w:b w:val="0"/>
                <w:color w:val="auto"/>
                <w:sz w:val="18"/>
                <w:lang w:val="en-US"/>
              </w:rPr>
            </w:pPr>
            <w:r>
              <w:rPr>
                <w:b w:val="0"/>
                <w:color w:val="auto"/>
                <w:sz w:val="18"/>
                <w:lang w:val="en-US"/>
              </w:rPr>
              <w:t>d</w:t>
            </w:r>
          </w:p>
        </w:tc>
        <w:tc>
          <w:tcPr>
            <w:tcW w:w="236" w:type="dxa"/>
            <w:tcBorders>
              <w:bottom w:val="single" w:sz="4" w:space="0" w:color="auto"/>
            </w:tcBorders>
          </w:tcPr>
          <w:p w14:paraId="38C3A243" w14:textId="35D1D66A" w:rsidR="003030F3" w:rsidRPr="00C625BB" w:rsidRDefault="003030F3" w:rsidP="003030F3">
            <w:pPr>
              <w:pStyle w:val="NoSpacing"/>
              <w:ind w:left="0" w:right="-98" w:hanging="128"/>
              <w:cnfStyle w:val="000000000000" w:firstRow="0" w:lastRow="0" w:firstColumn="0" w:lastColumn="0" w:oddVBand="0" w:evenVBand="0" w:oddHBand="0" w:evenHBand="0" w:firstRowFirstColumn="0" w:firstRowLastColumn="0" w:lastRowFirstColumn="0" w:lastRowLastColumn="0"/>
              <w:rPr>
                <w:color w:val="auto"/>
                <w:sz w:val="18"/>
                <w:lang w:val="en-US"/>
              </w:rPr>
            </w:pPr>
          </w:p>
        </w:tc>
        <w:tc>
          <w:tcPr>
            <w:tcW w:w="746" w:type="dxa"/>
            <w:gridSpan w:val="3"/>
            <w:tcBorders>
              <w:bottom w:val="single" w:sz="4" w:space="0" w:color="auto"/>
            </w:tcBorders>
          </w:tcPr>
          <w:p w14:paraId="4434C30D" w14:textId="4499D8A2" w:rsidR="003030F3" w:rsidRPr="00C625BB" w:rsidRDefault="003030F3" w:rsidP="003030F3">
            <w:pPr>
              <w:pStyle w:val="NoSpacing"/>
              <w:ind w:left="0" w:right="-98" w:hanging="128"/>
              <w:cnfStyle w:val="000000000000" w:firstRow="0" w:lastRow="0" w:firstColumn="0" w:lastColumn="0" w:oddVBand="0" w:evenVBand="0" w:oddHBand="0" w:evenHBand="0" w:firstRowFirstColumn="0" w:firstRowLastColumn="0" w:lastRowFirstColumn="0" w:lastRowLastColumn="0"/>
              <w:rPr>
                <w:color w:val="auto"/>
                <w:sz w:val="18"/>
              </w:rPr>
            </w:pPr>
            <w:r w:rsidRPr="00C625BB">
              <w:rPr>
                <w:color w:val="auto"/>
                <w:sz w:val="18"/>
                <w:lang w:val="en-US"/>
              </w:rPr>
              <w:t>.52</w:t>
            </w:r>
          </w:p>
        </w:tc>
        <w:tc>
          <w:tcPr>
            <w:tcW w:w="746" w:type="dxa"/>
            <w:gridSpan w:val="4"/>
            <w:tcBorders>
              <w:bottom w:val="single" w:sz="4" w:space="0" w:color="auto"/>
            </w:tcBorders>
          </w:tcPr>
          <w:p w14:paraId="372B93FA"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18"/>
              </w:rPr>
            </w:pPr>
          </w:p>
        </w:tc>
        <w:tc>
          <w:tcPr>
            <w:tcW w:w="746" w:type="dxa"/>
            <w:gridSpan w:val="5"/>
            <w:tcBorders>
              <w:bottom w:val="single" w:sz="4" w:space="0" w:color="auto"/>
            </w:tcBorders>
          </w:tcPr>
          <w:p w14:paraId="1DD8B7E3"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18"/>
              </w:rPr>
            </w:pPr>
          </w:p>
        </w:tc>
        <w:tc>
          <w:tcPr>
            <w:tcW w:w="746" w:type="dxa"/>
            <w:gridSpan w:val="2"/>
            <w:tcBorders>
              <w:bottom w:val="single" w:sz="4" w:space="0" w:color="auto"/>
            </w:tcBorders>
          </w:tcPr>
          <w:p w14:paraId="1E133FAE"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18"/>
              </w:rPr>
            </w:pPr>
          </w:p>
        </w:tc>
        <w:tc>
          <w:tcPr>
            <w:tcW w:w="746" w:type="dxa"/>
            <w:gridSpan w:val="3"/>
            <w:tcBorders>
              <w:bottom w:val="single" w:sz="4" w:space="0" w:color="auto"/>
            </w:tcBorders>
          </w:tcPr>
          <w:p w14:paraId="637EC33C"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18"/>
              </w:rPr>
            </w:pPr>
          </w:p>
        </w:tc>
        <w:tc>
          <w:tcPr>
            <w:tcW w:w="288" w:type="dxa"/>
            <w:tcBorders>
              <w:bottom w:val="single" w:sz="4" w:space="0" w:color="auto"/>
            </w:tcBorders>
          </w:tcPr>
          <w:p w14:paraId="1114CA83" w14:textId="77777777" w:rsidR="003030F3" w:rsidRPr="00C625BB" w:rsidRDefault="003030F3" w:rsidP="003030F3">
            <w:pPr>
              <w:pStyle w:val="NoSpacing"/>
              <w:cnfStyle w:val="000000000000" w:firstRow="0" w:lastRow="0" w:firstColumn="0" w:lastColumn="0" w:oddVBand="0" w:evenVBand="0" w:oddHBand="0" w:evenHBand="0" w:firstRowFirstColumn="0" w:firstRowLastColumn="0" w:lastRowFirstColumn="0" w:lastRowLastColumn="0"/>
              <w:rPr>
                <w:color w:val="auto"/>
                <w:sz w:val="18"/>
              </w:rPr>
            </w:pPr>
          </w:p>
        </w:tc>
        <w:tc>
          <w:tcPr>
            <w:tcW w:w="610" w:type="dxa"/>
            <w:gridSpan w:val="3"/>
            <w:tcBorders>
              <w:bottom w:val="single" w:sz="4" w:space="0" w:color="auto"/>
            </w:tcBorders>
          </w:tcPr>
          <w:p w14:paraId="65A9C4C7"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18"/>
              </w:rPr>
            </w:pPr>
            <w:r w:rsidRPr="00C625BB">
              <w:rPr>
                <w:color w:val="auto"/>
                <w:sz w:val="18"/>
              </w:rPr>
              <w:t>.32</w:t>
            </w:r>
          </w:p>
        </w:tc>
        <w:tc>
          <w:tcPr>
            <w:tcW w:w="602" w:type="dxa"/>
            <w:gridSpan w:val="2"/>
            <w:tcBorders>
              <w:bottom w:val="single" w:sz="4" w:space="0" w:color="auto"/>
            </w:tcBorders>
          </w:tcPr>
          <w:p w14:paraId="3CEEE12E"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18"/>
                <w:lang w:val="en-US"/>
              </w:rPr>
            </w:pPr>
            <w:r w:rsidRPr="00C625BB">
              <w:rPr>
                <w:color w:val="auto"/>
                <w:sz w:val="18"/>
                <w:lang w:val="en-US"/>
              </w:rPr>
              <w:t>.42</w:t>
            </w:r>
          </w:p>
        </w:tc>
        <w:tc>
          <w:tcPr>
            <w:tcW w:w="601" w:type="dxa"/>
            <w:gridSpan w:val="2"/>
            <w:tcBorders>
              <w:bottom w:val="single" w:sz="4" w:space="0" w:color="auto"/>
            </w:tcBorders>
          </w:tcPr>
          <w:p w14:paraId="33418837"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18"/>
                <w:lang w:val="en-US"/>
              </w:rPr>
            </w:pPr>
            <w:r w:rsidRPr="00C625BB">
              <w:rPr>
                <w:color w:val="auto"/>
                <w:sz w:val="18"/>
                <w:lang w:val="en-US"/>
              </w:rPr>
              <w:t>.95</w:t>
            </w:r>
          </w:p>
        </w:tc>
        <w:tc>
          <w:tcPr>
            <w:tcW w:w="601" w:type="dxa"/>
            <w:gridSpan w:val="2"/>
            <w:tcBorders>
              <w:bottom w:val="single" w:sz="4" w:space="0" w:color="auto"/>
            </w:tcBorders>
          </w:tcPr>
          <w:p w14:paraId="74136C09"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18"/>
                <w:lang w:val="en-US"/>
              </w:rPr>
            </w:pPr>
            <w:r w:rsidRPr="00C625BB">
              <w:rPr>
                <w:color w:val="auto"/>
                <w:sz w:val="18"/>
                <w:lang w:val="en-US"/>
              </w:rPr>
              <w:t>.41</w:t>
            </w:r>
          </w:p>
        </w:tc>
        <w:tc>
          <w:tcPr>
            <w:tcW w:w="601" w:type="dxa"/>
            <w:gridSpan w:val="2"/>
            <w:tcBorders>
              <w:bottom w:val="single" w:sz="4" w:space="0" w:color="auto"/>
            </w:tcBorders>
          </w:tcPr>
          <w:p w14:paraId="28248F1B"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18"/>
                <w:lang w:val="en-US"/>
              </w:rPr>
            </w:pPr>
            <w:r w:rsidRPr="00C625BB">
              <w:rPr>
                <w:color w:val="auto"/>
                <w:sz w:val="18"/>
                <w:lang w:val="en-US"/>
              </w:rPr>
              <w:t>1.03</w:t>
            </w:r>
          </w:p>
        </w:tc>
        <w:tc>
          <w:tcPr>
            <w:tcW w:w="601" w:type="dxa"/>
            <w:gridSpan w:val="2"/>
            <w:tcBorders>
              <w:bottom w:val="single" w:sz="4" w:space="0" w:color="auto"/>
            </w:tcBorders>
          </w:tcPr>
          <w:p w14:paraId="1D92BFC6"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18"/>
                <w:lang w:val="en-US"/>
              </w:rPr>
            </w:pPr>
            <w:r w:rsidRPr="00C625BB">
              <w:rPr>
                <w:color w:val="auto"/>
                <w:sz w:val="18"/>
                <w:lang w:val="en-US"/>
              </w:rPr>
              <w:t>.78</w:t>
            </w:r>
          </w:p>
        </w:tc>
        <w:tc>
          <w:tcPr>
            <w:tcW w:w="601" w:type="dxa"/>
            <w:gridSpan w:val="2"/>
            <w:tcBorders>
              <w:bottom w:val="single" w:sz="4" w:space="0" w:color="auto"/>
            </w:tcBorders>
          </w:tcPr>
          <w:p w14:paraId="21D3D4EA" w14:textId="77777777" w:rsidR="003030F3" w:rsidRPr="00C625BB" w:rsidRDefault="003030F3" w:rsidP="003030F3">
            <w:pPr>
              <w:pStyle w:val="NoSpacing"/>
              <w:ind w:left="-109" w:right="-98" w:firstLine="0"/>
              <w:cnfStyle w:val="000000000000" w:firstRow="0" w:lastRow="0" w:firstColumn="0" w:lastColumn="0" w:oddVBand="0" w:evenVBand="0" w:oddHBand="0" w:evenHBand="0" w:firstRowFirstColumn="0" w:firstRowLastColumn="0" w:lastRowFirstColumn="0" w:lastRowLastColumn="0"/>
              <w:rPr>
                <w:color w:val="auto"/>
                <w:sz w:val="18"/>
              </w:rPr>
            </w:pPr>
            <w:r w:rsidRPr="00C625BB">
              <w:rPr>
                <w:color w:val="auto"/>
                <w:sz w:val="18"/>
              </w:rPr>
              <w:t>.71</w:t>
            </w:r>
          </w:p>
        </w:tc>
        <w:tc>
          <w:tcPr>
            <w:tcW w:w="601" w:type="dxa"/>
            <w:tcBorders>
              <w:bottom w:val="single" w:sz="4" w:space="0" w:color="auto"/>
            </w:tcBorders>
          </w:tcPr>
          <w:p w14:paraId="569BE182" w14:textId="77777777" w:rsidR="003030F3" w:rsidRPr="00C625BB" w:rsidRDefault="003030F3" w:rsidP="003030F3">
            <w:pPr>
              <w:pStyle w:val="NoSpacing"/>
              <w:ind w:left="-13" w:right="-164" w:hanging="126"/>
              <w:cnfStyle w:val="000000000000" w:firstRow="0" w:lastRow="0" w:firstColumn="0" w:lastColumn="0" w:oddVBand="0" w:evenVBand="0" w:oddHBand="0" w:evenHBand="0" w:firstRowFirstColumn="0" w:firstRowLastColumn="0" w:lastRowFirstColumn="0" w:lastRowLastColumn="0"/>
              <w:rPr>
                <w:color w:val="auto"/>
                <w:sz w:val="18"/>
                <w:lang w:val="en-US"/>
              </w:rPr>
            </w:pPr>
          </w:p>
        </w:tc>
      </w:tr>
      <w:bookmarkEnd w:id="8"/>
    </w:tbl>
    <w:p w14:paraId="3CC08187" w14:textId="77777777" w:rsidR="00B74520" w:rsidRPr="00B74520" w:rsidRDefault="00B74520" w:rsidP="00B74520"/>
    <w:p w14:paraId="385F83F0" w14:textId="7A62D634" w:rsidR="002F596C" w:rsidRPr="00B16C75" w:rsidRDefault="002F596C" w:rsidP="006520D2">
      <w:pPr>
        <w:pStyle w:val="Heading2"/>
      </w:pPr>
      <w:r w:rsidRPr="00B16C75">
        <w:rPr>
          <w:szCs w:val="22"/>
        </w:rPr>
        <w:t xml:space="preserve">Task </w:t>
      </w:r>
      <w:r w:rsidR="00D35CE3">
        <w:rPr>
          <w:szCs w:val="22"/>
        </w:rPr>
        <w:t>t</w:t>
      </w:r>
      <w:r w:rsidRPr="00B16C75">
        <w:rPr>
          <w:szCs w:val="22"/>
          <w:lang w:val="en-US"/>
        </w:rPr>
        <w:t>ype</w:t>
      </w:r>
      <w:r w:rsidRPr="00B16C75">
        <w:rPr>
          <w:szCs w:val="22"/>
        </w:rPr>
        <w:t xml:space="preserve"> and </w:t>
      </w:r>
      <w:r w:rsidR="00D35CE3">
        <w:rPr>
          <w:szCs w:val="22"/>
        </w:rPr>
        <w:t>c</w:t>
      </w:r>
      <w:r w:rsidRPr="00B16C75">
        <w:t xml:space="preserve">ognitive </w:t>
      </w:r>
      <w:r w:rsidR="00D35CE3">
        <w:t>p</w:t>
      </w:r>
      <w:r w:rsidRPr="00B16C75">
        <w:t xml:space="preserve">rocesses </w:t>
      </w:r>
      <w:r w:rsidR="00D35CE3">
        <w:t>u</w:t>
      </w:r>
      <w:r w:rsidRPr="00B16C75">
        <w:t xml:space="preserve">nderlying L2 </w:t>
      </w:r>
      <w:r w:rsidR="00D35CE3">
        <w:t>w</w:t>
      </w:r>
      <w:r w:rsidRPr="00B16C75">
        <w:t xml:space="preserve">riting </w:t>
      </w:r>
      <w:r w:rsidR="00D35CE3">
        <w:t>b</w:t>
      </w:r>
      <w:r w:rsidR="006F078C">
        <w:rPr>
          <w:lang w:val="en-US"/>
        </w:rPr>
        <w:t>ehaviour</w:t>
      </w:r>
      <w:r w:rsidRPr="00B16C75">
        <w:t>s</w:t>
      </w:r>
    </w:p>
    <w:p w14:paraId="435552AC" w14:textId="21F04A06" w:rsidR="00C30685" w:rsidRPr="00B16C75" w:rsidRDefault="002F596C" w:rsidP="002F596C">
      <w:r w:rsidRPr="00B16C75">
        <w:t>Research question 2a examined the extent to</w:t>
      </w:r>
      <w:r w:rsidR="00C30685" w:rsidRPr="00B16C75">
        <w:t xml:space="preserve"> which</w:t>
      </w:r>
      <w:r w:rsidRPr="00B16C75">
        <w:t xml:space="preserve"> task type influenced cognitive </w:t>
      </w:r>
      <w:r w:rsidR="00972BE5">
        <w:t xml:space="preserve">writing </w:t>
      </w:r>
      <w:r w:rsidRPr="00B16C75">
        <w:t>processes during the whole writing p</w:t>
      </w:r>
      <w:r w:rsidR="00972BE5">
        <w:t>eriod</w:t>
      </w:r>
      <w:r w:rsidRPr="00B16C75">
        <w:t>, as evidenced in</w:t>
      </w:r>
      <w:r w:rsidR="00C30685" w:rsidRPr="00B16C75">
        <w:t xml:space="preserve"> the</w:t>
      </w:r>
      <w:r w:rsidRPr="00B16C75">
        <w:t xml:space="preserve"> stimulated recall comments</w:t>
      </w:r>
      <w:r w:rsidR="00234E1A" w:rsidRPr="00B16C75">
        <w:t xml:space="preserve"> prompted by paus</w:t>
      </w:r>
      <w:r w:rsidR="00972BE5">
        <w:t>es</w:t>
      </w:r>
      <w:r w:rsidRPr="00B16C75">
        <w:t xml:space="preserve">. The comments are summarised in </w:t>
      </w:r>
      <w:r w:rsidR="00361CAA">
        <w:t xml:space="preserve">Figure </w:t>
      </w:r>
      <w:r w:rsidR="00417B25">
        <w:t>7</w:t>
      </w:r>
      <w:r w:rsidR="00556C9C">
        <w:t xml:space="preserve"> </w:t>
      </w:r>
      <w:r w:rsidRPr="00B16C75">
        <w:t>for the independent and integrated tasks, respectively</w:t>
      </w:r>
      <w:r w:rsidR="00E71931">
        <w:t xml:space="preserve"> (see online supportive material </w:t>
      </w:r>
      <w:r w:rsidR="00E71931" w:rsidRPr="00B16C75">
        <w:t xml:space="preserve">Tables </w:t>
      </w:r>
      <w:r w:rsidR="00F67809">
        <w:t>S7</w:t>
      </w:r>
      <w:r w:rsidR="00F67809" w:rsidRPr="00B16C75">
        <w:t xml:space="preserve"> </w:t>
      </w:r>
      <w:r w:rsidR="00E71931" w:rsidRPr="00B16C75">
        <w:t xml:space="preserve">and </w:t>
      </w:r>
      <w:r w:rsidR="00F67809">
        <w:t xml:space="preserve">S8 </w:t>
      </w:r>
      <w:r w:rsidR="00E71931">
        <w:t>for exact statistics)</w:t>
      </w:r>
      <w:r w:rsidRPr="00B16C75">
        <w:t xml:space="preserve">. For the independent task, almost half </w:t>
      </w:r>
      <w:r w:rsidR="00972BE5">
        <w:t>t</w:t>
      </w:r>
      <w:r w:rsidRPr="00B16C75">
        <w:t xml:space="preserve">he comments concerned translation processes, about one-third referred to planning, and approximately a sixth described monitoring. </w:t>
      </w:r>
    </w:p>
    <w:p w14:paraId="3B516B13" w14:textId="38E74D5F" w:rsidR="002F596C" w:rsidRPr="00B16C75" w:rsidRDefault="002F596C" w:rsidP="002F596C">
      <w:r w:rsidRPr="00B16C75">
        <w:t>Similarly, on the integrated task, participants referred to translation processes in about half the comments</w:t>
      </w:r>
      <w:r w:rsidR="00D35CE3">
        <w:t xml:space="preserve"> (including resource use)</w:t>
      </w:r>
      <w:r w:rsidRPr="00B16C75">
        <w:t>, and reported monitoring a sixth of the time. However, they described spending only a fifth of the time planning</w:t>
      </w:r>
      <w:r w:rsidR="00D35CE3">
        <w:t xml:space="preserve"> (including resource use)</w:t>
      </w:r>
      <w:r w:rsidRPr="00B16C75">
        <w:t xml:space="preserve">. Overall, about 30 percent of the comments described resource use. Interestingly, resource use was associated with almost 40 percent of the translation-related comments but only a fifth of the planning-related comments. </w:t>
      </w:r>
    </w:p>
    <w:p w14:paraId="3D858288" w14:textId="1E5608F7" w:rsidR="002F596C" w:rsidRPr="00B16C75" w:rsidRDefault="002F596C" w:rsidP="002F596C">
      <w:r w:rsidRPr="00B16C75">
        <w:t xml:space="preserve">Research question 2b was concerned with the effects of task type on cognitive processes as a function of </w:t>
      </w:r>
      <w:r w:rsidR="00972BE5">
        <w:t xml:space="preserve">writing </w:t>
      </w:r>
      <w:r w:rsidRPr="00B16C75">
        <w:t>stage. The distribution of stimulated recall comments</w:t>
      </w:r>
      <w:r w:rsidR="00417B25">
        <w:t xml:space="preserve"> (cf. Figure 7)</w:t>
      </w:r>
      <w:r w:rsidRPr="00B16C75">
        <w:t xml:space="preserve"> showed some changes across the five stages. On the independent task, planning- and translation-related comments demonstrated a small decrease across the stages, whereas the comments describing monitoring displayed an increase. Likewise, on the integrated task, there was a decrease in comments referring to translation (excluding resource use) and an increasing number of monitoring-related comments. Unlike on the independent task, however, participants reported slightly more planning (excluding resource use) towards later stages. Resource use was mentioned with gradually lower frequency.    </w:t>
      </w:r>
    </w:p>
    <w:p w14:paraId="45ED71F3" w14:textId="2DA82490" w:rsidR="004E17F8" w:rsidRPr="00B16C75" w:rsidRDefault="00780992" w:rsidP="002F596C">
      <w:r>
        <w:t xml:space="preserve">The two task types yielded </w:t>
      </w:r>
      <w:r w:rsidR="002F596C" w:rsidRPr="00B16C75">
        <w:t xml:space="preserve">similar trends </w:t>
      </w:r>
      <w:r>
        <w:t xml:space="preserve">regarding </w:t>
      </w:r>
      <w:r w:rsidRPr="00B16C75">
        <w:t>pause locations</w:t>
      </w:r>
      <w:r w:rsidR="002F596C" w:rsidRPr="00B16C75">
        <w:t xml:space="preserve">. Within-word pauses and between-word pauses were found to be primarily related to translation processes, </w:t>
      </w:r>
      <w:r>
        <w:t>mostly</w:t>
      </w:r>
      <w:r w:rsidR="002F596C" w:rsidRPr="00B16C75">
        <w:t xml:space="preserve"> lexical retrieval. </w:t>
      </w:r>
      <w:r>
        <w:t xml:space="preserve">Only </w:t>
      </w:r>
      <w:r w:rsidR="002F596C" w:rsidRPr="00B16C75">
        <w:t xml:space="preserve">when between-word pauses were associated with resource use, </w:t>
      </w:r>
      <w:r>
        <w:t>participants mentioned</w:t>
      </w:r>
      <w:r w:rsidR="002F596C" w:rsidRPr="00B16C75">
        <w:t xml:space="preserve"> planning </w:t>
      </w:r>
      <w:r>
        <w:t xml:space="preserve">more </w:t>
      </w:r>
      <w:r w:rsidR="002F596C" w:rsidRPr="00B16C75">
        <w:t xml:space="preserve">than translation. On both task types, between-sentence pauses were </w:t>
      </w:r>
      <w:r w:rsidR="00107D6E">
        <w:t>mostly</w:t>
      </w:r>
      <w:r>
        <w:t xml:space="preserve"> </w:t>
      </w:r>
      <w:r w:rsidR="002F596C" w:rsidRPr="00B16C75">
        <w:t>linked to planning</w:t>
      </w:r>
      <w:r>
        <w:t xml:space="preserve"> (mainly</w:t>
      </w:r>
      <w:r w:rsidR="002F596C" w:rsidRPr="00B16C75">
        <w:t xml:space="preserve"> content</w:t>
      </w:r>
      <w:r>
        <w:t>)</w:t>
      </w:r>
      <w:r w:rsidR="002F596C" w:rsidRPr="00B16C75">
        <w:t xml:space="preserve">. </w:t>
      </w:r>
      <w:r>
        <w:t>P</w:t>
      </w:r>
      <w:r w:rsidR="002F596C" w:rsidRPr="00B16C75">
        <w:t>atterns for pause location were similar across the five stages.</w:t>
      </w:r>
    </w:p>
    <w:p w14:paraId="41394940" w14:textId="77777777" w:rsidR="002F596C" w:rsidRPr="00B16C75" w:rsidRDefault="002F596C" w:rsidP="002F596C">
      <w:r w:rsidRPr="00B16C75">
        <w:t xml:space="preserve"> </w:t>
      </w:r>
    </w:p>
    <w:p w14:paraId="386E99F7" w14:textId="77777777" w:rsidR="00385F65" w:rsidRDefault="00385F65" w:rsidP="00385F65">
      <w:pPr>
        <w:keepNext/>
        <w:ind w:firstLine="0"/>
      </w:pPr>
      <w:r>
        <w:rPr>
          <w:noProof/>
        </w:rPr>
        <w:lastRenderedPageBreak/>
        <w:drawing>
          <wp:inline distT="0" distB="0" distL="0" distR="0" wp14:anchorId="7FA83EE8" wp14:editId="7482435D">
            <wp:extent cx="6480000" cy="1953546"/>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80000" cy="1953546"/>
                    </a:xfrm>
                    <a:prstGeom prst="rect">
                      <a:avLst/>
                    </a:prstGeom>
                    <a:noFill/>
                  </pic:spPr>
                </pic:pic>
              </a:graphicData>
            </a:graphic>
          </wp:inline>
        </w:drawing>
      </w:r>
    </w:p>
    <w:p w14:paraId="4BD4B261" w14:textId="77777777" w:rsidR="004E17F8" w:rsidRDefault="00385F65" w:rsidP="00385F65">
      <w:pPr>
        <w:pStyle w:val="Caption"/>
      </w:pPr>
      <w:r w:rsidRPr="00361CAA">
        <w:t xml:space="preserve">Figure </w:t>
      </w:r>
      <w:r>
        <w:t>7</w:t>
      </w:r>
      <w:r w:rsidRPr="00361CAA">
        <w:t>. Stimulated Recall Comments Across Stages for the Integrated and Independent Task</w:t>
      </w:r>
    </w:p>
    <w:p w14:paraId="63697215" w14:textId="77777777" w:rsidR="00385F65" w:rsidRDefault="00385F65" w:rsidP="00385F65"/>
    <w:p w14:paraId="328D436F" w14:textId="77777777" w:rsidR="00061B7B" w:rsidRPr="00B16C75" w:rsidRDefault="00061B7B" w:rsidP="00061B7B">
      <w:pPr>
        <w:pStyle w:val="Heading1"/>
      </w:pPr>
      <w:r w:rsidRPr="00F67809">
        <w:t>Discussion</w:t>
      </w:r>
    </w:p>
    <w:p w14:paraId="7060D196" w14:textId="03E9B2F0" w:rsidR="00061B7B" w:rsidRPr="00B16C75" w:rsidRDefault="00780992" w:rsidP="00061B7B">
      <w:pPr>
        <w:rPr>
          <w:rFonts w:eastAsia="Calibri"/>
        </w:rPr>
      </w:pPr>
      <w:r>
        <w:rPr>
          <w:rFonts w:eastAsia="Calibri"/>
        </w:rPr>
        <w:t>T</w:t>
      </w:r>
      <w:r w:rsidR="00147705">
        <w:rPr>
          <w:rFonts w:eastAsia="Calibri"/>
        </w:rPr>
        <w:t xml:space="preserve">his study </w:t>
      </w:r>
      <w:r w:rsidR="00061B7B" w:rsidRPr="00B16C75">
        <w:rPr>
          <w:rFonts w:eastAsia="Calibri"/>
        </w:rPr>
        <w:t>aimed to contribute to and expand on existing work on L2 writing processes</w:t>
      </w:r>
      <w:r>
        <w:rPr>
          <w:rFonts w:eastAsia="Calibri"/>
        </w:rPr>
        <w:t xml:space="preserve"> </w:t>
      </w:r>
      <w:r w:rsidRPr="00B16C75">
        <w:rPr>
          <w:rFonts w:eastAsia="Calibri"/>
        </w:rPr>
        <w:t xml:space="preserve">(e.g., </w:t>
      </w:r>
      <w:r>
        <w:rPr>
          <w:rFonts w:eastAsia="Calibri"/>
        </w:rPr>
        <w:t>Révész and Michel,</w:t>
      </w:r>
      <w:r w:rsidRPr="00B16C75">
        <w:rPr>
          <w:rFonts w:eastAsia="Calibri"/>
        </w:rPr>
        <w:t xml:space="preserve"> </w:t>
      </w:r>
      <w:r>
        <w:rPr>
          <w:rFonts w:eastAsia="Calibri"/>
        </w:rPr>
        <w:t>2019</w:t>
      </w:r>
      <w:r w:rsidRPr="00B16C75">
        <w:rPr>
          <w:rFonts w:eastAsia="Calibri"/>
        </w:rPr>
        <w:t>)</w:t>
      </w:r>
      <w:r w:rsidR="00061B7B" w:rsidRPr="00B16C75">
        <w:rPr>
          <w:rFonts w:eastAsia="Calibri"/>
        </w:rPr>
        <w:t xml:space="preserve"> by investigating how writing </w:t>
      </w:r>
      <w:r w:rsidR="00061B7B">
        <w:rPr>
          <w:rFonts w:eastAsia="Calibri"/>
        </w:rPr>
        <w:t>behaviours</w:t>
      </w:r>
      <w:r w:rsidR="00061B7B" w:rsidRPr="00B16C75">
        <w:rPr>
          <w:rFonts w:eastAsia="Calibri"/>
        </w:rPr>
        <w:t xml:space="preserve"> and the cognitive processes underlying them may differ </w:t>
      </w:r>
      <w:r w:rsidR="00061B7B" w:rsidRPr="00B16C75">
        <w:t>across independent and integrated tasks during the whole, and at different stages, of the writing process</w:t>
      </w:r>
      <w:r w:rsidR="00061B7B" w:rsidRPr="00B16C75">
        <w:rPr>
          <w:rFonts w:eastAsia="Calibri"/>
        </w:rPr>
        <w:t xml:space="preserve">. To this end, we used keystroke logging to measure speed fluency and pausing </w:t>
      </w:r>
      <w:r w:rsidR="00061B7B">
        <w:rPr>
          <w:rFonts w:eastAsia="Calibri"/>
        </w:rPr>
        <w:t>behaviours</w:t>
      </w:r>
      <w:r w:rsidR="00061B7B" w:rsidRPr="00B16C75">
        <w:rPr>
          <w:rFonts w:eastAsia="Calibri"/>
        </w:rPr>
        <w:t xml:space="preserve">, eye-tracking methodology to gauge viewing </w:t>
      </w:r>
      <w:r w:rsidR="00061B7B">
        <w:rPr>
          <w:rFonts w:eastAsia="Calibri"/>
        </w:rPr>
        <w:t>behaviours</w:t>
      </w:r>
      <w:r w:rsidR="00061B7B" w:rsidRPr="00B16C75">
        <w:rPr>
          <w:rFonts w:eastAsia="Calibri"/>
        </w:rPr>
        <w:t xml:space="preserve"> during writing, and stimulated recall to tap into the cognitive processes </w:t>
      </w:r>
      <w:r w:rsidR="00107D6E">
        <w:rPr>
          <w:rFonts w:eastAsia="Calibri"/>
        </w:rPr>
        <w:t>of L2 writers</w:t>
      </w:r>
      <w:r w:rsidR="00061B7B" w:rsidRPr="00B16C75">
        <w:rPr>
          <w:rFonts w:eastAsia="Calibri"/>
        </w:rPr>
        <w:t>.</w:t>
      </w:r>
    </w:p>
    <w:p w14:paraId="4D5566A5" w14:textId="77777777" w:rsidR="00061B7B" w:rsidRPr="00B16C75" w:rsidRDefault="00061B7B" w:rsidP="00061B7B">
      <w:pPr>
        <w:pStyle w:val="Heading2"/>
      </w:pPr>
      <w:r w:rsidRPr="00B16C75">
        <w:t xml:space="preserve">Writing </w:t>
      </w:r>
      <w:r>
        <w:t>behaviours</w:t>
      </w:r>
      <w:r w:rsidRPr="00B16C75">
        <w:t xml:space="preserve"> and underlying cognitive processes across independent versus integrated tasks</w:t>
      </w:r>
    </w:p>
    <w:p w14:paraId="604FAB38" w14:textId="1CB4DDEB" w:rsidR="00061B7B" w:rsidRPr="00B16C75" w:rsidRDefault="00BD6A59" w:rsidP="00061B7B">
      <w:r>
        <w:rPr>
          <w:rFonts w:eastAsia="Calibri"/>
        </w:rPr>
        <w:t>W</w:t>
      </w:r>
      <w:r w:rsidR="003D58AD">
        <w:rPr>
          <w:rFonts w:eastAsia="Calibri"/>
        </w:rPr>
        <w:t xml:space="preserve">e found </w:t>
      </w:r>
      <w:r w:rsidR="00061B7B" w:rsidRPr="00B16C75">
        <w:rPr>
          <w:rFonts w:eastAsia="Calibri"/>
        </w:rPr>
        <w:t xml:space="preserve">that task type had a significant impact on </w:t>
      </w:r>
      <w:r w:rsidR="00061B7B">
        <w:rPr>
          <w:rFonts w:eastAsia="Calibri"/>
        </w:rPr>
        <w:t>six</w:t>
      </w:r>
      <w:r w:rsidR="00061B7B" w:rsidRPr="00B16C75">
        <w:rPr>
          <w:rFonts w:eastAsia="Calibri"/>
        </w:rPr>
        <w:t xml:space="preserve"> behavio</w:t>
      </w:r>
      <w:r w:rsidR="00061B7B">
        <w:rPr>
          <w:rFonts w:eastAsia="Calibri"/>
        </w:rPr>
        <w:t>u</w:t>
      </w:r>
      <w:r w:rsidR="00061B7B" w:rsidRPr="00B16C75">
        <w:rPr>
          <w:rFonts w:eastAsia="Calibri"/>
        </w:rPr>
        <w:t>ral indices</w:t>
      </w:r>
      <w:r w:rsidR="00061B7B" w:rsidRPr="00B16C75">
        <w:t xml:space="preserve">. </w:t>
      </w:r>
      <w:r w:rsidR="00061B7B">
        <w:t>P</w:t>
      </w:r>
      <w:r w:rsidR="00061B7B" w:rsidRPr="00B16C75">
        <w:t xml:space="preserve">articipants took a </w:t>
      </w:r>
      <w:r w:rsidR="00061B7B">
        <w:t xml:space="preserve">relatively </w:t>
      </w:r>
      <w:r w:rsidR="00061B7B" w:rsidRPr="00B16C75">
        <w:t>shorter time to produce characters on average</w:t>
      </w:r>
      <w:r w:rsidR="00061B7B">
        <w:t xml:space="preserve"> and </w:t>
      </w:r>
      <w:r w:rsidR="00ED4B56">
        <w:t xml:space="preserve">had </w:t>
      </w:r>
      <w:r w:rsidR="00061B7B">
        <w:t xml:space="preserve">shorter </w:t>
      </w:r>
      <w:r w:rsidR="00ED4B56">
        <w:t xml:space="preserve">pauses </w:t>
      </w:r>
      <w:r w:rsidR="00061B7B" w:rsidRPr="00B16C75">
        <w:t>in the independent than the integrated task</w:t>
      </w:r>
      <w:r w:rsidR="00061B7B">
        <w:t xml:space="preserve">. </w:t>
      </w:r>
      <w:r w:rsidR="003D58AD">
        <w:t>D</w:t>
      </w:r>
      <w:r w:rsidR="00061B7B">
        <w:t xml:space="preserve">uring the independent task, they </w:t>
      </w:r>
      <w:r>
        <w:t xml:space="preserve">made </w:t>
      </w:r>
      <w:r w:rsidR="00061B7B">
        <w:t xml:space="preserve">more </w:t>
      </w:r>
      <w:r w:rsidR="00ED4B56">
        <w:t>looks to</w:t>
      </w:r>
      <w:r w:rsidR="00061B7B">
        <w:t xml:space="preserve"> and </w:t>
      </w:r>
      <w:r w:rsidR="00061B7B" w:rsidRPr="00B16C75">
        <w:t>spent more time viewing the writing window</w:t>
      </w:r>
      <w:r w:rsidR="00061B7B">
        <w:t xml:space="preserve">, and </w:t>
      </w:r>
      <w:r w:rsidR="00ED4B56">
        <w:t>made</w:t>
      </w:r>
      <w:r w:rsidR="00061B7B">
        <w:t xml:space="preserve"> more and longer forward saccades as well as longer backward saccades</w:t>
      </w:r>
      <w:r w:rsidR="00061B7B" w:rsidRPr="00B16C75">
        <w:t>.</w:t>
      </w:r>
      <w:r w:rsidR="00061B7B">
        <w:t xml:space="preserve"> T</w:t>
      </w:r>
      <w:r w:rsidR="00061B7B" w:rsidRPr="00B16C75">
        <w:t>he stimulated recall comments</w:t>
      </w:r>
      <w:r w:rsidR="003D58AD">
        <w:t xml:space="preserve"> revealed that</w:t>
      </w:r>
      <w:r w:rsidR="00061B7B" w:rsidRPr="00B16C75">
        <w:t xml:space="preserve"> participants used</w:t>
      </w:r>
      <w:r w:rsidR="00061B7B">
        <w:t xml:space="preserve"> relatively</w:t>
      </w:r>
      <w:r w:rsidR="00061B7B" w:rsidRPr="00B16C75">
        <w:t xml:space="preserve"> more pauses for planning (about one-third) in the independent than the integrated task (about one-fifth)</w:t>
      </w:r>
      <w:r w:rsidR="008E266F">
        <w:t xml:space="preserve">, and </w:t>
      </w:r>
      <w:r w:rsidR="008E266F" w:rsidRPr="00B16C75">
        <w:t xml:space="preserve">about 30 percent of </w:t>
      </w:r>
      <w:r w:rsidR="008E266F">
        <w:t xml:space="preserve">the </w:t>
      </w:r>
      <w:r w:rsidR="008E266F" w:rsidRPr="00B16C75">
        <w:t xml:space="preserve">pauses </w:t>
      </w:r>
      <w:r w:rsidR="008E266F">
        <w:t xml:space="preserve">on the integrated task </w:t>
      </w:r>
      <w:r w:rsidR="008E266F" w:rsidRPr="00B16C75">
        <w:t xml:space="preserve">were </w:t>
      </w:r>
      <w:r w:rsidR="008E266F">
        <w:t>linked to</w:t>
      </w:r>
      <w:r w:rsidR="008E266F" w:rsidRPr="00B16C75">
        <w:t xml:space="preserve"> resource use</w:t>
      </w:r>
      <w:r w:rsidR="00061B7B" w:rsidRPr="00B16C75">
        <w:t>.</w:t>
      </w:r>
      <w:r w:rsidR="00061B7B">
        <w:t xml:space="preserve"> </w:t>
      </w:r>
      <w:r w:rsidR="00061B7B" w:rsidRPr="00B16C75">
        <w:t>The three data sources converge</w:t>
      </w:r>
      <w:r w:rsidR="003D58AD">
        <w:t>d</w:t>
      </w:r>
      <w:r w:rsidR="00061B7B" w:rsidRPr="00B16C75">
        <w:t xml:space="preserve"> on the interpretation that, when working on the integrated task, participants spent </w:t>
      </w:r>
      <w:r w:rsidR="00061B7B">
        <w:t>proportionately more</w:t>
      </w:r>
      <w:r w:rsidR="00061B7B" w:rsidRPr="00B16C75">
        <w:t xml:space="preserve"> time viewing the reading text and/or notes that they had taken </w:t>
      </w:r>
      <w:r w:rsidR="003D58AD">
        <w:t>while</w:t>
      </w:r>
      <w:r w:rsidR="003D58AD" w:rsidRPr="00B16C75">
        <w:t xml:space="preserve"> </w:t>
      </w:r>
      <w:r w:rsidR="00061B7B" w:rsidRPr="00B16C75">
        <w:t>listening. This is consistent with the fewer eye-fixations</w:t>
      </w:r>
      <w:r w:rsidR="00061B7B">
        <w:t xml:space="preserve"> and saccades</w:t>
      </w:r>
      <w:r w:rsidR="00061B7B" w:rsidRPr="00B16C75">
        <w:t xml:space="preserve"> observed in the writing window and the lower active writing time for the integrated task. In other words, increased source use resulted in decreased time spent on writing. The availability of sources account</w:t>
      </w:r>
      <w:r w:rsidR="003D58AD">
        <w:t>s</w:t>
      </w:r>
      <w:r w:rsidR="00061B7B" w:rsidRPr="00B16C75">
        <w:t xml:space="preserve"> for the reduced time spent planning on the </w:t>
      </w:r>
      <w:r w:rsidR="00061B7B" w:rsidRPr="00B16C75">
        <w:lastRenderedPageBreak/>
        <w:t xml:space="preserve">integrated task, given that content could be mined from the reading text and </w:t>
      </w:r>
      <w:r w:rsidR="00A27B6F">
        <w:t>listening</w:t>
      </w:r>
      <w:r w:rsidR="00A27B6F" w:rsidRPr="00B16C75">
        <w:t xml:space="preserve"> </w:t>
      </w:r>
      <w:r w:rsidR="00061B7B" w:rsidRPr="00B16C75">
        <w:t xml:space="preserve">notes. No significant task type differences emerged for the </w:t>
      </w:r>
      <w:r w:rsidR="00A27B6F">
        <w:t xml:space="preserve">other </w:t>
      </w:r>
      <w:r w:rsidR="00061B7B" w:rsidRPr="00B16C75">
        <w:t>speed fluency, pausing</w:t>
      </w:r>
      <w:r w:rsidR="003D58AD">
        <w:t>,</w:t>
      </w:r>
      <w:r w:rsidR="00061B7B" w:rsidRPr="00B16C75">
        <w:t xml:space="preserve"> and eye-gaze measures. Neither did the stimulated recall comments find differences between time spent on translation (about a half) and monitoring (about a sixth) processes across the</w:t>
      </w:r>
      <w:r w:rsidR="00107D6E">
        <w:t xml:space="preserve"> </w:t>
      </w:r>
      <w:r w:rsidR="00061B7B" w:rsidRPr="00B16C75">
        <w:t xml:space="preserve">task types. These results suggest that, apart from using the source text and/or notes in the integrated task, L2 writers engaged in </w:t>
      </w:r>
      <w:r w:rsidR="00061B7B">
        <w:t>similar</w:t>
      </w:r>
      <w:r w:rsidR="00061B7B" w:rsidRPr="00B16C75">
        <w:t xml:space="preserve"> writing </w:t>
      </w:r>
      <w:r w:rsidR="00061B7B">
        <w:t>behaviours</w:t>
      </w:r>
      <w:r w:rsidR="00061B7B" w:rsidRPr="00B16C75">
        <w:t xml:space="preserve"> during the </w:t>
      </w:r>
      <w:r w:rsidR="008E266F">
        <w:t>two</w:t>
      </w:r>
      <w:r w:rsidR="00061B7B" w:rsidRPr="00B16C75">
        <w:t xml:space="preserve"> task</w:t>
      </w:r>
      <w:r w:rsidR="008E266F">
        <w:t xml:space="preserve"> type</w:t>
      </w:r>
      <w:r w:rsidR="00061B7B" w:rsidRPr="00B16C75">
        <w:t xml:space="preserve">s. </w:t>
      </w:r>
    </w:p>
    <w:p w14:paraId="029F1D7F" w14:textId="7FFFE8DD" w:rsidR="00BE51DC" w:rsidRDefault="00061B7B" w:rsidP="00C44027">
      <w:r w:rsidRPr="00B16C75">
        <w:t xml:space="preserve">Our results partially replicate previous research findings. </w:t>
      </w:r>
      <w:r w:rsidR="00BE51DC">
        <w:t>S</w:t>
      </w:r>
      <w:r w:rsidR="00BE51DC" w:rsidRPr="00B16C75">
        <w:t xml:space="preserve">imilar to </w:t>
      </w:r>
      <w:r w:rsidR="00BE51DC">
        <w:t>Barkaoui (</w:t>
      </w:r>
      <w:r w:rsidR="00BE51DC" w:rsidRPr="00B16C75">
        <w:t>2015</w:t>
      </w:r>
      <w:r w:rsidR="00BE51DC">
        <w:t>) and Plakans</w:t>
      </w:r>
      <w:r w:rsidR="00BE51DC" w:rsidRPr="00B16C75">
        <w:t xml:space="preserve"> </w:t>
      </w:r>
      <w:r w:rsidR="00BE51DC">
        <w:t>(</w:t>
      </w:r>
      <w:r w:rsidR="00BE51DC" w:rsidRPr="00B16C75">
        <w:t>2008), we observed that the largest proportion of the verbal protocol comments referred to source use on the integrated task</w:t>
      </w:r>
      <w:r w:rsidR="00BE51DC">
        <w:t xml:space="preserve">, and like </w:t>
      </w:r>
      <w:r w:rsidR="00BE51DC" w:rsidRPr="00B16C75">
        <w:t>Barkaoui (2015)</w:t>
      </w:r>
      <w:r w:rsidR="00107D6E">
        <w:t>,</w:t>
      </w:r>
      <w:r w:rsidR="00BE51DC">
        <w:t xml:space="preserve"> w</w:t>
      </w:r>
      <w:r w:rsidR="00BE51DC" w:rsidRPr="00B16C75">
        <w:t xml:space="preserve">e found </w:t>
      </w:r>
      <w:r w:rsidR="00107D6E">
        <w:t>more</w:t>
      </w:r>
      <w:r w:rsidR="00BE51DC" w:rsidRPr="00B16C75">
        <w:t xml:space="preserve"> planning-related comments during the independent tasks</w:t>
      </w:r>
      <w:r w:rsidR="00BE51DC">
        <w:t xml:space="preserve">. </w:t>
      </w:r>
      <w:r w:rsidR="00A27B6F">
        <w:t>Yet, o</w:t>
      </w:r>
      <w:r w:rsidR="00BE51DC">
        <w:t>ur</w:t>
      </w:r>
      <w:r w:rsidR="00BE51DC" w:rsidRPr="00B16C75">
        <w:t xml:space="preserve"> keystroke logging results run counter to Barkaoui’s (</w:t>
      </w:r>
      <w:r w:rsidR="00BE51DC">
        <w:t>2019</w:t>
      </w:r>
      <w:r w:rsidR="00BE51DC" w:rsidRPr="00B16C75">
        <w:t xml:space="preserve">) findings, where participants displayed differential pausing </w:t>
      </w:r>
      <w:r w:rsidR="00BE51DC">
        <w:t>behaviours</w:t>
      </w:r>
      <w:r w:rsidR="00BE51DC" w:rsidRPr="00B16C75">
        <w:t xml:space="preserve"> during TOEFL iBT independent and integrated tasks</w:t>
      </w:r>
      <w:r w:rsidR="00A27B6F">
        <w:t>.</w:t>
      </w:r>
      <w:r w:rsidR="00BE51DC">
        <w:t xml:space="preserve"> </w:t>
      </w:r>
      <w:r w:rsidR="00A16842">
        <w:t>Barkaoui’s</w:t>
      </w:r>
      <w:r w:rsidR="00BE51DC">
        <w:t xml:space="preserve"> independe</w:t>
      </w:r>
      <w:r w:rsidR="001C14AB">
        <w:t>n</w:t>
      </w:r>
      <w:r w:rsidR="00BE51DC">
        <w:t xml:space="preserve">t task elicited </w:t>
      </w:r>
      <w:r w:rsidR="00BE51DC" w:rsidRPr="00B16C75">
        <w:t xml:space="preserve">longer pauses between higher textual units, </w:t>
      </w:r>
      <w:r w:rsidR="00A16842">
        <w:t xml:space="preserve">suggesting that </w:t>
      </w:r>
      <w:r w:rsidR="00BE51DC" w:rsidRPr="00B16C75">
        <w:t xml:space="preserve">more </w:t>
      </w:r>
      <w:r w:rsidR="00A27B6F">
        <w:t xml:space="preserve">planning </w:t>
      </w:r>
      <w:r w:rsidR="00BE51DC" w:rsidRPr="00B16C75">
        <w:t xml:space="preserve">time </w:t>
      </w:r>
      <w:r w:rsidR="00A16842">
        <w:t>was</w:t>
      </w:r>
      <w:r w:rsidR="00BE51DC" w:rsidRPr="00B16C75">
        <w:t xml:space="preserve"> required</w:t>
      </w:r>
      <w:r w:rsidR="00BE51DC">
        <w:t xml:space="preserve"> (Schilperoord,</w:t>
      </w:r>
      <w:r w:rsidR="00BE51DC" w:rsidRPr="00B16C75">
        <w:t xml:space="preserve"> 1996).</w:t>
      </w:r>
      <w:r w:rsidRPr="00B16C75">
        <w:t xml:space="preserve"> </w:t>
      </w:r>
    </w:p>
    <w:p w14:paraId="21AB5921" w14:textId="3941F9ED" w:rsidR="00061B7B" w:rsidRPr="00B16C75" w:rsidRDefault="00061B7B" w:rsidP="00061B7B">
      <w:r w:rsidRPr="00B16C75">
        <w:t xml:space="preserve">  Although we found no task type effects for the pause measures, it is worth highlighting that, </w:t>
      </w:r>
      <w:r w:rsidR="00107D6E">
        <w:t>like</w:t>
      </w:r>
      <w:r w:rsidRPr="00B16C75">
        <w:t xml:space="preserve"> existing findings (e.g.</w:t>
      </w:r>
      <w:r>
        <w:t>, Révész et al.</w:t>
      </w:r>
      <w:r w:rsidR="001C14AB">
        <w:t>,</w:t>
      </w:r>
      <w:r w:rsidRPr="00B16C75">
        <w:t xml:space="preserve"> 2017</w:t>
      </w:r>
      <w:r w:rsidR="00F73637">
        <w:t>b</w:t>
      </w:r>
      <w:r w:rsidR="00A27B6F">
        <w:t>,</w:t>
      </w:r>
      <w:r>
        <w:t xml:space="preserve"> 2019; Spellman Miller</w:t>
      </w:r>
      <w:r w:rsidR="001C14AB">
        <w:t>,</w:t>
      </w:r>
      <w:r>
        <w:t xml:space="preserve"> </w:t>
      </w:r>
      <w:r w:rsidRPr="00B16C75">
        <w:t>200</w:t>
      </w:r>
      <w:r>
        <w:t>0</w:t>
      </w:r>
      <w:r w:rsidRPr="00B16C75">
        <w:t>), pause duration</w:t>
      </w:r>
      <w:r w:rsidR="00A27B6F">
        <w:t>s</w:t>
      </w:r>
      <w:r w:rsidRPr="00B16C75">
        <w:t xml:space="preserve"> </w:t>
      </w:r>
      <w:r w:rsidR="00A27B6F">
        <w:t>were</w:t>
      </w:r>
      <w:r w:rsidRPr="00B16C75">
        <w:t xml:space="preserve"> </w:t>
      </w:r>
      <w:r>
        <w:t>longer</w:t>
      </w:r>
      <w:r w:rsidRPr="00B16C75">
        <w:t xml:space="preserve"> between larger</w:t>
      </w:r>
      <w:r>
        <w:t xml:space="preserve"> (e.g., between sentences)</w:t>
      </w:r>
      <w:r w:rsidRPr="00B16C75">
        <w:t xml:space="preserve"> than </w:t>
      </w:r>
      <w:r>
        <w:t>smaller (e.g., within words)</w:t>
      </w:r>
      <w:r w:rsidRPr="00B16C75">
        <w:t xml:space="preserve"> textual units</w:t>
      </w:r>
      <w:r w:rsidR="00107D6E">
        <w:t>. Also, the</w:t>
      </w:r>
      <w:r w:rsidR="001C14AB" w:rsidRPr="00B16C75">
        <w:t xml:space="preserve"> stimulated recall comments</w:t>
      </w:r>
      <w:r w:rsidRPr="00B16C75">
        <w:t xml:space="preserve"> confirmed the assumption that pauses between </w:t>
      </w:r>
      <w:r>
        <w:t>smaller</w:t>
      </w:r>
      <w:r w:rsidRPr="00B16C75">
        <w:t xml:space="preserve"> and larger textual units tend to be associated with lower- and higher-order writing processes</w:t>
      </w:r>
      <w:r>
        <w:t>, respectively (Schilperoord</w:t>
      </w:r>
      <w:r w:rsidR="001C14AB">
        <w:t>,</w:t>
      </w:r>
      <w:r w:rsidRPr="00B16C75">
        <w:t xml:space="preserve"> 1996). </w:t>
      </w:r>
    </w:p>
    <w:p w14:paraId="45871E21" w14:textId="1D62B843" w:rsidR="00061B7B" w:rsidRPr="00B16C75" w:rsidRDefault="002C35DB" w:rsidP="00061B7B">
      <w:r>
        <w:t>Importantly, w</w:t>
      </w:r>
      <w:r w:rsidR="00061B7B" w:rsidRPr="00B16C75">
        <w:t xml:space="preserve">hen interpreting our findings for pause </w:t>
      </w:r>
      <w:r w:rsidR="00061B7B">
        <w:t>behaviours</w:t>
      </w:r>
      <w:r w:rsidR="00061B7B" w:rsidRPr="00B16C75">
        <w:t xml:space="preserve">, </w:t>
      </w:r>
      <w:r>
        <w:t>we have to</w:t>
      </w:r>
      <w:r w:rsidR="00061B7B" w:rsidRPr="00B16C75">
        <w:t xml:space="preserve"> consider that</w:t>
      </w:r>
      <w:r>
        <w:t xml:space="preserve"> we </w:t>
      </w:r>
      <w:r w:rsidR="00061B7B" w:rsidRPr="00B16C75">
        <w:t xml:space="preserve">used a </w:t>
      </w:r>
      <w:r>
        <w:t xml:space="preserve">200ms </w:t>
      </w:r>
      <w:r w:rsidR="00061B7B" w:rsidRPr="00B16C75">
        <w:t>pause threshold to better capture lower-level writing processes</w:t>
      </w:r>
      <w:r w:rsidR="00061B7B">
        <w:t xml:space="preserve"> (van Waes and Leijten</w:t>
      </w:r>
      <w:r w:rsidR="004C1AE6">
        <w:t>,</w:t>
      </w:r>
      <w:r w:rsidR="00061B7B" w:rsidRPr="00B16C75">
        <w:t xml:space="preserve"> 2015)</w:t>
      </w:r>
      <w:r w:rsidR="001C14AB">
        <w:t>.</w:t>
      </w:r>
      <w:r w:rsidR="005207D3">
        <w:t xml:space="preserve"> </w:t>
      </w:r>
      <w:r w:rsidR="001C14AB">
        <w:t>T</w:t>
      </w:r>
      <w:r w:rsidR="001C14AB" w:rsidRPr="00B16C75">
        <w:t xml:space="preserve">his </w:t>
      </w:r>
      <w:r w:rsidR="00061B7B" w:rsidRPr="00B16C75">
        <w:t xml:space="preserve">inevitably resulted in smaller average figures for speed fluency </w:t>
      </w:r>
      <w:r>
        <w:t xml:space="preserve">(e.g., </w:t>
      </w:r>
      <w:r w:rsidR="00061B7B" w:rsidRPr="00B16C75">
        <w:t>characters per P-burst</w:t>
      </w:r>
      <w:r>
        <w:t xml:space="preserve">: </w:t>
      </w:r>
      <w:r w:rsidR="00061B7B" w:rsidRPr="00B16C75">
        <w:rPr>
          <w:i/>
        </w:rPr>
        <w:t>M</w:t>
      </w:r>
      <w:r w:rsidR="00061B7B" w:rsidRPr="00B16C75">
        <w:t>=1.54)</w:t>
      </w:r>
      <w:r w:rsidR="001C14AB">
        <w:t xml:space="preserve"> compared to earlier work</w:t>
      </w:r>
      <w:r>
        <w:t xml:space="preserve"> using a 2-second threshold</w:t>
      </w:r>
      <w:r w:rsidR="00061B7B" w:rsidRPr="00B16C75">
        <w:t>. Indeed, when we apply the 2</w:t>
      </w:r>
      <w:r w:rsidR="00061B7B">
        <w:t>-</w:t>
      </w:r>
      <w:r w:rsidR="00061B7B" w:rsidRPr="00B16C75">
        <w:t>s</w:t>
      </w:r>
      <w:r w:rsidR="00061B7B">
        <w:t>econd</w:t>
      </w:r>
      <w:r w:rsidR="00061B7B" w:rsidRPr="00B16C75">
        <w:t xml:space="preserve"> threshold to our data, the mean values (independent: </w:t>
      </w:r>
      <w:r w:rsidR="00061B7B" w:rsidRPr="00B16C75">
        <w:rPr>
          <w:i/>
        </w:rPr>
        <w:t>M</w:t>
      </w:r>
      <w:r w:rsidR="00061B7B" w:rsidRPr="00B16C75">
        <w:t xml:space="preserve">=24.14; integrated: </w:t>
      </w:r>
      <w:r w:rsidR="00061B7B" w:rsidRPr="00B16C75">
        <w:rPr>
          <w:i/>
        </w:rPr>
        <w:t>M</w:t>
      </w:r>
      <w:r w:rsidR="00061B7B" w:rsidRPr="00B16C75">
        <w:t>=23.08) are comparable to those in Révész et al. (2017</w:t>
      </w:r>
      <w:r w:rsidR="00F73637">
        <w:t>b</w:t>
      </w:r>
      <w:r w:rsidR="001C14AB">
        <w:t xml:space="preserve">; </w:t>
      </w:r>
      <w:r w:rsidR="001C14AB" w:rsidRPr="00B16C75">
        <w:rPr>
          <w:i/>
        </w:rPr>
        <w:t>M</w:t>
      </w:r>
      <w:r w:rsidR="001C14AB">
        <w:t>=20</w:t>
      </w:r>
      <w:r w:rsidR="00061B7B" w:rsidRPr="00B16C75">
        <w:t>). The higher speed observed in van Waes and Leijten (2015</w:t>
      </w:r>
      <w:r w:rsidR="001C14AB">
        <w:t xml:space="preserve">, </w:t>
      </w:r>
      <w:r w:rsidR="001C14AB" w:rsidRPr="00B16C75">
        <w:rPr>
          <w:i/>
        </w:rPr>
        <w:t>M</w:t>
      </w:r>
      <w:r w:rsidR="001C14AB" w:rsidRPr="00B16C75">
        <w:t>=55</w:t>
      </w:r>
      <w:r w:rsidR="00061B7B" w:rsidRPr="00B16C75">
        <w:t xml:space="preserve">) may be explained by differences in proficiency and/or L1 background across the studies. </w:t>
      </w:r>
      <w:r>
        <w:t>A further</w:t>
      </w:r>
      <w:r w:rsidR="00061B7B" w:rsidRPr="00B16C75">
        <w:t xml:space="preserve"> result of applying a lower pause threshold</w:t>
      </w:r>
      <w:r>
        <w:t xml:space="preserve"> is that</w:t>
      </w:r>
      <w:r w:rsidR="00061B7B" w:rsidRPr="00B16C75">
        <w:t xml:space="preserve"> most pauses in our data occurred within words</w:t>
      </w:r>
      <w:r>
        <w:t>. This contrasts with</w:t>
      </w:r>
      <w:r w:rsidR="00061B7B" w:rsidRPr="00B16C75">
        <w:t xml:space="preserve"> previous work using a 2</w:t>
      </w:r>
      <w:r w:rsidR="00061B7B">
        <w:t>-</w:t>
      </w:r>
      <w:r w:rsidR="00061B7B" w:rsidRPr="00B16C75">
        <w:t>s</w:t>
      </w:r>
      <w:r w:rsidR="00061B7B">
        <w:t>econd</w:t>
      </w:r>
      <w:r w:rsidR="00061B7B" w:rsidRPr="00B16C75">
        <w:t xml:space="preserve"> threshold (e.g., </w:t>
      </w:r>
      <w:r w:rsidR="00061B7B">
        <w:t>Barkaoui</w:t>
      </w:r>
      <w:r w:rsidR="004C1AE6">
        <w:t>,</w:t>
      </w:r>
      <w:r w:rsidR="00061B7B" w:rsidRPr="00B16C75">
        <w:t xml:space="preserve"> </w:t>
      </w:r>
      <w:r w:rsidR="00061B7B">
        <w:t>2019</w:t>
      </w:r>
      <w:r w:rsidR="00061B7B" w:rsidRPr="00B16C75">
        <w:t xml:space="preserve">; </w:t>
      </w:r>
      <w:r w:rsidR="00061B7B">
        <w:t>Révész et al.</w:t>
      </w:r>
      <w:r w:rsidR="004C1AE6">
        <w:t>,</w:t>
      </w:r>
      <w:r w:rsidR="00061B7B" w:rsidRPr="00B16C75">
        <w:t xml:space="preserve"> 2017</w:t>
      </w:r>
      <w:r w:rsidR="00F73637">
        <w:t>b</w:t>
      </w:r>
      <w:r w:rsidR="00061B7B" w:rsidRPr="00B16C75">
        <w:t>), where pause frequency was highest between words. Again, applying a 2</w:t>
      </w:r>
      <w:r w:rsidR="00061B7B">
        <w:t>-</w:t>
      </w:r>
      <w:r w:rsidR="00061B7B" w:rsidRPr="00B16C75">
        <w:t>s</w:t>
      </w:r>
      <w:r w:rsidR="00061B7B">
        <w:t>econd</w:t>
      </w:r>
      <w:r w:rsidR="00061B7B" w:rsidRPr="00B16C75">
        <w:t xml:space="preserve"> threshold would bring our data in line with earlier work. </w:t>
      </w:r>
    </w:p>
    <w:p w14:paraId="7D8F2668" w14:textId="537929E9" w:rsidR="00127F48" w:rsidRDefault="00A16842" w:rsidP="00127F48">
      <w:r w:rsidRPr="00B16C75">
        <w:t xml:space="preserve">It is also </w:t>
      </w:r>
      <w:r w:rsidR="002A1EEB">
        <w:t>interesting</w:t>
      </w:r>
      <w:r w:rsidRPr="00B16C75">
        <w:t xml:space="preserve"> to </w:t>
      </w:r>
      <w:r w:rsidR="002A1EEB">
        <w:t>consider</w:t>
      </w:r>
      <w:r w:rsidRPr="00B16C75">
        <w:t xml:space="preserve"> </w:t>
      </w:r>
      <w:r w:rsidRPr="00052D6B">
        <w:t xml:space="preserve">what insights the eye tracking data offered </w:t>
      </w:r>
      <w:r w:rsidR="000969D1" w:rsidRPr="00052D6B">
        <w:t xml:space="preserve">in addition to the information we gained from the keystroke-logging and stimulated recall data. </w:t>
      </w:r>
      <w:r w:rsidR="0098071E">
        <w:t xml:space="preserve">We learnt </w:t>
      </w:r>
      <w:r w:rsidR="0098071E">
        <w:lastRenderedPageBreak/>
        <w:t>from the keystroke-logging data</w:t>
      </w:r>
      <w:r w:rsidR="006600C7">
        <w:t xml:space="preserve"> that the integrated task led </w:t>
      </w:r>
      <w:r w:rsidR="00B26D9B">
        <w:t xml:space="preserve">to </w:t>
      </w:r>
      <w:r w:rsidR="0098071E">
        <w:t xml:space="preserve">slower </w:t>
      </w:r>
      <w:r w:rsidR="006600C7">
        <w:t>writing and longer pauses</w:t>
      </w:r>
      <w:r w:rsidR="0098071E">
        <w:t>, and the stimulated recall data revealed that</w:t>
      </w:r>
      <w:r w:rsidR="006600C7">
        <w:t>, on the integrated task,</w:t>
      </w:r>
      <w:r w:rsidR="0098071E">
        <w:t xml:space="preserve"> about a third of the pauses were associated with resource use and</w:t>
      </w:r>
      <w:r w:rsidR="006600C7">
        <w:t xml:space="preserve"> </w:t>
      </w:r>
      <w:r w:rsidR="0098071E">
        <w:t xml:space="preserve">fewer pauses were </w:t>
      </w:r>
      <w:r w:rsidR="006600C7">
        <w:t>linked to</w:t>
      </w:r>
      <w:r w:rsidR="0098071E">
        <w:t xml:space="preserve"> planning. </w:t>
      </w:r>
      <w:r w:rsidR="006600C7">
        <w:t>On the one hand, the eye-tracking data, an objective measure, substantiated some of the patterns emerging from the subjective, stimulated recall comments</w:t>
      </w:r>
      <w:r w:rsidR="00127F48">
        <w:t>. T</w:t>
      </w:r>
      <w:r w:rsidR="006600C7">
        <w:t>he fewer visits and less time spent viewing the writing window during the integrated task is compatible with the stimulated recall finding</w:t>
      </w:r>
      <w:r w:rsidR="00B26D9B">
        <w:t xml:space="preserve"> that participants often consulted sources (outside the writing window) when they stopped writing. </w:t>
      </w:r>
      <w:r w:rsidR="00957969">
        <w:t xml:space="preserve">On the other hand, </w:t>
      </w:r>
      <w:r w:rsidR="000A6D8D">
        <w:t xml:space="preserve">the eye-tracking data yielded additional information that could not have been derived from keystroke-logging </w:t>
      </w:r>
      <w:r w:rsidR="002C35DB">
        <w:t>or</w:t>
      </w:r>
      <w:r w:rsidR="000A6D8D">
        <w:t xml:space="preserve"> stimulated recall</w:t>
      </w:r>
      <w:r w:rsidR="002C35DB">
        <w:t xml:space="preserve"> </w:t>
      </w:r>
      <w:r w:rsidR="000A6D8D">
        <w:t xml:space="preserve">alone. The fact that </w:t>
      </w:r>
      <w:r w:rsidR="00127F48">
        <w:t xml:space="preserve">the independent task generated </w:t>
      </w:r>
      <w:r w:rsidR="000A6D8D">
        <w:t>more</w:t>
      </w:r>
      <w:r w:rsidR="00127F48">
        <w:t xml:space="preserve"> planning-related comments as well as </w:t>
      </w:r>
      <w:r w:rsidR="000A6D8D">
        <w:t xml:space="preserve">more and longer saccades </w:t>
      </w:r>
      <w:r w:rsidR="002C35DB">
        <w:t>supports</w:t>
      </w:r>
      <w:r w:rsidR="00127F48">
        <w:t xml:space="preserve"> the interpretation that participants might have reread previously produced text for the purpose of generating new content. </w:t>
      </w:r>
    </w:p>
    <w:p w14:paraId="6B9BBB57" w14:textId="1201E021" w:rsidR="00061B7B" w:rsidRDefault="00061B7B" w:rsidP="00052D6B">
      <w:r w:rsidRPr="00B16C75">
        <w:t>The little eye-tracking research that exists on L2 writing processes has used different approaches to analys</w:t>
      </w:r>
      <w:r>
        <w:t>ing</w:t>
      </w:r>
      <w:r w:rsidRPr="00B16C75">
        <w:t xml:space="preserve"> eye-gaze </w:t>
      </w:r>
      <w:r>
        <w:t>behaviours</w:t>
      </w:r>
      <w:r w:rsidRPr="00B16C75">
        <w:t xml:space="preserve"> during writing (e.g., </w:t>
      </w:r>
      <w:r>
        <w:t>Chukharev-Hudilainen et al.</w:t>
      </w:r>
      <w:r w:rsidR="004C1AE6">
        <w:t>,</w:t>
      </w:r>
      <w:r>
        <w:t xml:space="preserve"> </w:t>
      </w:r>
      <w:r w:rsidRPr="00B16C75">
        <w:t xml:space="preserve">2019; </w:t>
      </w:r>
      <w:r w:rsidR="005701EC" w:rsidRPr="00B16C75">
        <w:t xml:space="preserve">Gánem-Gutiérrez </w:t>
      </w:r>
      <w:r w:rsidR="005701EC">
        <w:t>and Gilmore</w:t>
      </w:r>
      <w:r w:rsidR="004C1AE6">
        <w:t>,</w:t>
      </w:r>
      <w:r w:rsidR="005701EC">
        <w:t xml:space="preserve"> </w:t>
      </w:r>
      <w:r w:rsidR="005701EC" w:rsidRPr="00B16C75">
        <w:t>2018</w:t>
      </w:r>
      <w:r w:rsidR="005701EC">
        <w:t xml:space="preserve">; </w:t>
      </w:r>
      <w:r w:rsidRPr="00B16C75">
        <w:t>Révész et al.</w:t>
      </w:r>
      <w:r w:rsidR="004C1AE6">
        <w:t>,</w:t>
      </w:r>
      <w:r w:rsidRPr="00B16C75">
        <w:t xml:space="preserve"> 2017</w:t>
      </w:r>
      <w:r w:rsidR="00F73637">
        <w:t>b</w:t>
      </w:r>
      <w:r w:rsidR="004C1AE6">
        <w:t>,</w:t>
      </w:r>
      <w:r w:rsidRPr="00B16C75">
        <w:t xml:space="preserve"> </w:t>
      </w:r>
      <w:r>
        <w:t>2019</w:t>
      </w:r>
      <w:r w:rsidRPr="00B16C75">
        <w:t xml:space="preserve">), thus our findings cannot be directly </w:t>
      </w:r>
      <w:r w:rsidR="005207D3">
        <w:t xml:space="preserve">related </w:t>
      </w:r>
      <w:r w:rsidRPr="00B16C75">
        <w:t>to them.</w:t>
      </w:r>
      <w:r w:rsidR="00107D6E">
        <w:t xml:space="preserve"> It is</w:t>
      </w:r>
      <w:r w:rsidR="002A1EEB">
        <w:t xml:space="preserve"> worthwhile</w:t>
      </w:r>
      <w:r w:rsidR="00107D6E">
        <w:t>, however, to compare our results to those of L2 reading research</w:t>
      </w:r>
      <w:r w:rsidR="00052D6B" w:rsidRPr="00B16C75">
        <w:t>. Interestingly,</w:t>
      </w:r>
      <w:r w:rsidRPr="00B16C75">
        <w:t xml:space="preserve"> we observed considerably higher proportion of backward saccades (independent: </w:t>
      </w:r>
      <w:r w:rsidRPr="009537B0">
        <w:rPr>
          <w:i/>
        </w:rPr>
        <w:t>M</w:t>
      </w:r>
      <w:r w:rsidRPr="00B16C75">
        <w:t xml:space="preserve">=.48; integrated: </w:t>
      </w:r>
      <w:r w:rsidRPr="009537B0">
        <w:rPr>
          <w:i/>
        </w:rPr>
        <w:t>M</w:t>
      </w:r>
      <w:r w:rsidRPr="00B16C75">
        <w:t>=.47) than Brunfaut and McCray (</w:t>
      </w:r>
      <w:r w:rsidRPr="00B16C75">
        <w:rPr>
          <w:i/>
        </w:rPr>
        <w:t>M</w:t>
      </w:r>
      <w:r w:rsidRPr="00B16C75">
        <w:t>=.28), which supports the view that, compared to regular reading, rereading during writing serves different functions, such as generating new content, managing cohesion, and applying metacognitive revis</w:t>
      </w:r>
      <w:r>
        <w:t>ion strategies (Wengelin et al.</w:t>
      </w:r>
      <w:r w:rsidRPr="00B16C75">
        <w:t xml:space="preserve"> 2009).</w:t>
      </w:r>
    </w:p>
    <w:p w14:paraId="0351D8ED" w14:textId="75FBA036" w:rsidR="00A139E8" w:rsidRDefault="00A139E8" w:rsidP="00061B7B"/>
    <w:p w14:paraId="506EF343" w14:textId="77777777" w:rsidR="00061B7B" w:rsidRPr="0090210D" w:rsidRDefault="00061B7B" w:rsidP="00061B7B">
      <w:pPr>
        <w:pStyle w:val="Heading2"/>
      </w:pPr>
      <w:r>
        <w:t>The role of writing stage across independent and integrated tasks</w:t>
      </w:r>
    </w:p>
    <w:p w14:paraId="4B773884" w14:textId="599745E7" w:rsidR="00061B7B" w:rsidRPr="00B16C75" w:rsidRDefault="004C1AE6" w:rsidP="00061B7B">
      <w:r>
        <w:t>T</w:t>
      </w:r>
      <w:r w:rsidR="00061B7B" w:rsidRPr="00B16C75">
        <w:t>he analyses</w:t>
      </w:r>
      <w:r>
        <w:t xml:space="preserve"> tapping into the role of writing stage</w:t>
      </w:r>
      <w:r w:rsidR="00061B7B" w:rsidRPr="00B16C75">
        <w:t xml:space="preserve"> revealed that </w:t>
      </w:r>
      <w:r w:rsidR="00061B7B">
        <w:t>behaviours</w:t>
      </w:r>
      <w:r w:rsidR="00061B7B" w:rsidRPr="00B16C75">
        <w:t xml:space="preserve"> were considerably more varied during the integrated than the independent tasks</w:t>
      </w:r>
      <w:r w:rsidR="00AF31A3">
        <w:t xml:space="preserve"> (51 vs. 23 significant differences)</w:t>
      </w:r>
      <w:r w:rsidR="00061B7B" w:rsidRPr="00B16C75">
        <w:t>. Most differences set apart stage 1 and/or stage 5 from the middle stages.</w:t>
      </w:r>
    </w:p>
    <w:p w14:paraId="37BFFE5D" w14:textId="3154761A" w:rsidR="00061B7B" w:rsidRPr="00B16C75" w:rsidRDefault="00061B7B" w:rsidP="00061B7B">
      <w:r w:rsidRPr="00B16C75">
        <w:t xml:space="preserve">For the independent task, the initial stage was characterised by </w:t>
      </w:r>
      <w:r w:rsidRPr="00F67809">
        <w:t>slower writing</w:t>
      </w:r>
      <w:r>
        <w:t xml:space="preserve">, </w:t>
      </w:r>
      <w:r w:rsidRPr="00B16C75">
        <w:t>fewer pauses</w:t>
      </w:r>
      <w:r>
        <w:t>, and</w:t>
      </w:r>
      <w:r w:rsidRPr="00B16C75">
        <w:t xml:space="preserve"> </w:t>
      </w:r>
      <w:r>
        <w:t xml:space="preserve">shorter and fewer </w:t>
      </w:r>
      <w:r w:rsidRPr="00B16C75">
        <w:t>fixations</w:t>
      </w:r>
      <w:r>
        <w:t xml:space="preserve"> </w:t>
      </w:r>
      <w:r w:rsidRPr="00B16C75">
        <w:t>in the writing window than the middle stages</w:t>
      </w:r>
      <w:r w:rsidR="004C1AE6">
        <w:t>.</w:t>
      </w:r>
      <w:r w:rsidRPr="00B16C75">
        <w:t xml:space="preserve"> </w:t>
      </w:r>
      <w:r w:rsidR="004C1AE6">
        <w:t>S</w:t>
      </w:r>
      <w:r w:rsidRPr="00F67809">
        <w:t>tages 3 and 4</w:t>
      </w:r>
      <w:r w:rsidRPr="00B16C75">
        <w:t xml:space="preserve"> demonstrated </w:t>
      </w:r>
      <w:r>
        <w:t>faster</w:t>
      </w:r>
      <w:r w:rsidRPr="00B16C75">
        <w:t xml:space="preserve"> writing speed as compared to stage </w:t>
      </w:r>
      <w:r>
        <w:t>5</w:t>
      </w:r>
      <w:r w:rsidR="004C1AE6">
        <w:t>, and</w:t>
      </w:r>
      <w:r>
        <w:t xml:space="preserve"> </w:t>
      </w:r>
      <w:r w:rsidRPr="00F67809">
        <w:t>fewer saccades</w:t>
      </w:r>
      <w:r>
        <w:t xml:space="preserve"> were observed in stage 4 than stage 1. </w:t>
      </w:r>
      <w:r w:rsidRPr="00B16C75">
        <w:t xml:space="preserve">According to the stimulated recall data (elicited in relation to pausing), both planning- and translation-related comments demonstrated a small decrease </w:t>
      </w:r>
      <w:r w:rsidR="00AC6C66">
        <w:t>over time</w:t>
      </w:r>
      <w:r w:rsidRPr="00B16C75">
        <w:t xml:space="preserve">, whereas comments </w:t>
      </w:r>
      <w:r w:rsidR="00AC6C66">
        <w:t>on</w:t>
      </w:r>
      <w:r w:rsidR="00AC6C66" w:rsidRPr="00B16C75">
        <w:t xml:space="preserve"> </w:t>
      </w:r>
      <w:r w:rsidRPr="00B16C75">
        <w:t>monitoring increase</w:t>
      </w:r>
      <w:r w:rsidR="00AC6C66">
        <w:t>d</w:t>
      </w:r>
      <w:r w:rsidRPr="00B16C75">
        <w:t>. Taking the behavio</w:t>
      </w:r>
      <w:r>
        <w:t>u</w:t>
      </w:r>
      <w:r w:rsidRPr="00B16C75">
        <w:t xml:space="preserve">ral and verbal protocol data together, participants at stage 1 </w:t>
      </w:r>
      <w:r w:rsidR="00AC6C66">
        <w:t xml:space="preserve">were </w:t>
      </w:r>
      <w:r w:rsidR="00DB7666">
        <w:t>probably</w:t>
      </w:r>
      <w:r w:rsidR="00AC6C66">
        <w:t xml:space="preserve"> more in</w:t>
      </w:r>
      <w:r w:rsidRPr="00B16C75">
        <w:t xml:space="preserve"> a </w:t>
      </w:r>
      <w:r w:rsidRPr="00F67809">
        <w:t>'planning mode' than</w:t>
      </w:r>
      <w:r w:rsidRPr="00B16C75">
        <w:t xml:space="preserve"> during the </w:t>
      </w:r>
      <w:r w:rsidRPr="00B16C75">
        <w:lastRenderedPageBreak/>
        <w:t>middle stages</w:t>
      </w:r>
      <w:r w:rsidR="00913A1C">
        <w:t xml:space="preserve">, which </w:t>
      </w:r>
      <w:r w:rsidRPr="00B16C75">
        <w:t>result</w:t>
      </w:r>
      <w:r w:rsidR="00AC6C66">
        <w:t>ed</w:t>
      </w:r>
      <w:r w:rsidRPr="00B16C75">
        <w:t xml:space="preserve"> in </w:t>
      </w:r>
      <w:r w:rsidRPr="00F67809">
        <w:t>less</w:t>
      </w:r>
      <w:r w:rsidRPr="00B16C75">
        <w:t xml:space="preserve"> continuous writing than in </w:t>
      </w:r>
      <w:r w:rsidR="002A1EEB">
        <w:t>later</w:t>
      </w:r>
      <w:r w:rsidRPr="00B16C75">
        <w:t xml:space="preserve"> periods. </w:t>
      </w:r>
      <w:r w:rsidR="00913A1C">
        <w:t>Greater speed a</w:t>
      </w:r>
      <w:r w:rsidR="00913A1C" w:rsidRPr="00B16C75">
        <w:t xml:space="preserve">t </w:t>
      </w:r>
      <w:r w:rsidRPr="00B16C75">
        <w:t xml:space="preserve">stage 4 </w:t>
      </w:r>
      <w:r w:rsidR="00913A1C">
        <w:t>might reflect</w:t>
      </w:r>
      <w:r w:rsidRPr="00B16C75">
        <w:t xml:space="preserve"> that participants were trying to finish the task</w:t>
      </w:r>
      <w:r w:rsidR="00DB7666">
        <w:t xml:space="preserve"> and thus focus on text production. This interpretation is also compatible with the fewer saccades observed at Stage 4</w:t>
      </w:r>
      <w:r w:rsidR="002F13EE">
        <w:t>. As</w:t>
      </w:r>
      <w:r w:rsidR="00DB7666">
        <w:t xml:space="preserve"> participants were concerned with text production, they were less likely to reread previous texts</w:t>
      </w:r>
      <w:r w:rsidR="002F13EE">
        <w:t xml:space="preserve">, resulting in </w:t>
      </w:r>
      <w:r w:rsidR="00DB7666">
        <w:t>their eye-gazes remain</w:t>
      </w:r>
      <w:r w:rsidR="002F13EE">
        <w:t>ing</w:t>
      </w:r>
      <w:r w:rsidR="00DB7666">
        <w:t xml:space="preserve"> </w:t>
      </w:r>
      <w:r w:rsidR="002F13EE">
        <w:t xml:space="preserve">more often </w:t>
      </w:r>
      <w:r w:rsidR="00DB7666">
        <w:t>at the inscription point</w:t>
      </w:r>
      <w:r w:rsidR="00BC7B15">
        <w:t>. Then</w:t>
      </w:r>
      <w:r w:rsidRPr="00B16C75">
        <w:t xml:space="preserve">, at stage 5 </w:t>
      </w:r>
      <w:r w:rsidR="00BC7B15">
        <w:t xml:space="preserve">they </w:t>
      </w:r>
      <w:r w:rsidR="002F13EE">
        <w:t xml:space="preserve">likely </w:t>
      </w:r>
      <w:r w:rsidR="00BC7B15">
        <w:t xml:space="preserve">slowed down </w:t>
      </w:r>
      <w:r w:rsidR="00913A1C">
        <w:t>to focus on</w:t>
      </w:r>
      <w:r w:rsidRPr="00B16C75">
        <w:t xml:space="preserve"> rereading and monitoring</w:t>
      </w:r>
      <w:r w:rsidRPr="00F67809">
        <w:t>.</w:t>
      </w:r>
      <w:r w:rsidRPr="00B16C75">
        <w:t xml:space="preserve"> These results are consistent with Barkaoui (</w:t>
      </w:r>
      <w:r>
        <w:t>2019</w:t>
      </w:r>
      <w:r w:rsidRPr="00B16C75">
        <w:t>)</w:t>
      </w:r>
      <w:r w:rsidR="002A1EEB">
        <w:t>,</w:t>
      </w:r>
      <w:r w:rsidR="002C35DB">
        <w:t xml:space="preserve"> who</w:t>
      </w:r>
      <w:r w:rsidRPr="00B16C75">
        <w:t xml:space="preserve"> observed fewer pauses initially on a TOEFL iBT independent task</w:t>
      </w:r>
      <w:r w:rsidR="00F104FC">
        <w:t>, and others</w:t>
      </w:r>
      <w:r w:rsidR="002C35DB">
        <w:t>, who</w:t>
      </w:r>
      <w:r w:rsidR="00F104FC">
        <w:t xml:space="preserve"> </w:t>
      </w:r>
      <w:r w:rsidRPr="00B16C75">
        <w:t>found that planning decreased from the initial to later</w:t>
      </w:r>
      <w:r w:rsidR="002C35DB">
        <w:t xml:space="preserve"> writing</w:t>
      </w:r>
      <w:r w:rsidRPr="00B16C75">
        <w:t xml:space="preserve"> stages </w:t>
      </w:r>
      <w:r>
        <w:t>(Barkaoui 2015; Roca de Larios et al.</w:t>
      </w:r>
      <w:r w:rsidRPr="00B16C75">
        <w:t xml:space="preserve"> 2008; Til</w:t>
      </w:r>
      <w:r>
        <w:t>l</w:t>
      </w:r>
      <w:r w:rsidRPr="00B16C75">
        <w:t>e</w:t>
      </w:r>
      <w:r>
        <w:t>ma 2012; Van Weijen</w:t>
      </w:r>
      <w:r w:rsidRPr="00B16C75">
        <w:t xml:space="preserve"> 200</w:t>
      </w:r>
      <w:r>
        <w:t>9</w:t>
      </w:r>
      <w:r w:rsidRPr="00B16C75">
        <w:t xml:space="preserve">). </w:t>
      </w:r>
    </w:p>
    <w:p w14:paraId="736AA232" w14:textId="1D8B1702" w:rsidR="00DC203E" w:rsidRDefault="00061B7B" w:rsidP="00061B7B">
      <w:r w:rsidRPr="00520F49">
        <w:t>The integrated task reveals a somewhat more varied picture</w:t>
      </w:r>
      <w:r w:rsidRPr="00B16C75">
        <w:t xml:space="preserve">. </w:t>
      </w:r>
      <w:r w:rsidR="00F104FC">
        <w:t>According to t</w:t>
      </w:r>
      <w:r w:rsidRPr="00B16C75">
        <w:t>he eye-gaze data</w:t>
      </w:r>
      <w:r w:rsidR="002A1EEB">
        <w:t>,</w:t>
      </w:r>
      <w:r w:rsidRPr="00B16C75">
        <w:t xml:space="preserve"> participants spent less time viewing the writing window</w:t>
      </w:r>
      <w:r w:rsidR="00F104FC">
        <w:t xml:space="preserve"> at stage 1 </w:t>
      </w:r>
      <w:r w:rsidRPr="00B16C75">
        <w:t xml:space="preserve">than at later stages. Pause frequency, at all locations, was highest at stages 2 and 3. At stage 5, participants viewed the writing window more often than previously, reflected in higher total fixation and counts; </w:t>
      </w:r>
      <w:r>
        <w:t xml:space="preserve">and </w:t>
      </w:r>
      <w:r w:rsidRPr="00B16C75">
        <w:t xml:space="preserve">moved more within the text, evidenced in greater number of forward and backward saccades. The stimulated recall comments revealed </w:t>
      </w:r>
      <w:r w:rsidR="005207D3">
        <w:t>a decrease in</w:t>
      </w:r>
      <w:r w:rsidR="005207D3" w:rsidRPr="00B16C75">
        <w:t xml:space="preserve"> </w:t>
      </w:r>
      <w:r w:rsidRPr="00B16C75">
        <w:t>translation</w:t>
      </w:r>
      <w:r w:rsidR="00F104FC">
        <w:t xml:space="preserve"> and resource use</w:t>
      </w:r>
      <w:r w:rsidRPr="00B16C75">
        <w:t xml:space="preserve"> </w:t>
      </w:r>
      <w:r w:rsidR="00F104FC">
        <w:t>but</w:t>
      </w:r>
      <w:r w:rsidR="00FA1ADA">
        <w:t xml:space="preserve"> </w:t>
      </w:r>
      <w:r w:rsidRPr="00B16C75">
        <w:t>an increase in</w:t>
      </w:r>
      <w:r w:rsidR="00F104FC">
        <w:t xml:space="preserve"> planning and</w:t>
      </w:r>
      <w:r w:rsidRPr="00B16C75">
        <w:t xml:space="preserve"> monitoring</w:t>
      </w:r>
      <w:r w:rsidR="00F104FC">
        <w:t xml:space="preserve"> at </w:t>
      </w:r>
      <w:r w:rsidR="009D3225">
        <w:t>later</w:t>
      </w:r>
      <w:r w:rsidR="00F104FC">
        <w:t xml:space="preserve"> stages</w:t>
      </w:r>
      <w:r w:rsidRPr="00B16C75">
        <w:t xml:space="preserve">. </w:t>
      </w:r>
    </w:p>
    <w:p w14:paraId="50AA8EAD" w14:textId="301D8AEB" w:rsidR="00EC0719" w:rsidRDefault="00DE498E" w:rsidP="00061B7B">
      <w:r>
        <w:t>Triangulating these</w:t>
      </w:r>
      <w:r w:rsidRPr="00B16C75">
        <w:t xml:space="preserve"> </w:t>
      </w:r>
      <w:r>
        <w:t>findings we may infer</w:t>
      </w:r>
      <w:r w:rsidR="00061B7B" w:rsidRPr="00B16C75">
        <w:t xml:space="preserve"> t</w:t>
      </w:r>
      <w:r w:rsidR="009D3225">
        <w:t xml:space="preserve">hat, as expected, during stage 1 </w:t>
      </w:r>
      <w:r w:rsidR="00061B7B" w:rsidRPr="00B16C75">
        <w:t>participants focused</w:t>
      </w:r>
      <w:r w:rsidR="00F104FC">
        <w:t xml:space="preserve"> </w:t>
      </w:r>
      <w:r w:rsidR="00061B7B" w:rsidRPr="00B16C75">
        <w:t>on reading</w:t>
      </w:r>
      <w:r w:rsidR="00F104FC">
        <w:t xml:space="preserve"> the source</w:t>
      </w:r>
      <w:r w:rsidR="00061B7B" w:rsidRPr="00B16C75">
        <w:t xml:space="preserve"> text and/or notes</w:t>
      </w:r>
      <w:r w:rsidR="00F104FC">
        <w:t>.</w:t>
      </w:r>
      <w:r w:rsidR="00061B7B" w:rsidRPr="00B16C75">
        <w:t xml:space="preserve"> In stages 2 to 4 they primarily engaged in text construction involving both higher- and lower-order writing processes. </w:t>
      </w:r>
      <w:r w:rsidR="00F104FC">
        <w:t>A</w:t>
      </w:r>
      <w:r w:rsidR="00061B7B" w:rsidRPr="00B16C75">
        <w:t>t stage 5</w:t>
      </w:r>
      <w:r w:rsidR="00F104FC">
        <w:t>,</w:t>
      </w:r>
      <w:r w:rsidR="00061B7B" w:rsidRPr="00B16C75">
        <w:t xml:space="preserve"> participant</w:t>
      </w:r>
      <w:r w:rsidR="00061B7B">
        <w:t>s</w:t>
      </w:r>
      <w:r w:rsidR="00061B7B" w:rsidRPr="00B16C75">
        <w:t xml:space="preserve"> </w:t>
      </w:r>
      <w:r>
        <w:t>a</w:t>
      </w:r>
      <w:r w:rsidR="0087734C">
        <w:t>llocated</w:t>
      </w:r>
      <w:r>
        <w:t xml:space="preserve"> most of their</w:t>
      </w:r>
      <w:r w:rsidR="0087734C">
        <w:t xml:space="preserve"> </w:t>
      </w:r>
      <w:r w:rsidR="00061B7B" w:rsidRPr="00B16C75">
        <w:t>attention to their text</w:t>
      </w:r>
      <w:r w:rsidR="00061B7B">
        <w:t>,</w:t>
      </w:r>
      <w:r w:rsidR="00061B7B" w:rsidRPr="00B16C75">
        <w:t xml:space="preserve"> probably to monitor and revise their summaries to ensure that it reflect</w:t>
      </w:r>
      <w:r w:rsidR="00061B7B">
        <w:t>ed</w:t>
      </w:r>
      <w:r w:rsidR="00061B7B" w:rsidRPr="00B16C75">
        <w:t xml:space="preserve"> their intended content. These patterns are well</w:t>
      </w:r>
      <w:r w:rsidR="00061B7B">
        <w:t>-</w:t>
      </w:r>
      <w:r w:rsidR="00061B7B" w:rsidRPr="00B16C75">
        <w:t>aligned with previous research on integrated tasks</w:t>
      </w:r>
      <w:r>
        <w:t xml:space="preserve">, </w:t>
      </w:r>
      <w:r w:rsidR="009D3225">
        <w:t xml:space="preserve">which </w:t>
      </w:r>
      <w:r>
        <w:t>report</w:t>
      </w:r>
      <w:r w:rsidR="0073434B">
        <w:t>s</w:t>
      </w:r>
      <w:r>
        <w:t xml:space="preserve"> </w:t>
      </w:r>
      <w:r w:rsidR="0073434B">
        <w:t>greater</w:t>
      </w:r>
      <w:r w:rsidR="00061B7B" w:rsidRPr="00B16C75">
        <w:t xml:space="preserve"> source use </w:t>
      </w:r>
      <w:r w:rsidR="0073434B">
        <w:t>at</w:t>
      </w:r>
      <w:r w:rsidR="00061B7B" w:rsidRPr="00B16C75">
        <w:t xml:space="preserve"> initial stages of writing, increasing attention to own text construction in middle stages, and a primary focus on revision in the last stage</w:t>
      </w:r>
      <w:r>
        <w:t xml:space="preserve"> (</w:t>
      </w:r>
      <w:r w:rsidRPr="00B16C75">
        <w:t>Barkaoui</w:t>
      </w:r>
      <w:r>
        <w:t xml:space="preserve">, </w:t>
      </w:r>
      <w:r w:rsidRPr="00B16C75">
        <w:t xml:space="preserve">2015, </w:t>
      </w:r>
      <w:r>
        <w:t xml:space="preserve">2019; </w:t>
      </w:r>
      <w:r w:rsidRPr="00B16C75">
        <w:t>Leijten et al.</w:t>
      </w:r>
      <w:r>
        <w:t xml:space="preserve">, </w:t>
      </w:r>
      <w:r w:rsidRPr="00B16C75">
        <w:t>2019)</w:t>
      </w:r>
      <w:r w:rsidR="00061B7B" w:rsidRPr="00B16C75">
        <w:t>.</w:t>
      </w:r>
      <w:r w:rsidR="0073434B">
        <w:t xml:space="preserve"> </w:t>
      </w:r>
      <w:r w:rsidR="009D3225">
        <w:t>T</w:t>
      </w:r>
      <w:r w:rsidR="0073434B">
        <w:t xml:space="preserve">he addition of eye-gaze data </w:t>
      </w:r>
      <w:r w:rsidR="009D3225">
        <w:t xml:space="preserve">helped us confirm an </w:t>
      </w:r>
      <w:r w:rsidR="0073434B">
        <w:t>initial visual focus on the source text and greater</w:t>
      </w:r>
      <w:r w:rsidR="002B7203">
        <w:t xml:space="preserve"> visual engagement with </w:t>
      </w:r>
      <w:r w:rsidR="009D3225">
        <w:t xml:space="preserve">participants’ </w:t>
      </w:r>
      <w:r w:rsidR="002B7203">
        <w:t>own text</w:t>
      </w:r>
      <w:r w:rsidR="009D3225">
        <w:t>s</w:t>
      </w:r>
      <w:r w:rsidR="002B7203">
        <w:t xml:space="preserve"> towards the end</w:t>
      </w:r>
      <w:r w:rsidR="009D3225">
        <w:t xml:space="preserve"> of writing</w:t>
      </w:r>
      <w:r w:rsidR="002B7203">
        <w:t>.</w:t>
      </w:r>
      <w:r w:rsidR="0073434B">
        <w:t xml:space="preserve"> </w:t>
      </w:r>
    </w:p>
    <w:p w14:paraId="5B8E0A87" w14:textId="526D92EE" w:rsidR="00061B7B" w:rsidRPr="00B16C75" w:rsidRDefault="00061B7B" w:rsidP="00061B7B">
      <w:r w:rsidRPr="00B16C75">
        <w:t xml:space="preserve"> </w:t>
      </w:r>
    </w:p>
    <w:p w14:paraId="7D6CCE19" w14:textId="6CE5F47D" w:rsidR="00A14799" w:rsidRPr="00B16C75" w:rsidRDefault="00A14799" w:rsidP="006520D2">
      <w:pPr>
        <w:pStyle w:val="Heading2"/>
      </w:pPr>
      <w:r w:rsidRPr="00B16C75">
        <w:t xml:space="preserve">Limitations and </w:t>
      </w:r>
      <w:r w:rsidR="009537B0">
        <w:t>d</w:t>
      </w:r>
      <w:r w:rsidRPr="00B16C75">
        <w:t xml:space="preserve">irections for </w:t>
      </w:r>
      <w:r w:rsidR="009537B0">
        <w:t>f</w:t>
      </w:r>
      <w:r w:rsidRPr="00B16C75">
        <w:t xml:space="preserve">uture </w:t>
      </w:r>
      <w:r w:rsidR="009537B0">
        <w:t>w</w:t>
      </w:r>
      <w:r w:rsidRPr="00B16C75">
        <w:t>ork</w:t>
      </w:r>
    </w:p>
    <w:p w14:paraId="2FADDC91" w14:textId="19D2DC7A" w:rsidR="004B0A62" w:rsidRDefault="00B809D9" w:rsidP="00126E0A">
      <w:r w:rsidRPr="00B16C75">
        <w:t>This study has a number of limitations.</w:t>
      </w:r>
      <w:r w:rsidR="009D3225">
        <w:t xml:space="preserve"> O</w:t>
      </w:r>
      <w:r w:rsidR="001A0508">
        <w:t>ur participant</w:t>
      </w:r>
      <w:r w:rsidR="002B7203">
        <w:t xml:space="preserve">s were London-based </w:t>
      </w:r>
      <w:r w:rsidR="004B0A62">
        <w:t>C</w:t>
      </w:r>
      <w:r w:rsidR="001A0508">
        <w:t>hinese</w:t>
      </w:r>
      <w:r w:rsidR="00735716">
        <w:t xml:space="preserve"> </w:t>
      </w:r>
      <w:r w:rsidR="005016F6">
        <w:t>university</w:t>
      </w:r>
      <w:r w:rsidR="001A0508">
        <w:t xml:space="preserve"> students</w:t>
      </w:r>
      <w:r w:rsidR="009D3225">
        <w:t>, which</w:t>
      </w:r>
      <w:r w:rsidR="002B7203">
        <w:t xml:space="preserve"> affect</w:t>
      </w:r>
      <w:r w:rsidR="009D3225">
        <w:t>s</w:t>
      </w:r>
      <w:r w:rsidR="00735716">
        <w:t xml:space="preserve"> generalisability to </w:t>
      </w:r>
      <w:r w:rsidR="00520F49">
        <w:t xml:space="preserve">other </w:t>
      </w:r>
      <w:r w:rsidR="00735716">
        <w:t xml:space="preserve">populations. </w:t>
      </w:r>
      <w:r w:rsidR="004B0A62">
        <w:t>Next</w:t>
      </w:r>
      <w:r w:rsidR="00735716">
        <w:t>,</w:t>
      </w:r>
      <w:r w:rsidR="00DB1F3C">
        <w:t xml:space="preserve"> </w:t>
      </w:r>
      <w:r w:rsidR="002B7203">
        <w:t xml:space="preserve">participants did not complete the </w:t>
      </w:r>
      <w:r w:rsidR="004B0A62">
        <w:t xml:space="preserve">TOEFL </w:t>
      </w:r>
      <w:r w:rsidR="00DB1F3C">
        <w:t xml:space="preserve">iBT </w:t>
      </w:r>
      <w:r w:rsidR="004B0A62">
        <w:t>test</w:t>
      </w:r>
      <w:r w:rsidR="00735716">
        <w:t xml:space="preserve"> under high-stakes </w:t>
      </w:r>
      <w:r w:rsidR="002B7203">
        <w:t>circumstances</w:t>
      </w:r>
      <w:r w:rsidR="004B0A62">
        <w:t xml:space="preserve">. </w:t>
      </w:r>
      <w:r w:rsidR="002B7203">
        <w:t>Accordingly,</w:t>
      </w:r>
      <w:r w:rsidR="004B0A62">
        <w:t xml:space="preserve"> our results may not transfer to real </w:t>
      </w:r>
      <w:r w:rsidR="00735716">
        <w:t>test</w:t>
      </w:r>
      <w:r w:rsidR="004B0A62">
        <w:t>ing</w:t>
      </w:r>
      <w:r w:rsidR="00735716">
        <w:t xml:space="preserve"> conditions</w:t>
      </w:r>
      <w:r w:rsidR="00DB1F3C">
        <w:t>.</w:t>
      </w:r>
      <w:r w:rsidR="00A820AE">
        <w:t xml:space="preserve"> </w:t>
      </w:r>
    </w:p>
    <w:p w14:paraId="72756F3A" w14:textId="38DDC9DD" w:rsidR="005016F6" w:rsidRDefault="005019E4" w:rsidP="005016F6">
      <w:r>
        <w:lastRenderedPageBreak/>
        <w:t xml:space="preserve">A number of limitations pertain to the </w:t>
      </w:r>
      <w:r w:rsidR="005016F6">
        <w:t xml:space="preserve">eye-tracking </w:t>
      </w:r>
      <w:r>
        <w:t>methodology. W</w:t>
      </w:r>
      <w:r w:rsidR="00DD6D61" w:rsidRPr="00B16C75">
        <w:t xml:space="preserve">e utilised relatively </w:t>
      </w:r>
      <w:r w:rsidR="00FA1ADA">
        <w:t>coarse</w:t>
      </w:r>
      <w:r w:rsidR="00FA1ADA" w:rsidRPr="00B16C75">
        <w:t xml:space="preserve"> </w:t>
      </w:r>
      <w:r w:rsidR="00DD6D61" w:rsidRPr="00B16C75">
        <w:t xml:space="preserve">eye-gaze measures focusing on the </w:t>
      </w:r>
      <w:r w:rsidR="005016F6">
        <w:t xml:space="preserve">whole </w:t>
      </w:r>
      <w:r w:rsidR="00DD6D61" w:rsidRPr="00B16C75">
        <w:t>writing window</w:t>
      </w:r>
      <w:r w:rsidR="002B7203">
        <w:t xml:space="preserve">. </w:t>
      </w:r>
      <w:r w:rsidR="005016F6">
        <w:t>Word-level analyses were not possible, g</w:t>
      </w:r>
      <w:r w:rsidR="00DD6D61" w:rsidRPr="00B16C75">
        <w:t>iven</w:t>
      </w:r>
      <w:r w:rsidR="002B7203">
        <w:t xml:space="preserve"> that</w:t>
      </w:r>
      <w:r w:rsidR="00DD6D61" w:rsidRPr="00B16C75">
        <w:t xml:space="preserve"> </w:t>
      </w:r>
      <w:r w:rsidR="009E0250" w:rsidRPr="00B16C75">
        <w:t xml:space="preserve">the design of the TOEFL iBT </w:t>
      </w:r>
      <w:r w:rsidR="00D9791D">
        <w:t>platform</w:t>
      </w:r>
      <w:r w:rsidR="002B7203">
        <w:t xml:space="preserve"> did not provide</w:t>
      </w:r>
      <w:r w:rsidR="00DD6D61" w:rsidRPr="00B16C75">
        <w:t xml:space="preserve"> sufficient</w:t>
      </w:r>
      <w:r w:rsidR="009E0250" w:rsidRPr="00B16C75">
        <w:t xml:space="preserve"> white space between words and lines</w:t>
      </w:r>
      <w:r w:rsidR="00520F49">
        <w:t>,</w:t>
      </w:r>
      <w:r w:rsidR="009E0250" w:rsidRPr="00B16C75">
        <w:t xml:space="preserve"> </w:t>
      </w:r>
      <w:r w:rsidR="002B7203">
        <w:t>nor was</w:t>
      </w:r>
      <w:r w:rsidR="002B7203" w:rsidRPr="00B16C75">
        <w:t xml:space="preserve"> </w:t>
      </w:r>
      <w:r w:rsidR="009E0250" w:rsidRPr="00B16C75">
        <w:t xml:space="preserve">the font size </w:t>
      </w:r>
      <w:r w:rsidR="002B7203">
        <w:t>large enough</w:t>
      </w:r>
      <w:r w:rsidR="009E0250" w:rsidRPr="00B16C75">
        <w:t xml:space="preserve"> (cf. </w:t>
      </w:r>
      <w:r w:rsidR="008A0C74">
        <w:rPr>
          <w:rStyle w:val="IntenseEmphasis"/>
          <w:i w:val="0"/>
          <w:color w:val="000000"/>
        </w:rPr>
        <w:t>Chukharev-Hudilainen et al.</w:t>
      </w:r>
      <w:r w:rsidR="009E0250" w:rsidRPr="00B16C75">
        <w:rPr>
          <w:rStyle w:val="IntenseEmphasis"/>
          <w:i w:val="0"/>
          <w:color w:val="000000"/>
        </w:rPr>
        <w:t xml:space="preserve"> </w:t>
      </w:r>
      <w:r w:rsidR="00562D93">
        <w:rPr>
          <w:rStyle w:val="IntenseEmphasis"/>
          <w:i w:val="0"/>
          <w:color w:val="000000"/>
        </w:rPr>
        <w:t>2019</w:t>
      </w:r>
      <w:r w:rsidR="009E0250" w:rsidRPr="00B16C75">
        <w:rPr>
          <w:rStyle w:val="IntenseEmphasis"/>
          <w:i w:val="0"/>
          <w:color w:val="000000"/>
        </w:rPr>
        <w:t>;</w:t>
      </w:r>
      <w:r w:rsidR="009E0250" w:rsidRPr="00B16C75">
        <w:rPr>
          <w:shd w:val="clear" w:color="auto" w:fill="FFFFFF"/>
        </w:rPr>
        <w:t xml:space="preserve"> Révész</w:t>
      </w:r>
      <w:r w:rsidR="008A0C74">
        <w:t xml:space="preserve"> et al.</w:t>
      </w:r>
      <w:r w:rsidR="009E0250" w:rsidRPr="00B16C75">
        <w:t xml:space="preserve"> 2017</w:t>
      </w:r>
      <w:r w:rsidR="00F73637">
        <w:t>b</w:t>
      </w:r>
      <w:r w:rsidR="00DC203E">
        <w:t>,</w:t>
      </w:r>
      <w:r w:rsidR="009E0250" w:rsidRPr="00B16C75">
        <w:t xml:space="preserve"> </w:t>
      </w:r>
      <w:r w:rsidR="00562D93">
        <w:t>2019</w:t>
      </w:r>
      <w:r w:rsidR="009E0250" w:rsidRPr="00B16C75">
        <w:t>)</w:t>
      </w:r>
      <w:r w:rsidR="002B7203">
        <w:t>.</w:t>
      </w:r>
      <w:r w:rsidR="00DD6D61" w:rsidRPr="00B16C75">
        <w:t xml:space="preserve"> </w:t>
      </w:r>
      <w:r w:rsidR="00E47E2F">
        <w:t xml:space="preserve">Another artefact of the test setup </w:t>
      </w:r>
      <w:r w:rsidR="009D3225">
        <w:t xml:space="preserve">was </w:t>
      </w:r>
      <w:r w:rsidR="00E47E2F">
        <w:t>that</w:t>
      </w:r>
      <w:r w:rsidR="009D3225">
        <w:t>,</w:t>
      </w:r>
      <w:r w:rsidR="00E47E2F">
        <w:t xml:space="preserve"> for the independent task, the space where the reading text </w:t>
      </w:r>
      <w:r w:rsidR="009D3225">
        <w:t xml:space="preserve">was positioned </w:t>
      </w:r>
      <w:r w:rsidR="00E47E2F">
        <w:t>in the integrated task</w:t>
      </w:r>
      <w:r w:rsidR="009D3225">
        <w:t xml:space="preserve"> remained</w:t>
      </w:r>
      <w:r w:rsidR="00E47E2F">
        <w:t xml:space="preserve"> empty. </w:t>
      </w:r>
      <w:r w:rsidR="005016F6">
        <w:t>Thus</w:t>
      </w:r>
      <w:r w:rsidR="00E47E2F">
        <w:t xml:space="preserve">, </w:t>
      </w:r>
      <w:r w:rsidR="009D3225">
        <w:t xml:space="preserve">an increased </w:t>
      </w:r>
      <w:r w:rsidR="00E47E2F">
        <w:t>attention to the writing window</w:t>
      </w:r>
      <w:r w:rsidR="009D3225">
        <w:t xml:space="preserve"> on the independent task</w:t>
      </w:r>
      <w:r w:rsidR="00E47E2F">
        <w:t xml:space="preserve"> </w:t>
      </w:r>
      <w:r w:rsidR="009D3225">
        <w:t>was not unexpected</w:t>
      </w:r>
      <w:r w:rsidR="00E47E2F">
        <w:t xml:space="preserve">. </w:t>
      </w:r>
      <w:r w:rsidR="00DC203E">
        <w:t>Furthermore,</w:t>
      </w:r>
      <w:r>
        <w:t xml:space="preserve"> d</w:t>
      </w:r>
      <w:r w:rsidR="00126E0A" w:rsidRPr="00B16C75">
        <w:t>ue to space limitations</w:t>
      </w:r>
      <w:r w:rsidR="00E47E2F">
        <w:t>,</w:t>
      </w:r>
      <w:r w:rsidR="00126E0A" w:rsidRPr="00B16C75">
        <w:t xml:space="preserve"> we </w:t>
      </w:r>
      <w:r w:rsidR="00520F49">
        <w:t xml:space="preserve">restricted </w:t>
      </w:r>
      <w:r>
        <w:t>the eye-gaze</w:t>
      </w:r>
      <w:r w:rsidR="00520F49">
        <w:t xml:space="preserve"> analys</w:t>
      </w:r>
      <w:r>
        <w:t>es</w:t>
      </w:r>
      <w:r w:rsidR="00DC203E">
        <w:t xml:space="preserve"> </w:t>
      </w:r>
      <w:r>
        <w:t>to</w:t>
      </w:r>
      <w:r w:rsidR="00520F49">
        <w:t xml:space="preserve"> the writing window only.</w:t>
      </w:r>
      <w:r w:rsidR="00E47E2F">
        <w:t xml:space="preserve"> </w:t>
      </w:r>
      <w:r w:rsidR="00520F49">
        <w:t>In our future work</w:t>
      </w:r>
      <w:r w:rsidR="005016F6">
        <w:t>,</w:t>
      </w:r>
      <w:r w:rsidR="00520F49">
        <w:t xml:space="preserve"> we aim to report on gaze information</w:t>
      </w:r>
      <w:r w:rsidR="00126E0A" w:rsidRPr="00B16C75">
        <w:t xml:space="preserve"> for the reading window (integrated task only), directions and question</w:t>
      </w:r>
      <w:r w:rsidR="00520F49">
        <w:t>, as well as</w:t>
      </w:r>
      <w:r w:rsidR="00126E0A" w:rsidRPr="00B16C75">
        <w:t xml:space="preserve"> switching </w:t>
      </w:r>
      <w:r w:rsidR="006F078C">
        <w:t>behaviours</w:t>
      </w:r>
      <w:r w:rsidR="00126E0A" w:rsidRPr="00B16C75">
        <w:t xml:space="preserve"> between the</w:t>
      </w:r>
      <w:r w:rsidR="00520F49">
        <w:t>se</w:t>
      </w:r>
      <w:r w:rsidR="00126E0A" w:rsidRPr="00B16C75">
        <w:t xml:space="preserve"> </w:t>
      </w:r>
      <w:r w:rsidR="00520F49">
        <w:t>interest areas.</w:t>
      </w:r>
      <w:r w:rsidR="005016F6">
        <w:t xml:space="preserve"> </w:t>
      </w:r>
    </w:p>
    <w:p w14:paraId="5C95AE9F" w14:textId="77777777" w:rsidR="005016F6" w:rsidRDefault="005016F6" w:rsidP="005016F6">
      <w:r>
        <w:t>A further issue concerns individual variation in typing style. For writers who are not touch typists, there is considerable track loss when participants look at the keyboard (around 30% on average in our study, including both touch and non-touch typists). A possible solution is to recruit touch typists only, but this would limit generalisability. Alternatively, one may consider the use of eye-tracking glasses. However, this would introduce different limitations (e.g., accuracy</w:t>
      </w:r>
      <w:r w:rsidRPr="00AC1950">
        <w:t xml:space="preserve">, cf. </w:t>
      </w:r>
      <w:r w:rsidRPr="00F67809">
        <w:t>Conklin, Pellicer-Sanchez and Carrol, 2018</w:t>
      </w:r>
      <w:r>
        <w:t>). For now, we need to report on and consider track loss when interpreting eye-gaze data during writing.</w:t>
      </w:r>
    </w:p>
    <w:p w14:paraId="6E00ED62" w14:textId="2BC4C9B1" w:rsidR="005016F6" w:rsidRDefault="005016F6" w:rsidP="005016F6">
      <w:r>
        <w:t>Another methodological issue concerns the</w:t>
      </w:r>
      <w:r w:rsidRPr="00B16C75">
        <w:t xml:space="preserve"> 200ms pause threshold </w:t>
      </w:r>
      <w:r>
        <w:t>we adopted</w:t>
      </w:r>
      <w:r w:rsidRPr="00B16C75">
        <w:t xml:space="preserve">. </w:t>
      </w:r>
      <w:r>
        <w:t>T</w:t>
      </w:r>
      <w:r w:rsidRPr="00B16C75">
        <w:t>his lower threshold enabled us to gain information about lower-level processes</w:t>
      </w:r>
      <w:r>
        <w:t>. As a consequence, however,</w:t>
      </w:r>
      <w:r w:rsidRPr="00B16C75">
        <w:t xml:space="preserve"> our results are not </w:t>
      </w:r>
      <w:r>
        <w:t xml:space="preserve">directly </w:t>
      </w:r>
      <w:r w:rsidRPr="00B16C75">
        <w:t>comparable to much of the existing research on L2 pausing</w:t>
      </w:r>
      <w:r>
        <w:t>, where a 2 s threshold was employed</w:t>
      </w:r>
      <w:r w:rsidRPr="00B16C75">
        <w:t>.</w:t>
      </w:r>
    </w:p>
    <w:p w14:paraId="0E9577E5" w14:textId="4F133865" w:rsidR="004D456D" w:rsidRPr="00B16C75" w:rsidRDefault="00274D86" w:rsidP="004D456D">
      <w:r>
        <w:t xml:space="preserve">Finally, </w:t>
      </w:r>
      <w:r w:rsidR="00AC1950">
        <w:t>following</w:t>
      </w:r>
      <w:r w:rsidR="00F178DE">
        <w:t xml:space="preserve"> s</w:t>
      </w:r>
      <w:r>
        <w:t xml:space="preserve">eemingly arbitrary </w:t>
      </w:r>
      <w:r w:rsidR="00F178DE">
        <w:t>criteria (Tillema 2011)</w:t>
      </w:r>
      <w:r w:rsidR="00AC1950">
        <w:t>, we compare</w:t>
      </w:r>
      <w:r w:rsidR="005019E4">
        <w:t>d</w:t>
      </w:r>
      <w:r w:rsidR="00AC1950">
        <w:t xml:space="preserve"> writing behaviours and processes across five stages</w:t>
      </w:r>
      <w:r>
        <w:t xml:space="preserve">. </w:t>
      </w:r>
      <w:r w:rsidR="005019E4">
        <w:t>I</w:t>
      </w:r>
      <w:r w:rsidR="00F178DE">
        <w:t xml:space="preserve">t </w:t>
      </w:r>
      <w:r w:rsidR="005019E4">
        <w:t xml:space="preserve">would </w:t>
      </w:r>
      <w:r w:rsidR="00F178DE">
        <w:t xml:space="preserve">be valuable to consider writing </w:t>
      </w:r>
      <w:r w:rsidRPr="00274D86">
        <w:t xml:space="preserve">processes according to </w:t>
      </w:r>
      <w:r w:rsidR="00F178DE">
        <w:t xml:space="preserve">the </w:t>
      </w:r>
      <w:r w:rsidR="005129E1">
        <w:t xml:space="preserve">stages of planning, </w:t>
      </w:r>
      <w:r w:rsidR="00DF273B">
        <w:t>translation</w:t>
      </w:r>
      <w:r w:rsidR="005129E1">
        <w:t xml:space="preserve"> and monitoring</w:t>
      </w:r>
      <w:r w:rsidR="00F178DE">
        <w:t>,</w:t>
      </w:r>
      <w:r w:rsidR="005129E1">
        <w:t xml:space="preserve"> as observed in the replay of </w:t>
      </w:r>
      <w:r w:rsidR="00F178DE">
        <w:t>writing</w:t>
      </w:r>
      <w:r w:rsidR="005129E1">
        <w:t xml:space="preserve"> or as</w:t>
      </w:r>
      <w:r>
        <w:t xml:space="preserve"> </w:t>
      </w:r>
      <w:r w:rsidRPr="00274D86">
        <w:t xml:space="preserve">reported </w:t>
      </w:r>
      <w:r w:rsidR="005129E1">
        <w:t>by participants</w:t>
      </w:r>
      <w:r w:rsidRPr="00274D86">
        <w:t>.</w:t>
      </w:r>
      <w:r w:rsidR="005129E1">
        <w:t xml:space="preserve"> </w:t>
      </w:r>
      <w:r w:rsidR="00AC1950">
        <w:t>For our study, this</w:t>
      </w:r>
      <w:r w:rsidR="00F178DE">
        <w:t xml:space="preserve"> would have resulted in highly individualised data</w:t>
      </w:r>
      <w:r w:rsidR="004279E7">
        <w:t xml:space="preserve">, making a comparison across </w:t>
      </w:r>
      <w:r w:rsidR="005129E1">
        <w:t xml:space="preserve">participants and tasks </w:t>
      </w:r>
      <w:r w:rsidR="004279E7">
        <w:t>challenging</w:t>
      </w:r>
      <w:r w:rsidRPr="00274D86">
        <w:t xml:space="preserve">. </w:t>
      </w:r>
      <w:r w:rsidR="00AC1950">
        <w:t>We would</w:t>
      </w:r>
      <w:r w:rsidR="001D070E">
        <w:t>, however,</w:t>
      </w:r>
      <w:r w:rsidR="00AC1950">
        <w:t xml:space="preserve"> encourage</w:t>
      </w:r>
      <w:r w:rsidR="005129E1">
        <w:t xml:space="preserve"> future work </w:t>
      </w:r>
      <w:r w:rsidR="004279E7">
        <w:t>to explore</w:t>
      </w:r>
      <w:r w:rsidR="00AC1950">
        <w:t xml:space="preserve"> this approach</w:t>
      </w:r>
      <w:r w:rsidR="004279E7">
        <w:t>.</w:t>
      </w:r>
      <w:r w:rsidR="00071AFA" w:rsidRPr="00B16C75">
        <w:t xml:space="preserve"> </w:t>
      </w:r>
    </w:p>
    <w:p w14:paraId="172539AD" w14:textId="77777777" w:rsidR="00A14799" w:rsidRPr="00B16C75" w:rsidRDefault="00A14799" w:rsidP="002272EA">
      <w:pPr>
        <w:pStyle w:val="Heading1"/>
      </w:pPr>
      <w:r w:rsidRPr="00B16C75">
        <w:t>Conclusion</w:t>
      </w:r>
    </w:p>
    <w:p w14:paraId="4F3427EF" w14:textId="04272A55" w:rsidR="00552B7E" w:rsidRPr="00B16C75" w:rsidRDefault="00112238" w:rsidP="00552B7E">
      <w:r>
        <w:t>We</w:t>
      </w:r>
      <w:r w:rsidR="008E73CB" w:rsidRPr="00B16C75">
        <w:t xml:space="preserve"> investigate</w:t>
      </w:r>
      <w:r>
        <w:t>d</w:t>
      </w:r>
      <w:r w:rsidR="008E73CB" w:rsidRPr="00B16C75">
        <w:t xml:space="preserve"> </w:t>
      </w:r>
      <w:r w:rsidR="00800A34" w:rsidRPr="00B16C75">
        <w:t xml:space="preserve">the </w:t>
      </w:r>
      <w:r w:rsidR="006F078C">
        <w:t>behaviours</w:t>
      </w:r>
      <w:r w:rsidR="00800A34" w:rsidRPr="00B16C75">
        <w:t xml:space="preserve"> and </w:t>
      </w:r>
      <w:r w:rsidR="008E73CB" w:rsidRPr="00B16C75">
        <w:t>cognitive processes</w:t>
      </w:r>
      <w:r w:rsidR="004809A2" w:rsidRPr="00B16C75">
        <w:t xml:space="preserve"> </w:t>
      </w:r>
      <w:r w:rsidR="005016F6">
        <w:t>of L2 writers</w:t>
      </w:r>
      <w:r w:rsidR="00800A34" w:rsidRPr="00B16C75">
        <w:t xml:space="preserve"> when completing </w:t>
      </w:r>
      <w:r w:rsidR="004809A2" w:rsidRPr="00B16C75">
        <w:t xml:space="preserve">independent </w:t>
      </w:r>
      <w:r w:rsidR="0087734C">
        <w:t>and</w:t>
      </w:r>
      <w:r w:rsidR="0087734C" w:rsidRPr="00B16C75">
        <w:t xml:space="preserve"> </w:t>
      </w:r>
      <w:r w:rsidR="004809A2" w:rsidRPr="00B16C75">
        <w:t xml:space="preserve">integrated </w:t>
      </w:r>
      <w:r w:rsidR="00800A34" w:rsidRPr="00B16C75">
        <w:t xml:space="preserve">writing tasks. </w:t>
      </w:r>
      <w:r w:rsidR="00062BB1" w:rsidRPr="00B16C75">
        <w:t>In the integrated task, source use was most prevalent</w:t>
      </w:r>
      <w:r w:rsidR="00C10152">
        <w:t xml:space="preserve"> initially</w:t>
      </w:r>
      <w:r w:rsidR="00062BB1" w:rsidRPr="00B16C75">
        <w:t xml:space="preserve">, with participants dedicating gradually </w:t>
      </w:r>
      <w:r w:rsidR="00DC203E">
        <w:t>more</w:t>
      </w:r>
      <w:r w:rsidR="00062BB1" w:rsidRPr="00B16C75">
        <w:t xml:space="preserve"> attention to the </w:t>
      </w:r>
      <w:r w:rsidR="00DC203E">
        <w:t>writing pane</w:t>
      </w:r>
      <w:r w:rsidR="00062BB1" w:rsidRPr="00B16C75">
        <w:t xml:space="preserve">. </w:t>
      </w:r>
      <w:r w:rsidR="00062BB1">
        <w:t>A</w:t>
      </w:r>
      <w:r w:rsidR="00062BB1" w:rsidRPr="00B16C75">
        <w:t>part from source use</w:t>
      </w:r>
      <w:r w:rsidR="00062BB1">
        <w:t xml:space="preserve">, however, </w:t>
      </w:r>
      <w:r w:rsidR="00062BB1" w:rsidRPr="00B16C75">
        <w:t xml:space="preserve">L2 writers engaged in similar </w:t>
      </w:r>
      <w:r w:rsidR="00062BB1">
        <w:t xml:space="preserve">types of </w:t>
      </w:r>
      <w:r w:rsidR="00062BB1" w:rsidRPr="00B16C75">
        <w:t xml:space="preserve">writing </w:t>
      </w:r>
      <w:r w:rsidR="00062BB1">
        <w:t>behaviours</w:t>
      </w:r>
      <w:r w:rsidR="00062BB1" w:rsidRPr="00B16C75">
        <w:t xml:space="preserve"> and cognitive </w:t>
      </w:r>
      <w:r w:rsidR="00062BB1" w:rsidRPr="00B16C75">
        <w:lastRenderedPageBreak/>
        <w:t xml:space="preserve">processes during the </w:t>
      </w:r>
      <w:r w:rsidR="00062BB1">
        <w:t>two</w:t>
      </w:r>
      <w:r w:rsidR="00062BB1" w:rsidRPr="00B16C75">
        <w:t xml:space="preserve"> tasks.</w:t>
      </w:r>
      <w:r w:rsidR="00062BB1">
        <w:t xml:space="preserve"> However, the distribution of writing activities varied across the different stages in the two task types. T</w:t>
      </w:r>
      <w:r w:rsidR="00062BB1" w:rsidRPr="00B16C75">
        <w:t xml:space="preserve">he integrated task elicited more dynamic and varied </w:t>
      </w:r>
      <w:r w:rsidR="00062BB1">
        <w:t>behaviours</w:t>
      </w:r>
      <w:r w:rsidR="00062BB1" w:rsidRPr="00B16C75">
        <w:t xml:space="preserve"> and cognitive processes.</w:t>
      </w:r>
      <w:r w:rsidR="00552B7E">
        <w:t xml:space="preserve"> </w:t>
      </w:r>
      <w:r w:rsidR="00616DA2" w:rsidRPr="00B16C75">
        <w:t xml:space="preserve">From a practical perspective, these findings help </w:t>
      </w:r>
      <w:r w:rsidR="002653B0">
        <w:t xml:space="preserve">provide </w:t>
      </w:r>
      <w:r w:rsidR="00242C48">
        <w:t>e</w:t>
      </w:r>
      <w:r w:rsidR="002653B0">
        <w:t>videnc</w:t>
      </w:r>
      <w:r w:rsidR="00242C48">
        <w:t xml:space="preserve">e of response process validity </w:t>
      </w:r>
      <w:r w:rsidR="00616DA2" w:rsidRPr="00B16C75">
        <w:t>of the TOEFL</w:t>
      </w:r>
      <w:r w:rsidR="00616DA2" w:rsidRPr="00B16C75">
        <w:rPr>
          <w:lang w:val="en-US"/>
        </w:rPr>
        <w:t xml:space="preserve"> iBT</w:t>
      </w:r>
      <w:r w:rsidR="00616DA2" w:rsidRPr="00B16C75">
        <w:t xml:space="preserve"> writing test</w:t>
      </w:r>
      <w:r w:rsidR="00E75531">
        <w:t xml:space="preserve">. </w:t>
      </w:r>
      <w:r w:rsidR="00552B7E">
        <w:t>The</w:t>
      </w:r>
      <w:r w:rsidR="00552B7E" w:rsidRPr="00B16C75">
        <w:t xml:space="preserve"> two task types generated, as intended (Cumming, Kantor, </w:t>
      </w:r>
      <w:r w:rsidR="00552B7E" w:rsidRPr="00B16C75">
        <w:rPr>
          <w:rFonts w:eastAsia="MinionPro-Regular"/>
        </w:rPr>
        <w:t xml:space="preserve">Powers, Santos, </w:t>
      </w:r>
      <w:r w:rsidR="00552B7E">
        <w:rPr>
          <w:rFonts w:eastAsia="MinionPro-Regular"/>
        </w:rPr>
        <w:t>and</w:t>
      </w:r>
      <w:r w:rsidR="00552B7E" w:rsidRPr="00B16C75">
        <w:rPr>
          <w:rFonts w:eastAsia="MinionPro-Regular"/>
        </w:rPr>
        <w:t xml:space="preserve"> Taylor</w:t>
      </w:r>
      <w:r w:rsidR="00552B7E" w:rsidRPr="00B16C75">
        <w:t xml:space="preserve"> 2000; Enright </w:t>
      </w:r>
      <w:r w:rsidR="00552B7E">
        <w:t>and</w:t>
      </w:r>
      <w:r w:rsidR="00552B7E" w:rsidRPr="00B16C75">
        <w:t xml:space="preserve"> Tyson 2011), partially different writing </w:t>
      </w:r>
      <w:r w:rsidR="00552B7E">
        <w:rPr>
          <w:lang w:val="en-US"/>
        </w:rPr>
        <w:t>behavior</w:t>
      </w:r>
      <w:r w:rsidR="00552B7E" w:rsidRPr="00B16C75">
        <w:rPr>
          <w:lang w:val="en-US"/>
        </w:rPr>
        <w:t>s</w:t>
      </w:r>
      <w:r w:rsidR="00552B7E" w:rsidRPr="00B16C75">
        <w:t xml:space="preserve"> and underlying processes</w:t>
      </w:r>
      <w:r w:rsidR="00552B7E">
        <w:t xml:space="preserve">, assisting the measurement of different aspects of the construct. </w:t>
      </w:r>
      <w:r w:rsidR="00E25303">
        <w:t>Moreover, i</w:t>
      </w:r>
      <w:r w:rsidR="00F156B0">
        <w:t xml:space="preserve">t is worth noting that the study yielded no evidence for construct irrelevant behaviours. </w:t>
      </w:r>
      <w:r w:rsidR="00552B7E" w:rsidRPr="00B16C75">
        <w:t>Finally, it is important to highlight that adopting a mixed</w:t>
      </w:r>
      <w:r w:rsidR="00552B7E">
        <w:t>-</w:t>
      </w:r>
      <w:r w:rsidR="00552B7E" w:rsidRPr="00B16C75">
        <w:t>methods approach, through the use of keystroke logging, eye-tracking and stimulated recall, enabled us to gain more complete and specific insights than the use of a single method would have made possible.</w:t>
      </w:r>
    </w:p>
    <w:p w14:paraId="36DE91CD" w14:textId="77777777" w:rsidR="00BA6128" w:rsidRPr="00B16C75" w:rsidRDefault="00BA6128" w:rsidP="002272EA">
      <w:pPr>
        <w:rPr>
          <w:rFonts w:eastAsia="Calibri"/>
        </w:rPr>
      </w:pPr>
      <w:r w:rsidRPr="00B16C75">
        <w:br w:type="page"/>
      </w:r>
    </w:p>
    <w:p w14:paraId="138C2397" w14:textId="77777777" w:rsidR="00A14799" w:rsidRPr="00B16C75" w:rsidRDefault="00A14799" w:rsidP="002272EA">
      <w:pPr>
        <w:pStyle w:val="Heading1"/>
      </w:pPr>
      <w:r w:rsidRPr="00B16C75">
        <w:lastRenderedPageBreak/>
        <w:t>References</w:t>
      </w:r>
    </w:p>
    <w:p w14:paraId="023E2197" w14:textId="77777777" w:rsidR="00234E1A" w:rsidRPr="00B16C75" w:rsidRDefault="00234E1A" w:rsidP="00950E05">
      <w:pPr>
        <w:pStyle w:val="Bibliography1"/>
      </w:pPr>
    </w:p>
    <w:p w14:paraId="249B4725" w14:textId="458BE90B" w:rsidR="00B477A7" w:rsidRDefault="00B477A7" w:rsidP="00950E05">
      <w:pPr>
        <w:pStyle w:val="Bibliography1"/>
      </w:pPr>
      <w:r w:rsidRPr="00B477A7">
        <w:t>Alexopoulou T, Michel M, Murakami A, Meurers D.</w:t>
      </w:r>
      <w:r>
        <w:t xml:space="preserve"> (2017)</w:t>
      </w:r>
      <w:r w:rsidRPr="00B477A7">
        <w:t xml:space="preserve"> Task effects on linguistic complexity and accuracy: A large‐scale learner corpus analysis employing natural language processing techniques. </w:t>
      </w:r>
      <w:r w:rsidRPr="00065B1D">
        <w:rPr>
          <w:i/>
        </w:rPr>
        <w:t>Language Learning</w:t>
      </w:r>
      <w:r w:rsidRPr="00F73637">
        <w:rPr>
          <w:i/>
          <w:iCs/>
        </w:rPr>
        <w:t xml:space="preserve"> 67(S1)</w:t>
      </w:r>
      <w:r w:rsidRPr="00B477A7">
        <w:t>:180-208.</w:t>
      </w:r>
      <w:r w:rsidR="00CA3BB6">
        <w:t xml:space="preserve"> </w:t>
      </w:r>
    </w:p>
    <w:p w14:paraId="74050D23" w14:textId="77777777" w:rsidR="00950E05" w:rsidRPr="00B16C75" w:rsidRDefault="00950E05" w:rsidP="00950E05">
      <w:pPr>
        <w:pStyle w:val="Bibliography1"/>
      </w:pPr>
      <w:r w:rsidRPr="00B16C75">
        <w:t xml:space="preserve">Barkaoui, K (2014) Examining the impact of L2 proficiency and keyboarding skills on scores on TOEFL iBT writing tasks. </w:t>
      </w:r>
      <w:r w:rsidRPr="00B16C75">
        <w:rPr>
          <w:i/>
          <w:iCs/>
        </w:rPr>
        <w:t>Language Testing</w:t>
      </w:r>
      <w:r w:rsidRPr="00B16C75">
        <w:t xml:space="preserve"> </w:t>
      </w:r>
      <w:r w:rsidRPr="00B16C75">
        <w:rPr>
          <w:i/>
          <w:iCs/>
        </w:rPr>
        <w:t>31:</w:t>
      </w:r>
      <w:r w:rsidRPr="00B16C75">
        <w:t xml:space="preserve"> 241–259.</w:t>
      </w:r>
    </w:p>
    <w:p w14:paraId="00D5FF7D" w14:textId="77777777" w:rsidR="00950E05" w:rsidRPr="00B16C75" w:rsidRDefault="00950E05" w:rsidP="00950E05">
      <w:pPr>
        <w:pStyle w:val="Bibliography1"/>
      </w:pPr>
      <w:r w:rsidRPr="00B16C75">
        <w:rPr>
          <w:rFonts w:eastAsia="Calibri"/>
        </w:rPr>
        <w:t xml:space="preserve">Barkaoui, K (2015) </w:t>
      </w:r>
      <w:r w:rsidRPr="00B16C75">
        <w:rPr>
          <w:bCs/>
          <w:i/>
        </w:rPr>
        <w:t xml:space="preserve">Test takers’ writing activities during the </w:t>
      </w:r>
      <w:r w:rsidRPr="00B16C75">
        <w:rPr>
          <w:bCs/>
          <w:i/>
          <w:iCs/>
        </w:rPr>
        <w:t>TOEFL iBT w</w:t>
      </w:r>
      <w:r w:rsidRPr="00B16C75">
        <w:rPr>
          <w:bCs/>
          <w:i/>
        </w:rPr>
        <w:t xml:space="preserve">riting tasks: A stimulated recall study </w:t>
      </w:r>
      <w:r w:rsidRPr="00B16C75">
        <w:t xml:space="preserve">(Research Report No. RR-15-04). Princeton, NJ: Educational Testing Service. </w:t>
      </w:r>
    </w:p>
    <w:p w14:paraId="2CB716FC" w14:textId="04EE4609" w:rsidR="00950E05" w:rsidRPr="00B16C75" w:rsidRDefault="00950E05" w:rsidP="00950E05">
      <w:pPr>
        <w:pStyle w:val="Bibliography1"/>
      </w:pPr>
      <w:r w:rsidRPr="00B16C75">
        <w:rPr>
          <w:shd w:val="clear" w:color="auto" w:fill="FFFFFF"/>
        </w:rPr>
        <w:t xml:space="preserve">Barkaoui, K (2019) What can L2 Writers' pausing </w:t>
      </w:r>
      <w:r w:rsidR="006F078C">
        <w:rPr>
          <w:shd w:val="clear" w:color="auto" w:fill="FFFFFF"/>
        </w:rPr>
        <w:t>behaviour</w:t>
      </w:r>
      <w:r w:rsidRPr="00B16C75">
        <w:rPr>
          <w:shd w:val="clear" w:color="auto" w:fill="FFFFFF"/>
        </w:rPr>
        <w:t xml:space="preserve"> tell us about their</w:t>
      </w:r>
      <w:r w:rsidRPr="00B16C75">
        <w:t xml:space="preserve"> </w:t>
      </w:r>
      <w:r w:rsidRPr="00B16C75">
        <w:rPr>
          <w:shd w:val="clear" w:color="auto" w:fill="FFFFFF"/>
        </w:rPr>
        <w:t xml:space="preserve">L2 writing processes? </w:t>
      </w:r>
      <w:r w:rsidRPr="00B16C75">
        <w:rPr>
          <w:i/>
          <w:shd w:val="clear" w:color="auto" w:fill="FFFFFF"/>
        </w:rPr>
        <w:t>Studies in Second Language Acquisition</w:t>
      </w:r>
      <w:r w:rsidR="005D6BE6" w:rsidRPr="00B16C75">
        <w:rPr>
          <w:shd w:val="clear" w:color="auto" w:fill="FFFFFF"/>
        </w:rPr>
        <w:t xml:space="preserve"> </w:t>
      </w:r>
      <w:r w:rsidR="00F73637" w:rsidRPr="00F73637">
        <w:rPr>
          <w:i/>
          <w:iCs/>
        </w:rPr>
        <w:t>41(3)</w:t>
      </w:r>
      <w:r w:rsidR="00F73637">
        <w:t>:</w:t>
      </w:r>
      <w:r w:rsidR="00F73637" w:rsidRPr="00F73637">
        <w:t xml:space="preserve"> 529-554.</w:t>
      </w:r>
    </w:p>
    <w:p w14:paraId="06F97A59" w14:textId="77777777" w:rsidR="00950E05" w:rsidRPr="00B16C75" w:rsidRDefault="00950E05" w:rsidP="00950E05">
      <w:pPr>
        <w:pStyle w:val="Bibliography1"/>
      </w:pPr>
      <w:r w:rsidRPr="00B16C75">
        <w:rPr>
          <w:rFonts w:eastAsia="Calibri"/>
        </w:rPr>
        <w:t xml:space="preserve">Biber D and Gray B (2013) </w:t>
      </w:r>
      <w:r w:rsidRPr="00B16C75">
        <w:t xml:space="preserve">Discourse characteristics of writing and speaking task types on the </w:t>
      </w:r>
      <w:r w:rsidRPr="00B16C75">
        <w:rPr>
          <w:iCs/>
        </w:rPr>
        <w:t xml:space="preserve">TOEFL iBT </w:t>
      </w:r>
      <w:r w:rsidRPr="00B16C75">
        <w:t xml:space="preserve">test: A lexico-grammatical analysis (Research Report TOEFL iBT-19). Princeton, NJ: Educational Testing Service. </w:t>
      </w:r>
    </w:p>
    <w:p w14:paraId="2BD75B2C" w14:textId="77777777" w:rsidR="00950E05" w:rsidRPr="00B16C75" w:rsidRDefault="006F07B9" w:rsidP="00950E05">
      <w:pPr>
        <w:pStyle w:val="Bibliography1"/>
        <w:rPr>
          <w:bCs/>
        </w:rPr>
      </w:pPr>
      <w:hyperlink r:id="rId21" w:history="1">
        <w:r w:rsidR="00950E05" w:rsidRPr="00B16C75">
          <w:rPr>
            <w:bCs/>
          </w:rPr>
          <w:t>Brunfaut T and</w:t>
        </w:r>
      </w:hyperlink>
      <w:hyperlink r:id="rId22" w:history="1">
        <w:r w:rsidR="00950E05" w:rsidRPr="00B16C75">
          <w:rPr>
            <w:bCs/>
          </w:rPr>
          <w:t xml:space="preserve"> McCray G</w:t>
        </w:r>
      </w:hyperlink>
      <w:r w:rsidR="00950E05" w:rsidRPr="00B16C75">
        <w:t xml:space="preserve"> (2015) </w:t>
      </w:r>
      <w:hyperlink r:id="rId23" w:history="1">
        <w:r w:rsidR="00950E05" w:rsidRPr="00B16C75">
          <w:rPr>
            <w:bCs/>
            <w:i/>
            <w:iCs/>
          </w:rPr>
          <w:t>Looking into test-takers' cognitive processes whilst completing reading tasks: a mixed-method eye-tracking and stimulated recall study</w:t>
        </w:r>
      </w:hyperlink>
      <w:r w:rsidR="00950E05" w:rsidRPr="00B16C75">
        <w:t xml:space="preserve"> (ARAGs Research Reports Online; Vol. AR/2015/001). London: The British Council.</w:t>
      </w:r>
    </w:p>
    <w:p w14:paraId="7FD176F7" w14:textId="536B6B62" w:rsidR="00950E05" w:rsidRPr="00B16C75" w:rsidRDefault="00950E05" w:rsidP="004A35F6">
      <w:pPr>
        <w:pStyle w:val="Bibliography1"/>
      </w:pPr>
      <w:r w:rsidRPr="00B16C75">
        <w:rPr>
          <w:rFonts w:eastAsia="Calibri"/>
          <w:lang w:val="es-ES"/>
        </w:rPr>
        <w:t xml:space="preserve">Chukharev-Hudilainen E, Feng HH, Saricaoglu A and Torrance M (2019). Combined deployable keystroke logging and eyetracking for investigating </w:t>
      </w:r>
      <w:r w:rsidRPr="00B16C75">
        <w:rPr>
          <w:rFonts w:eastAsia="Calibri"/>
        </w:rPr>
        <w:t>cognitive</w:t>
      </w:r>
      <w:r w:rsidRPr="00B16C75">
        <w:rPr>
          <w:rFonts w:eastAsia="Calibri"/>
          <w:lang w:val="es-ES"/>
        </w:rPr>
        <w:t xml:space="preserve"> processes that underlie L2 writing. </w:t>
      </w:r>
      <w:r w:rsidRPr="00B16C75">
        <w:rPr>
          <w:rFonts w:eastAsia="Calibri"/>
          <w:i/>
          <w:lang w:val="es-ES"/>
        </w:rPr>
        <w:t>Studies in Second Language Acquisition</w:t>
      </w:r>
      <w:r w:rsidRPr="00F73637">
        <w:rPr>
          <w:rFonts w:eastAsia="Calibri"/>
          <w:i/>
          <w:lang w:val="es-ES"/>
        </w:rPr>
        <w:t xml:space="preserve"> </w:t>
      </w:r>
      <w:r w:rsidR="00F73637" w:rsidRPr="00F73637">
        <w:rPr>
          <w:rFonts w:eastAsia="Calibri"/>
          <w:i/>
          <w:lang w:val="es-ES"/>
        </w:rPr>
        <w:t>4</w:t>
      </w:r>
      <w:r w:rsidR="00F73637" w:rsidRPr="00F73637">
        <w:rPr>
          <w:i/>
        </w:rPr>
        <w:t>1(3):</w:t>
      </w:r>
      <w:r w:rsidR="00F73637">
        <w:rPr>
          <w:iCs/>
        </w:rPr>
        <w:t xml:space="preserve"> </w:t>
      </w:r>
      <w:r w:rsidR="00F73637" w:rsidRPr="00F73637">
        <w:rPr>
          <w:iCs/>
        </w:rPr>
        <w:t>583-604.</w:t>
      </w:r>
    </w:p>
    <w:p w14:paraId="32E0825F" w14:textId="3371ADC5" w:rsidR="0053678B" w:rsidRDefault="0053678B" w:rsidP="004A35F6">
      <w:pPr>
        <w:pStyle w:val="Bibliography1"/>
      </w:pPr>
      <w:r>
        <w:t xml:space="preserve">Conklin, K., Pellicer-Sánchez, A., &amp; Carrol, G. (2018). </w:t>
      </w:r>
      <w:r w:rsidRPr="00F67809">
        <w:rPr>
          <w:i/>
        </w:rPr>
        <w:t>Eye-tracking: A guide for applied linguistics research</w:t>
      </w:r>
      <w:r>
        <w:t>. Cambridge, UK: Cambridge University Press</w:t>
      </w:r>
    </w:p>
    <w:p w14:paraId="21CDF155" w14:textId="465B2D2A" w:rsidR="00950E05" w:rsidRPr="00B16C75" w:rsidRDefault="00950E05" w:rsidP="004A35F6">
      <w:pPr>
        <w:pStyle w:val="Bibliography1"/>
      </w:pPr>
      <w:r w:rsidRPr="00B16C75">
        <w:t xml:space="preserve">Cumming A (2013) Assessing integrated writing tasks for academic purposes: Promises and perils. </w:t>
      </w:r>
      <w:r w:rsidRPr="00B16C75">
        <w:rPr>
          <w:i/>
        </w:rPr>
        <w:t>Language Assessment Quarterly 10(1)</w:t>
      </w:r>
      <w:r w:rsidRPr="00B16C75">
        <w:t>:1-8.</w:t>
      </w:r>
    </w:p>
    <w:p w14:paraId="74B01507" w14:textId="51304EF5" w:rsidR="00950E05" w:rsidRDefault="00950E05" w:rsidP="004A35F6">
      <w:pPr>
        <w:pStyle w:val="Bibliography1"/>
      </w:pPr>
      <w:r w:rsidRPr="00B16C75">
        <w:t xml:space="preserve">Cumming A (2016) Theoretical orientations to L2 writing. In Manchon R and Matsuda PK (eds) </w:t>
      </w:r>
      <w:r w:rsidRPr="00B16C75">
        <w:rPr>
          <w:i/>
        </w:rPr>
        <w:t>Handbook of second and foreign language writing</w:t>
      </w:r>
      <w:r w:rsidRPr="00B16C75">
        <w:t>. Berlin: Walter de Gruyter,  pp. 65</w:t>
      </w:r>
      <w:r w:rsidRPr="00B16C75">
        <w:rPr>
          <w:rFonts w:eastAsia="Calibri"/>
        </w:rPr>
        <w:t>–</w:t>
      </w:r>
      <w:r w:rsidRPr="00B16C75">
        <w:t>88.</w:t>
      </w:r>
    </w:p>
    <w:p w14:paraId="2223B4DE" w14:textId="77777777" w:rsidR="003C5D98" w:rsidRPr="00B16C75" w:rsidRDefault="003C5D98" w:rsidP="004A35F6">
      <w:pPr>
        <w:autoSpaceDE w:val="0"/>
        <w:autoSpaceDN w:val="0"/>
        <w:adjustRightInd w:val="0"/>
        <w:ind w:left="567" w:hanging="567"/>
        <w:rPr>
          <w:rFonts w:eastAsia="MinionPro-Regular"/>
        </w:rPr>
      </w:pPr>
      <w:r w:rsidRPr="00B16C75">
        <w:rPr>
          <w:rFonts w:eastAsia="MinionPro-Regular"/>
        </w:rPr>
        <w:t xml:space="preserve">Cumming A, Kantor R, Powers D, Santos T and Taylor C (2000). </w:t>
      </w:r>
      <w:r w:rsidRPr="00B16C75">
        <w:rPr>
          <w:rFonts w:eastAsia="MinionPro-Regular"/>
          <w:i/>
          <w:iCs/>
        </w:rPr>
        <w:t xml:space="preserve">TOEFL 2000 writing framework: A working paper </w:t>
      </w:r>
      <w:r w:rsidRPr="00B16C75">
        <w:rPr>
          <w:rFonts w:eastAsia="MinionPro-Regular"/>
        </w:rPr>
        <w:t>(TOEFL Monograph Series No. 18). Princeton, NJ: Educational Testing Service.</w:t>
      </w:r>
    </w:p>
    <w:p w14:paraId="005736B8" w14:textId="77777777" w:rsidR="00E25303" w:rsidRDefault="00E25303" w:rsidP="004A35F6">
      <w:pPr>
        <w:pStyle w:val="BodyText"/>
        <w:kinsoku w:val="0"/>
        <w:overflowPunct w:val="0"/>
        <w:ind w:left="990" w:hanging="990"/>
        <w:jc w:val="left"/>
        <w:rPr>
          <w:iCs/>
        </w:rPr>
      </w:pPr>
      <w:r>
        <w:rPr>
          <w:iCs/>
        </w:rPr>
        <w:t>David</w:t>
      </w:r>
      <w:r w:rsidRPr="00E25303">
        <w:rPr>
          <w:iCs/>
        </w:rPr>
        <w:t xml:space="preserve"> V</w:t>
      </w:r>
      <w:r>
        <w:rPr>
          <w:iCs/>
        </w:rPr>
        <w:t xml:space="preserve"> (2015)</w:t>
      </w:r>
      <w:r w:rsidRPr="00E25303">
        <w:rPr>
          <w:iCs/>
        </w:rPr>
        <w:t xml:space="preserve"> </w:t>
      </w:r>
      <w:r w:rsidRPr="004443F6">
        <w:rPr>
          <w:i/>
          <w:iCs/>
        </w:rPr>
        <w:t>Impromptu timed-writing and process-based timed-writing exams: Comparing students' performance and investigating students' and raters' perceptions</w:t>
      </w:r>
      <w:r>
        <w:rPr>
          <w:iCs/>
        </w:rPr>
        <w:t xml:space="preserve">. </w:t>
      </w:r>
      <w:r w:rsidRPr="00E25303">
        <w:rPr>
          <w:iCs/>
        </w:rPr>
        <w:t>Michigan State University, ProQues</w:t>
      </w:r>
      <w:r>
        <w:rPr>
          <w:iCs/>
        </w:rPr>
        <w:t>t Dissertations Publishing.</w:t>
      </w:r>
    </w:p>
    <w:p w14:paraId="43C60631" w14:textId="0C2B3A20" w:rsidR="00950E05" w:rsidRPr="00B16C75" w:rsidRDefault="00950E05" w:rsidP="00950E05">
      <w:pPr>
        <w:autoSpaceDE w:val="0"/>
        <w:autoSpaceDN w:val="0"/>
        <w:adjustRightInd w:val="0"/>
        <w:ind w:left="990" w:hanging="990"/>
        <w:rPr>
          <w:shd w:val="clear" w:color="auto" w:fill="FFFFFF"/>
        </w:rPr>
      </w:pPr>
      <w:r w:rsidRPr="00B16C75">
        <w:rPr>
          <w:shd w:val="clear" w:color="auto" w:fill="FFFFFF"/>
        </w:rPr>
        <w:lastRenderedPageBreak/>
        <w:t xml:space="preserve">Deane P and Zhang M (2015) </w:t>
      </w:r>
      <w:r w:rsidRPr="00B16C75">
        <w:rPr>
          <w:i/>
          <w:shd w:val="clear" w:color="auto" w:fill="FFFFFF"/>
        </w:rPr>
        <w:t>Exploring the feasibility of using writing process features to assess text production skills</w:t>
      </w:r>
      <w:r w:rsidRPr="00B16C75">
        <w:rPr>
          <w:shd w:val="clear" w:color="auto" w:fill="FFFFFF"/>
        </w:rPr>
        <w:t xml:space="preserve"> </w:t>
      </w:r>
      <w:r w:rsidRPr="00B16C75">
        <w:t>(Research Report No. RR-</w:t>
      </w:r>
      <w:r w:rsidRPr="00B16C75">
        <w:rPr>
          <w:iCs/>
          <w:shd w:val="clear" w:color="auto" w:fill="FFFFFF"/>
        </w:rPr>
        <w:t>15-02)</w:t>
      </w:r>
      <w:r w:rsidRPr="00B16C75">
        <w:rPr>
          <w:shd w:val="clear" w:color="auto" w:fill="FFFFFF"/>
        </w:rPr>
        <w:t xml:space="preserve">. </w:t>
      </w:r>
      <w:r w:rsidRPr="00B16C75">
        <w:t>Princeton, NJ: Educational Testing Service.</w:t>
      </w:r>
    </w:p>
    <w:p w14:paraId="1EE86F61" w14:textId="77777777" w:rsidR="003C5D98" w:rsidRPr="00B16C75" w:rsidRDefault="003C5D98" w:rsidP="003C5D98">
      <w:pPr>
        <w:shd w:val="clear" w:color="auto" w:fill="FFFFFF"/>
        <w:spacing w:line="480" w:lineRule="auto"/>
        <w:ind w:left="567" w:hanging="567"/>
      </w:pPr>
      <w:r w:rsidRPr="00B16C75">
        <w:t>Enright M and Tyson E (2011) Validity evidence supporting the interpretation and use of TOEFL iBT scores (TOEFL iBT Research Insight, Series I, Volume 4). Princeton, NJ: Educational Testing Service.</w:t>
      </w:r>
    </w:p>
    <w:p w14:paraId="56058D17" w14:textId="77777777" w:rsidR="00950E05" w:rsidRPr="00B16C75" w:rsidRDefault="00950E05" w:rsidP="00950E05">
      <w:pPr>
        <w:pStyle w:val="Bibliography1"/>
      </w:pPr>
      <w:r w:rsidRPr="00B16C75">
        <w:t xml:space="preserve">Faul F, Erdfelder E, Lang AG and Buchner A (2007) G*Power 3: A flexible statistical power analysis program for the social, </w:t>
      </w:r>
      <w:r w:rsidR="006F078C">
        <w:t>behaviour</w:t>
      </w:r>
      <w:r w:rsidRPr="00B16C75">
        <w:t xml:space="preserve">al, and biomedical sciences. </w:t>
      </w:r>
      <w:r w:rsidR="006F078C">
        <w:rPr>
          <w:i/>
          <w:iCs/>
        </w:rPr>
        <w:t>Behaviour</w:t>
      </w:r>
      <w:r w:rsidRPr="00B16C75">
        <w:rPr>
          <w:i/>
          <w:iCs/>
        </w:rPr>
        <w:t xml:space="preserve"> Research Methods</w:t>
      </w:r>
      <w:r w:rsidRPr="00B16C75">
        <w:t xml:space="preserve"> </w:t>
      </w:r>
      <w:r w:rsidRPr="00B16C75">
        <w:rPr>
          <w:i/>
        </w:rPr>
        <w:t>3</w:t>
      </w:r>
      <w:r w:rsidRPr="00B16C75">
        <w:rPr>
          <w:i/>
          <w:iCs/>
        </w:rPr>
        <w:t>9:</w:t>
      </w:r>
      <w:r w:rsidRPr="00B16C75">
        <w:t xml:space="preserve"> 175–191. </w:t>
      </w:r>
    </w:p>
    <w:p w14:paraId="2E0295AE" w14:textId="77777777" w:rsidR="00950E05" w:rsidRPr="00B16C75" w:rsidRDefault="00950E05" w:rsidP="00950E05">
      <w:pPr>
        <w:pStyle w:val="Bibliography1"/>
      </w:pPr>
      <w:r w:rsidRPr="00B16C75">
        <w:t xml:space="preserve">Flower L and Hayes JR (1980) The cognition of discovery: Defining a rhetorical problem. </w:t>
      </w:r>
      <w:r w:rsidRPr="00B16C75">
        <w:rPr>
          <w:i/>
        </w:rPr>
        <w:t>College Composition and Communication 31</w:t>
      </w:r>
      <w:r w:rsidRPr="00B16C75">
        <w:t>: 21-32.</w:t>
      </w:r>
    </w:p>
    <w:p w14:paraId="34350463" w14:textId="77777777" w:rsidR="00950E05" w:rsidRPr="00B16C75" w:rsidRDefault="00950E05" w:rsidP="00950E05">
      <w:pPr>
        <w:pStyle w:val="Bibliography1"/>
      </w:pPr>
      <w:r w:rsidRPr="00B16C75">
        <w:t xml:space="preserve">Galbraith D (2009) Writing as discovery. </w:t>
      </w:r>
      <w:r w:rsidRPr="00B16C75">
        <w:rPr>
          <w:i/>
        </w:rPr>
        <w:t>British Journal of Educational Psychology Monograph Series II 6 - Teaching and Learning Writing</w:t>
      </w:r>
      <w:r w:rsidRPr="00B16C75">
        <w:t>: 5-26. doi: 10.1348/978185409X421129</w:t>
      </w:r>
    </w:p>
    <w:p w14:paraId="70F60B13" w14:textId="77777777" w:rsidR="00950E05" w:rsidRPr="00B16C75" w:rsidRDefault="00950E05" w:rsidP="00950E05">
      <w:pPr>
        <w:pStyle w:val="Bibliography1"/>
      </w:pPr>
      <w:r w:rsidRPr="00B16C75">
        <w:t xml:space="preserve">Gánem-Gutiérrez GA and Gilmore A (2018) Tracking the Real-Time Evolution of a Writing Event: Second Language Writers at Different Proficiency Levels. </w:t>
      </w:r>
      <w:r w:rsidRPr="00B16C75">
        <w:rPr>
          <w:i/>
        </w:rPr>
        <w:t>Language Learning</w:t>
      </w:r>
      <w:r w:rsidRPr="00B16C75">
        <w:t>. doi:10.1111/lang.12280</w:t>
      </w:r>
    </w:p>
    <w:p w14:paraId="2A13D230" w14:textId="77777777" w:rsidR="00950E05" w:rsidRPr="00B16C75" w:rsidRDefault="00950E05" w:rsidP="00950E05">
      <w:pPr>
        <w:pStyle w:val="Bibliography1"/>
      </w:pPr>
      <w:r w:rsidRPr="00B16C75">
        <w:rPr>
          <w:rFonts w:eastAsia="Calibri"/>
        </w:rPr>
        <w:t xml:space="preserve">Hayes JR (1996) A new framework for understanding cognition and affect in writing. In  Levy CM and Ransdell S (eds) </w:t>
      </w:r>
      <w:r w:rsidRPr="00B16C75">
        <w:rPr>
          <w:rFonts w:eastAsia="Calibri"/>
          <w:i/>
          <w:iCs/>
        </w:rPr>
        <w:t>The science of writing</w:t>
      </w:r>
      <w:r w:rsidRPr="00B16C75">
        <w:rPr>
          <w:rFonts w:eastAsia="Calibri"/>
        </w:rPr>
        <w:t>. Mahwah, NJ: Erlbaum, pp.1–27.</w:t>
      </w:r>
    </w:p>
    <w:p w14:paraId="55733FB2" w14:textId="77777777" w:rsidR="00950E05" w:rsidRPr="00B16C75" w:rsidRDefault="00950E05" w:rsidP="00950E05">
      <w:pPr>
        <w:pStyle w:val="Bibliography1"/>
      </w:pPr>
      <w:r w:rsidRPr="00B16C75">
        <w:t xml:space="preserve">Kellogg RT (1996) A model of working memory in writing. In Levy, CM and Ransdell, S (eds), </w:t>
      </w:r>
      <w:r w:rsidRPr="00B16C75">
        <w:rPr>
          <w:i/>
          <w:iCs/>
        </w:rPr>
        <w:t>The science of writing: Theories, methods, individual differences and applications.</w:t>
      </w:r>
      <w:r w:rsidRPr="00B16C75">
        <w:t xml:space="preserve"> Hillsdale, NJ: Erlbaum, pp.57–71.</w:t>
      </w:r>
    </w:p>
    <w:p w14:paraId="415F7BB6" w14:textId="77777777" w:rsidR="00950E05" w:rsidRPr="00B16C75" w:rsidRDefault="00950E05" w:rsidP="00950E05">
      <w:pPr>
        <w:ind w:left="567" w:hanging="567"/>
        <w:rPr>
          <w:rFonts w:eastAsia="Calibri"/>
          <w:lang w:val="es-ES"/>
        </w:rPr>
      </w:pPr>
      <w:r w:rsidRPr="00B16C75">
        <w:rPr>
          <w:rFonts w:eastAsia="Calibri"/>
          <w:lang w:val="es-ES"/>
        </w:rPr>
        <w:t xml:space="preserve">Khuder B and Harwood N (2015) L2 writing in test and non-test situations: Process and product. </w:t>
      </w:r>
      <w:r w:rsidRPr="00B16C75">
        <w:rPr>
          <w:rFonts w:eastAsia="Calibri"/>
          <w:i/>
          <w:lang w:val="es-ES"/>
        </w:rPr>
        <w:t>Journal of Writing Research 6</w:t>
      </w:r>
      <w:r w:rsidRPr="00B16C75">
        <w:rPr>
          <w:rFonts w:eastAsia="Calibri"/>
          <w:lang w:val="es-ES"/>
        </w:rPr>
        <w:t>: 233-278.</w:t>
      </w:r>
    </w:p>
    <w:p w14:paraId="0719CC1D" w14:textId="77777777" w:rsidR="00950E05" w:rsidRPr="00B16C75" w:rsidRDefault="00950E05" w:rsidP="00950E05">
      <w:pPr>
        <w:pStyle w:val="Bibliography1"/>
      </w:pPr>
      <w:r w:rsidRPr="00B16C75">
        <w:t xml:space="preserve">Kormos J (2012) The role of individual differences in L2 writing. </w:t>
      </w:r>
      <w:r w:rsidRPr="00B16C75">
        <w:rPr>
          <w:i/>
          <w:iCs/>
        </w:rPr>
        <w:t>Journal of Second Language Writing 21:</w:t>
      </w:r>
      <w:r w:rsidRPr="00B16C75">
        <w:t xml:space="preserve"> 390–403</w:t>
      </w:r>
    </w:p>
    <w:p w14:paraId="4A3A3464" w14:textId="77777777" w:rsidR="00950E05" w:rsidRPr="00B16C75" w:rsidRDefault="00950E05" w:rsidP="00950E05">
      <w:pPr>
        <w:pStyle w:val="Bibliography1"/>
      </w:pPr>
      <w:r w:rsidRPr="00B16C75">
        <w:t xml:space="preserve">Leijten M and </w:t>
      </w:r>
      <w:r w:rsidR="00B477A7">
        <w:t>van Waes</w:t>
      </w:r>
      <w:r w:rsidRPr="00B16C75">
        <w:t xml:space="preserve"> L (2013) Keystroke logging in writing research: Using Inputlog to analyze and visualize writing processes. </w:t>
      </w:r>
      <w:r w:rsidRPr="00B16C75">
        <w:rPr>
          <w:rStyle w:val="Emphasis"/>
          <w:i w:val="0"/>
        </w:rPr>
        <w:t>Written Communication</w:t>
      </w:r>
      <w:r w:rsidRPr="00B16C75">
        <w:rPr>
          <w:rStyle w:val="Emphasis"/>
        </w:rPr>
        <w:t xml:space="preserve"> 30</w:t>
      </w:r>
      <w:r w:rsidRPr="00B16C75">
        <w:rPr>
          <w:rStyle w:val="Emphasis"/>
          <w:i w:val="0"/>
        </w:rPr>
        <w:t>:</w:t>
      </w:r>
      <w:r w:rsidRPr="00B16C75">
        <w:t xml:space="preserve"> 358–392.</w:t>
      </w:r>
    </w:p>
    <w:p w14:paraId="23EADFB3" w14:textId="0CA18288" w:rsidR="00950E05" w:rsidRPr="00B16C75" w:rsidRDefault="00950E05" w:rsidP="00F67809">
      <w:pPr>
        <w:pStyle w:val="Bibliography1"/>
      </w:pPr>
      <w:r w:rsidRPr="00B16C75">
        <w:t xml:space="preserve">Leijten M, </w:t>
      </w:r>
      <w:r w:rsidR="00B477A7">
        <w:t>van Waes</w:t>
      </w:r>
      <w:r w:rsidRPr="00B16C75">
        <w:t xml:space="preserve"> L, Schrijver I, Bernolet S and Vangehuchten L (2019) Mapping MA-level students’ use of external sources in source-based writing in L1 and L2. </w:t>
      </w:r>
      <w:r w:rsidRPr="00B16C75">
        <w:rPr>
          <w:rFonts w:eastAsia="Calibri"/>
          <w:i/>
          <w:lang w:val="es-ES"/>
        </w:rPr>
        <w:t>Studies in Second Language Acquisition</w:t>
      </w:r>
      <w:r w:rsidR="00F73637">
        <w:rPr>
          <w:rFonts w:eastAsia="Calibri"/>
          <w:i/>
          <w:lang w:val="es-ES"/>
        </w:rPr>
        <w:t xml:space="preserve"> </w:t>
      </w:r>
      <w:r w:rsidR="00F73637" w:rsidRPr="00F73637">
        <w:rPr>
          <w:rFonts w:eastAsia="Calibri"/>
          <w:i/>
          <w:lang w:val="es-ES"/>
        </w:rPr>
        <w:t>41(3):</w:t>
      </w:r>
      <w:r w:rsidR="00F73637">
        <w:rPr>
          <w:rFonts w:eastAsia="Calibri"/>
          <w:i/>
          <w:lang w:val="es-ES"/>
        </w:rPr>
        <w:t xml:space="preserve"> </w:t>
      </w:r>
      <w:r w:rsidR="00F73637" w:rsidRPr="00F73637">
        <w:rPr>
          <w:rFonts w:eastAsia="Calibri"/>
          <w:i/>
          <w:lang w:val="es-ES"/>
        </w:rPr>
        <w:t>555-82.</w:t>
      </w:r>
    </w:p>
    <w:p w14:paraId="2A5E4B29" w14:textId="0849CEE6" w:rsidR="007956CE" w:rsidRDefault="007956CE" w:rsidP="007956CE">
      <w:pPr>
        <w:pStyle w:val="Bibliography1"/>
      </w:pPr>
      <w:r>
        <w:lastRenderedPageBreak/>
        <w:t xml:space="preserve">Lu X (2011) A corpus-based evaluation of syntactic complexity measures as indices of college-level ESL writers’ language development. </w:t>
      </w:r>
      <w:r w:rsidRPr="00F67809">
        <w:rPr>
          <w:i/>
        </w:rPr>
        <w:t>TESOL Quarterly, 45,</w:t>
      </w:r>
      <w:r>
        <w:t xml:space="preserve"> 36–62. doi:10.5054/tq.2011.240859</w:t>
      </w:r>
    </w:p>
    <w:p w14:paraId="04948B61" w14:textId="1FF8E462" w:rsidR="00950E05" w:rsidRPr="00B16C75" w:rsidRDefault="00950E05" w:rsidP="00950E05">
      <w:pPr>
        <w:pStyle w:val="Bibliography1"/>
      </w:pPr>
      <w:r w:rsidRPr="00B16C75">
        <w:t xml:space="preserve">Plakans L (2008) Comparing composing in writing-only and reading-to-write test tasks. </w:t>
      </w:r>
      <w:r w:rsidRPr="00B16C75">
        <w:rPr>
          <w:i/>
          <w:iCs/>
        </w:rPr>
        <w:t>Assessing Writing</w:t>
      </w:r>
      <w:r w:rsidRPr="00B16C75">
        <w:t xml:space="preserve"> </w:t>
      </w:r>
      <w:r w:rsidRPr="00B16C75">
        <w:rPr>
          <w:i/>
        </w:rPr>
        <w:t>1</w:t>
      </w:r>
      <w:r w:rsidRPr="00B16C75">
        <w:rPr>
          <w:i/>
          <w:iCs/>
        </w:rPr>
        <w:t>3:</w:t>
      </w:r>
      <w:r w:rsidRPr="00B16C75">
        <w:t xml:space="preserve"> 111–129.</w:t>
      </w:r>
    </w:p>
    <w:p w14:paraId="51B3C84D" w14:textId="77777777" w:rsidR="00950E05" w:rsidRPr="00B16C75" w:rsidRDefault="00950E05" w:rsidP="00950E05">
      <w:pPr>
        <w:pStyle w:val="Bibliography1"/>
        <w:rPr>
          <w:shd w:val="clear" w:color="auto" w:fill="FFFFFF"/>
        </w:rPr>
      </w:pPr>
      <w:r w:rsidRPr="00B16C75">
        <w:rPr>
          <w:bCs/>
        </w:rPr>
        <w:t xml:space="preserve">Plonsky L and Oswald FL (2014) How big is “big”? Interpreting effect sizes in L2 research. </w:t>
      </w:r>
      <w:r w:rsidRPr="00B16C75">
        <w:rPr>
          <w:bCs/>
          <w:i/>
        </w:rPr>
        <w:t>Language Learning 64</w:t>
      </w:r>
      <w:r w:rsidRPr="00B16C75">
        <w:rPr>
          <w:bCs/>
        </w:rPr>
        <w:t>: 878-912.</w:t>
      </w:r>
    </w:p>
    <w:p w14:paraId="7918176C" w14:textId="77777777" w:rsidR="0011544D" w:rsidRPr="00B16C75" w:rsidRDefault="0011544D" w:rsidP="0011544D">
      <w:pPr>
        <w:ind w:left="420" w:hanging="420"/>
      </w:pPr>
      <w:r w:rsidRPr="00B16C75">
        <w:t xml:space="preserve">Polio C and Lee J (2017) Written language learning. In Loewen S and Sato M (eds) </w:t>
      </w:r>
      <w:r w:rsidRPr="00B16C75">
        <w:rPr>
          <w:i/>
        </w:rPr>
        <w:t>The Routledge handbook of instructed second language acquisition</w:t>
      </w:r>
      <w:r w:rsidRPr="00B16C75">
        <w:t>. New York: Routledge, pp.299-318.</w:t>
      </w:r>
    </w:p>
    <w:p w14:paraId="4F408050" w14:textId="26AC96DA" w:rsidR="00950E05" w:rsidRPr="00B16C75" w:rsidRDefault="00950E05" w:rsidP="00950E05">
      <w:pPr>
        <w:pStyle w:val="Bibliography1"/>
        <w:rPr>
          <w:shd w:val="clear" w:color="auto" w:fill="FFFFFF"/>
        </w:rPr>
      </w:pPr>
      <w:r w:rsidRPr="00B16C75">
        <w:rPr>
          <w:shd w:val="clear" w:color="auto" w:fill="FFFFFF"/>
        </w:rPr>
        <w:t>Révész A, Kourtali NE and Mazgutova D, (2017</w:t>
      </w:r>
      <w:r w:rsidR="00F73637">
        <w:rPr>
          <w:shd w:val="clear" w:color="auto" w:fill="FFFFFF"/>
        </w:rPr>
        <w:t>a</w:t>
      </w:r>
      <w:r w:rsidRPr="00B16C75">
        <w:rPr>
          <w:shd w:val="clear" w:color="auto" w:fill="FFFFFF"/>
        </w:rPr>
        <w:t xml:space="preserve">) Effects of task complexity on L2 writing </w:t>
      </w:r>
      <w:r w:rsidR="006F078C">
        <w:rPr>
          <w:shd w:val="clear" w:color="auto" w:fill="FFFFFF"/>
        </w:rPr>
        <w:t>behaviour</w:t>
      </w:r>
      <w:r w:rsidRPr="00B16C75">
        <w:rPr>
          <w:shd w:val="clear" w:color="auto" w:fill="FFFFFF"/>
        </w:rPr>
        <w:t>s and linguistic complexity. </w:t>
      </w:r>
      <w:r w:rsidRPr="00B16C75">
        <w:rPr>
          <w:i/>
          <w:iCs/>
          <w:shd w:val="clear" w:color="auto" w:fill="FFFFFF"/>
        </w:rPr>
        <w:t>Language Learning</w:t>
      </w:r>
      <w:r w:rsidRPr="00B16C75">
        <w:rPr>
          <w:shd w:val="clear" w:color="auto" w:fill="FFFFFF"/>
        </w:rPr>
        <w:t> </w:t>
      </w:r>
      <w:r w:rsidRPr="00B16C75">
        <w:rPr>
          <w:i/>
          <w:iCs/>
          <w:shd w:val="clear" w:color="auto" w:fill="FFFFFF"/>
        </w:rPr>
        <w:t>67(1)</w:t>
      </w:r>
      <w:r w:rsidRPr="00B16C75">
        <w:rPr>
          <w:shd w:val="clear" w:color="auto" w:fill="FFFFFF"/>
        </w:rPr>
        <w:t>: 208-241.</w:t>
      </w:r>
    </w:p>
    <w:p w14:paraId="788765F5" w14:textId="0EA3DC03" w:rsidR="00950E05" w:rsidRPr="00B16C75" w:rsidRDefault="00950E05" w:rsidP="00950E05">
      <w:pPr>
        <w:pStyle w:val="Bibliography1"/>
        <w:rPr>
          <w:shd w:val="clear" w:color="auto" w:fill="FFFFFF"/>
        </w:rPr>
      </w:pPr>
      <w:r w:rsidRPr="00F67809">
        <w:rPr>
          <w:shd w:val="clear" w:color="auto" w:fill="FFFFFF"/>
        </w:rPr>
        <w:t xml:space="preserve">Révész A and Michel M (2019) Introduction to the special issue. </w:t>
      </w:r>
      <w:r w:rsidRPr="00F67809">
        <w:rPr>
          <w:i/>
          <w:shd w:val="clear" w:color="auto" w:fill="FFFFFF"/>
        </w:rPr>
        <w:t>Studies in Second Language</w:t>
      </w:r>
      <w:r w:rsidRPr="00B16C75">
        <w:rPr>
          <w:i/>
          <w:shd w:val="clear" w:color="auto" w:fill="FFFFFF"/>
        </w:rPr>
        <w:t xml:space="preserve"> Acquisit</w:t>
      </w:r>
      <w:r w:rsidRPr="00B84886">
        <w:rPr>
          <w:i/>
          <w:shd w:val="clear" w:color="auto" w:fill="FFFFFF"/>
        </w:rPr>
        <w:t xml:space="preserve">ion </w:t>
      </w:r>
      <w:r w:rsidR="00F73637" w:rsidRPr="00B84886">
        <w:rPr>
          <w:i/>
        </w:rPr>
        <w:t>41 (3):</w:t>
      </w:r>
      <w:r w:rsidR="00F73637" w:rsidRPr="00F73637">
        <w:t xml:space="preserve"> 491-501</w:t>
      </w:r>
      <w:r w:rsidR="00F73637">
        <w:t>.</w:t>
      </w:r>
    </w:p>
    <w:p w14:paraId="26658C79" w14:textId="77777777" w:rsidR="00F73637" w:rsidRPr="00B16C75" w:rsidRDefault="00F73637" w:rsidP="00F73637">
      <w:pPr>
        <w:pStyle w:val="Bibliography1"/>
      </w:pPr>
      <w:r w:rsidRPr="00B16C75">
        <w:rPr>
          <w:shd w:val="clear" w:color="auto" w:fill="FFFFFF"/>
        </w:rPr>
        <w:t xml:space="preserve">Révész A, Michel M and Lee MJ </w:t>
      </w:r>
      <w:r w:rsidRPr="00B16C75">
        <w:t>(2017</w:t>
      </w:r>
      <w:r>
        <w:t>b</w:t>
      </w:r>
      <w:r w:rsidRPr="00B16C75">
        <w:t>) Investigating IELTS Academic Writing Task 2: Relationships between cognitive writing processes, text quality, and working memory</w:t>
      </w:r>
      <w:r w:rsidRPr="00B16C75">
        <w:rPr>
          <w:bCs/>
          <w:lang w:val="en-US"/>
        </w:rPr>
        <w:t xml:space="preserve">. </w:t>
      </w:r>
      <w:r w:rsidRPr="00B16C75">
        <w:rPr>
          <w:bCs/>
          <w:i/>
          <w:lang w:val="en-US"/>
        </w:rPr>
        <w:t>IELTS Research Report</w:t>
      </w:r>
      <w:r w:rsidRPr="00B16C75">
        <w:rPr>
          <w:bCs/>
          <w:lang w:val="en-US"/>
        </w:rPr>
        <w:t xml:space="preserve">. </w:t>
      </w:r>
      <w:r w:rsidRPr="00B16C75">
        <w:t>London: The British Council.</w:t>
      </w:r>
    </w:p>
    <w:p w14:paraId="7D5F7398" w14:textId="2B194EBC" w:rsidR="00950E05" w:rsidRPr="00B16C75" w:rsidRDefault="00950E05" w:rsidP="00950E05">
      <w:pPr>
        <w:pStyle w:val="Bibliography1"/>
      </w:pPr>
      <w:r w:rsidRPr="00B16C75">
        <w:rPr>
          <w:shd w:val="clear" w:color="auto" w:fill="FFFFFF"/>
        </w:rPr>
        <w:t xml:space="preserve">Révész A, Michel M and Lee MJ (2019) Exploring second language writers' pausing and revision </w:t>
      </w:r>
      <w:r w:rsidR="006F078C">
        <w:rPr>
          <w:shd w:val="clear" w:color="auto" w:fill="FFFFFF"/>
        </w:rPr>
        <w:t>behaviour</w:t>
      </w:r>
      <w:r w:rsidRPr="00B16C75">
        <w:rPr>
          <w:shd w:val="clear" w:color="auto" w:fill="FFFFFF"/>
        </w:rPr>
        <w:t xml:space="preserve">s: A mixed methods study. </w:t>
      </w:r>
      <w:r w:rsidRPr="00B16C75">
        <w:rPr>
          <w:i/>
          <w:shd w:val="clear" w:color="auto" w:fill="FFFFFF"/>
        </w:rPr>
        <w:t>Studies in Second Language Acquisit</w:t>
      </w:r>
      <w:r w:rsidRPr="00F73637">
        <w:rPr>
          <w:i/>
          <w:shd w:val="clear" w:color="auto" w:fill="FFFFFF"/>
        </w:rPr>
        <w:t xml:space="preserve">ion </w:t>
      </w:r>
      <w:r w:rsidR="00F73637" w:rsidRPr="00F73637">
        <w:rPr>
          <w:i/>
        </w:rPr>
        <w:t>41(3):</w:t>
      </w:r>
      <w:r w:rsidR="00F73637" w:rsidRPr="00F73637">
        <w:t xml:space="preserve"> 605-631</w:t>
      </w:r>
      <w:r w:rsidR="00F73637">
        <w:t>.</w:t>
      </w:r>
    </w:p>
    <w:p w14:paraId="78093ECF" w14:textId="77777777" w:rsidR="00950E05" w:rsidRPr="00B16C75" w:rsidRDefault="00950E05" w:rsidP="00950E05">
      <w:pPr>
        <w:pStyle w:val="Bibliography1"/>
        <w:rPr>
          <w:shd w:val="clear" w:color="auto" w:fill="FFFFFF"/>
        </w:rPr>
      </w:pPr>
      <w:bookmarkStart w:id="9" w:name="_Hlk533723589"/>
      <w:r w:rsidRPr="00B16C75">
        <w:rPr>
          <w:shd w:val="clear" w:color="auto" w:fill="FFFFFF"/>
        </w:rPr>
        <w:t>Rijlaarsdam, G and van den Bergh H (1996) The dynamics of composing—An agenda for research into an interactive compensatory model of writing: Many questions, some answers. In Levy CM and Ransdell S (eds) The science of writing: Theories, methods, individual differences, and applications. Hillsdale, NJ, US: Law</w:t>
      </w:r>
      <w:r w:rsidR="00065B1D">
        <w:rPr>
          <w:shd w:val="clear" w:color="auto" w:fill="FFFFFF"/>
        </w:rPr>
        <w:t xml:space="preserve">rence Erlbaum Associates, Inc, </w:t>
      </w:r>
      <w:r w:rsidRPr="00B16C75">
        <w:rPr>
          <w:shd w:val="clear" w:color="auto" w:fill="FFFFFF"/>
        </w:rPr>
        <w:t>pp. 107-125.</w:t>
      </w:r>
    </w:p>
    <w:p w14:paraId="15BB9538" w14:textId="77777777" w:rsidR="00950E05" w:rsidRPr="00B16C75" w:rsidRDefault="00950E05" w:rsidP="00950E05">
      <w:pPr>
        <w:pStyle w:val="Bibliography1"/>
      </w:pPr>
      <w:r w:rsidRPr="00B16C75">
        <w:t>Roca De Larios J, Manchón R, Murphy L, Marín</w:t>
      </w:r>
      <w:bookmarkEnd w:id="9"/>
      <w:r w:rsidRPr="00B16C75">
        <w:t xml:space="preserve"> J (2008) The foreign language writer's strategic behaviour in the allocation of time to writing processes. </w:t>
      </w:r>
      <w:r w:rsidRPr="00B16C75">
        <w:rPr>
          <w:i/>
        </w:rPr>
        <w:t>Journal of Second Language Writing 17(1)</w:t>
      </w:r>
      <w:r w:rsidRPr="00B16C75">
        <w:t>: 30-47.</w:t>
      </w:r>
    </w:p>
    <w:p w14:paraId="58584F4C" w14:textId="77777777" w:rsidR="00950E05" w:rsidRPr="00B16C75" w:rsidRDefault="00950E05" w:rsidP="00950E05">
      <w:pPr>
        <w:pStyle w:val="Bibliography1"/>
        <w:rPr>
          <w:rFonts w:ascii="Arial" w:hAnsi="Arial" w:cs="Arial"/>
          <w:color w:val="222222"/>
          <w:sz w:val="20"/>
          <w:szCs w:val="20"/>
          <w:shd w:val="clear" w:color="auto" w:fill="FFFFFF"/>
        </w:rPr>
      </w:pPr>
      <w:r w:rsidRPr="00B16C75">
        <w:t xml:space="preserve">Roca De Larios J, Murphy L, Manchon R (1999) The use of restructuring strategies in EFL writing: A study of Spanish learners of English as a foreign language. </w:t>
      </w:r>
      <w:r w:rsidRPr="00B16C75">
        <w:rPr>
          <w:i/>
        </w:rPr>
        <w:t xml:space="preserve">Journal of Second Language Writing </w:t>
      </w:r>
      <w:r w:rsidRPr="00B16C75">
        <w:t>8(1): 13-44.</w:t>
      </w:r>
    </w:p>
    <w:p w14:paraId="0E3E4AF5" w14:textId="77777777" w:rsidR="00950E05" w:rsidRPr="00B16C75" w:rsidRDefault="00950E05" w:rsidP="00950E05">
      <w:pPr>
        <w:pStyle w:val="Bibliography1"/>
      </w:pPr>
      <w:r w:rsidRPr="00B16C75">
        <w:rPr>
          <w:rFonts w:eastAsia="Calibri"/>
        </w:rPr>
        <w:t xml:space="preserve">Scardamalia M and Bereiter C (1987) Knowledge telling and knowledge transforming in written composition. </w:t>
      </w:r>
      <w:r w:rsidRPr="00B16C75">
        <w:rPr>
          <w:rFonts w:eastAsia="Calibri"/>
          <w:i/>
        </w:rPr>
        <w:t>Advances in Applied Psycholinguistics 2</w:t>
      </w:r>
      <w:r w:rsidRPr="00B16C75">
        <w:rPr>
          <w:rFonts w:eastAsia="Calibri"/>
        </w:rPr>
        <w:t>: 142-175.</w:t>
      </w:r>
    </w:p>
    <w:p w14:paraId="06CE6489" w14:textId="77777777" w:rsidR="00950E05" w:rsidRPr="00B16C75" w:rsidRDefault="00950E05" w:rsidP="00950E05">
      <w:pPr>
        <w:autoSpaceDE w:val="0"/>
        <w:autoSpaceDN w:val="0"/>
        <w:adjustRightInd w:val="0"/>
        <w:ind w:left="567" w:hanging="567"/>
      </w:pPr>
      <w:r w:rsidRPr="00B16C75">
        <w:lastRenderedPageBreak/>
        <w:t xml:space="preserve">Schilperoord J (1996) </w:t>
      </w:r>
      <w:r w:rsidRPr="00B16C75">
        <w:rPr>
          <w:i/>
        </w:rPr>
        <w:t>It’s about time: Temporal aspects of cognitive processes in text production</w:t>
      </w:r>
      <w:r w:rsidRPr="00B16C75">
        <w:t>. Amsterdam: Rodopi.</w:t>
      </w:r>
    </w:p>
    <w:p w14:paraId="36F392D8" w14:textId="77777777" w:rsidR="00950E05" w:rsidRPr="00B16C75" w:rsidRDefault="00950E05" w:rsidP="00950E05">
      <w:pPr>
        <w:autoSpaceDE w:val="0"/>
        <w:autoSpaceDN w:val="0"/>
        <w:adjustRightInd w:val="0"/>
        <w:ind w:left="567" w:hanging="567"/>
        <w:rPr>
          <w:rFonts w:eastAsia="Calibri"/>
        </w:rPr>
      </w:pPr>
      <w:r w:rsidRPr="00B16C75">
        <w:rPr>
          <w:rFonts w:eastAsia="Calibri"/>
        </w:rPr>
        <w:t xml:space="preserve">Spelman Miller K (2000) Academic writers on-line: Investigating pausing in the production of text. </w:t>
      </w:r>
      <w:r w:rsidRPr="00B16C75">
        <w:rPr>
          <w:rFonts w:eastAsia="Calibri"/>
          <w:i/>
          <w:iCs/>
        </w:rPr>
        <w:t>Language Teaching Research</w:t>
      </w:r>
      <w:r w:rsidRPr="00B16C75">
        <w:rPr>
          <w:rFonts w:eastAsia="Calibri"/>
          <w:iCs/>
        </w:rPr>
        <w:t xml:space="preserve"> </w:t>
      </w:r>
      <w:r w:rsidRPr="00B16C75">
        <w:rPr>
          <w:rFonts w:eastAsia="Calibri"/>
          <w:i/>
          <w:iCs/>
        </w:rPr>
        <w:t>4</w:t>
      </w:r>
      <w:r w:rsidRPr="00B16C75">
        <w:rPr>
          <w:rFonts w:eastAsia="Calibri"/>
          <w:iCs/>
        </w:rPr>
        <w:t xml:space="preserve">: </w:t>
      </w:r>
      <w:r w:rsidRPr="00B16C75">
        <w:rPr>
          <w:rFonts w:eastAsia="Calibri"/>
        </w:rPr>
        <w:t xml:space="preserve">123–148. </w:t>
      </w:r>
    </w:p>
    <w:p w14:paraId="39552F5A" w14:textId="242350BB" w:rsidR="00950E05" w:rsidRPr="00B16C75" w:rsidRDefault="00950E05" w:rsidP="00950E05">
      <w:pPr>
        <w:pStyle w:val="Bibliography1"/>
      </w:pPr>
      <w:r w:rsidRPr="00B16C75">
        <w:t xml:space="preserve">Spelman Miller K (2006) Pausing, productivity and the processing of topic in online writing. In Sullivan KPH and Lindgren E (eds) </w:t>
      </w:r>
      <w:r w:rsidRPr="00B16C75">
        <w:rPr>
          <w:i/>
          <w:iCs/>
        </w:rPr>
        <w:t>Computer key-stroke logging: Methods and applications</w:t>
      </w:r>
      <w:r w:rsidRPr="00B16C75">
        <w:t>. Oxford: Elsevier, pp. 131</w:t>
      </w:r>
      <w:r w:rsidRPr="00B16C75">
        <w:rPr>
          <w:rFonts w:eastAsia="Calibri"/>
        </w:rPr>
        <w:t>–</w:t>
      </w:r>
      <w:r w:rsidRPr="00B16C75">
        <w:t>155.</w:t>
      </w:r>
    </w:p>
    <w:p w14:paraId="14066318" w14:textId="77777777" w:rsidR="00950E05" w:rsidRPr="00B16C75" w:rsidRDefault="00950E05" w:rsidP="00950E05">
      <w:pPr>
        <w:pStyle w:val="Bibliography1"/>
      </w:pPr>
      <w:r w:rsidRPr="00B16C75">
        <w:t xml:space="preserve">Spelman Miller K, Lindgren E and Sullivan KPH (2008) The psycholinguistic dimension in second language writing: Opportunities for research and pedagogy using computer keystroke logging. </w:t>
      </w:r>
      <w:r w:rsidRPr="00B16C75">
        <w:rPr>
          <w:i/>
        </w:rPr>
        <w:t>TESOL Quarterly</w:t>
      </w:r>
      <w:r w:rsidRPr="00B16C75">
        <w:t xml:space="preserve"> </w:t>
      </w:r>
      <w:r w:rsidRPr="00B16C75">
        <w:rPr>
          <w:i/>
        </w:rPr>
        <w:t>42:</w:t>
      </w:r>
      <w:r w:rsidRPr="00B16C75">
        <w:t xml:space="preserve"> 433–453. </w:t>
      </w:r>
    </w:p>
    <w:p w14:paraId="54144990" w14:textId="77777777" w:rsidR="00950E05" w:rsidRPr="00B16C75" w:rsidRDefault="00950E05" w:rsidP="00950E05">
      <w:pPr>
        <w:pStyle w:val="Bibliography1"/>
      </w:pPr>
      <w:r w:rsidRPr="00B16C75">
        <w:t xml:space="preserve">Stevenson M, Schoonen R and de Glopper K (2006) Revising in two languages: A multi-dimensional comparison of online writing revisions in L1 and FL. </w:t>
      </w:r>
      <w:r w:rsidRPr="00B16C75">
        <w:rPr>
          <w:i/>
          <w:iCs/>
        </w:rPr>
        <w:t>Journal of Second Language Writing</w:t>
      </w:r>
      <w:r w:rsidRPr="00B16C75">
        <w:t xml:space="preserve"> </w:t>
      </w:r>
      <w:r w:rsidRPr="00B16C75">
        <w:rPr>
          <w:i/>
        </w:rPr>
        <w:t>15:</w:t>
      </w:r>
      <w:r w:rsidRPr="00B16C75">
        <w:t xml:space="preserve"> 201–233. </w:t>
      </w:r>
    </w:p>
    <w:p w14:paraId="2956FBD8" w14:textId="77777777" w:rsidR="00950E05" w:rsidRPr="00B16C75" w:rsidRDefault="00950E05" w:rsidP="00950E05">
      <w:pPr>
        <w:pStyle w:val="Bibliography1"/>
      </w:pPr>
      <w:r w:rsidRPr="00B16C75">
        <w:t xml:space="preserve">Tillema M (2012) </w:t>
      </w:r>
      <w:r w:rsidRPr="00B16C75">
        <w:rPr>
          <w:i/>
        </w:rPr>
        <w:t>Writing in first and second language: Empirical studies on text quality and writing processes.</w:t>
      </w:r>
      <w:r w:rsidRPr="00B16C75">
        <w:t xml:space="preserve"> Utrecht (NL): LOT.</w:t>
      </w:r>
    </w:p>
    <w:p w14:paraId="090861D7" w14:textId="77777777" w:rsidR="00950E05" w:rsidRPr="00B16C75" w:rsidRDefault="00950E05" w:rsidP="00950E05">
      <w:pPr>
        <w:pStyle w:val="Bibliography1"/>
      </w:pPr>
      <w:r w:rsidRPr="00194441">
        <w:t xml:space="preserve">Tillema </w:t>
      </w:r>
      <w:r w:rsidRPr="00B16C75">
        <w:t xml:space="preserve">M, Van den Bergh H, Rijlaarsdam G and Sanders T (2011) Relating self reports of writing behaviour and online task execution using a temporal model. </w:t>
      </w:r>
      <w:r w:rsidRPr="00B16C75">
        <w:rPr>
          <w:i/>
        </w:rPr>
        <w:t>Metacognition and Learning 6:</w:t>
      </w:r>
      <w:r w:rsidRPr="00B16C75">
        <w:t xml:space="preserve"> 229-253.</w:t>
      </w:r>
    </w:p>
    <w:p w14:paraId="219E3CD0" w14:textId="77777777" w:rsidR="00950E05" w:rsidRPr="00B16C75" w:rsidRDefault="005A6E3E" w:rsidP="00950E05">
      <w:pPr>
        <w:pStyle w:val="Bibliography1"/>
        <w:rPr>
          <w:color w:val="333366"/>
        </w:rPr>
      </w:pPr>
      <w:r w:rsidRPr="00E531A1">
        <w:t xml:space="preserve">van Waes L and Leijten M (2015) Fluency in writing: A multidimensional perspective on writing fluency applied to L1 and L2. </w:t>
      </w:r>
      <w:r w:rsidRPr="00E531A1">
        <w:rPr>
          <w:i/>
          <w:iCs/>
        </w:rPr>
        <w:t>Computers and Composition: An International Journal 38</w:t>
      </w:r>
      <w:r w:rsidRPr="00E531A1">
        <w:t xml:space="preserve">: 79-95. </w:t>
      </w:r>
    </w:p>
    <w:p w14:paraId="4E8FCAE2" w14:textId="77777777" w:rsidR="00950E05" w:rsidRPr="00B16C75" w:rsidRDefault="00950E05" w:rsidP="00950E05">
      <w:pPr>
        <w:autoSpaceDE w:val="0"/>
        <w:autoSpaceDN w:val="0"/>
        <w:adjustRightInd w:val="0"/>
        <w:ind w:left="990" w:hanging="990"/>
      </w:pPr>
      <w:r w:rsidRPr="00B16C75">
        <w:t xml:space="preserve">Van Weijen D (2009) </w:t>
      </w:r>
      <w:r w:rsidRPr="00B16C75">
        <w:rPr>
          <w:i/>
        </w:rPr>
        <w:t>Writing processes, text quality, and tasks effects. Empirical studies in first and second language writing.</w:t>
      </w:r>
      <w:r w:rsidRPr="00B16C75">
        <w:t xml:space="preserve"> Utrecht (NL): LOT.</w:t>
      </w:r>
    </w:p>
    <w:p w14:paraId="7D671956" w14:textId="77FC5BF6" w:rsidR="00950E05" w:rsidRPr="00B16C75" w:rsidRDefault="00950E05" w:rsidP="00950E05">
      <w:pPr>
        <w:autoSpaceDE w:val="0"/>
        <w:autoSpaceDN w:val="0"/>
        <w:adjustRightInd w:val="0"/>
        <w:ind w:left="990" w:hanging="990"/>
      </w:pPr>
      <w:r w:rsidRPr="00B16C75">
        <w:rPr>
          <w:rStyle w:val="cit-auth"/>
        </w:rPr>
        <w:t>Wengelin</w:t>
      </w:r>
      <w:r w:rsidRPr="00B16C75">
        <w:t xml:space="preserve"> A, </w:t>
      </w:r>
      <w:r w:rsidRPr="00B16C75">
        <w:rPr>
          <w:rStyle w:val="cit-auth"/>
        </w:rPr>
        <w:t>Torrance</w:t>
      </w:r>
      <w:r w:rsidRPr="00B16C75">
        <w:t xml:space="preserve"> M, </w:t>
      </w:r>
      <w:r w:rsidRPr="00B16C75">
        <w:rPr>
          <w:rStyle w:val="cit-auth"/>
        </w:rPr>
        <w:t>Holmqvist</w:t>
      </w:r>
      <w:r w:rsidRPr="00B16C75">
        <w:t xml:space="preserve"> K, </w:t>
      </w:r>
      <w:r w:rsidRPr="00B16C75">
        <w:rPr>
          <w:rStyle w:val="cit-auth"/>
        </w:rPr>
        <w:t>Simpson</w:t>
      </w:r>
      <w:r w:rsidRPr="00B16C75">
        <w:t xml:space="preserve"> S, </w:t>
      </w:r>
      <w:r w:rsidRPr="00B16C75">
        <w:rPr>
          <w:rStyle w:val="cit-auth"/>
        </w:rPr>
        <w:t>Galbraith</w:t>
      </w:r>
      <w:r w:rsidRPr="00B16C75">
        <w:t xml:space="preserve"> D, </w:t>
      </w:r>
      <w:r w:rsidRPr="00B16C75">
        <w:rPr>
          <w:rStyle w:val="cit-auth"/>
        </w:rPr>
        <w:t>Johansson</w:t>
      </w:r>
      <w:r w:rsidRPr="00B16C75">
        <w:t xml:space="preserve"> V and </w:t>
      </w:r>
      <w:r w:rsidRPr="00B16C75">
        <w:rPr>
          <w:rStyle w:val="cit-auth"/>
        </w:rPr>
        <w:t xml:space="preserve">Johansson R (2009) </w:t>
      </w:r>
      <w:r w:rsidRPr="00B16C75">
        <w:t xml:space="preserve">Combined eyetracking and keystroke-logging methods for studying cognitive processes in text production. </w:t>
      </w:r>
      <w:r w:rsidR="006F078C">
        <w:rPr>
          <w:rStyle w:val="HTMLCite"/>
        </w:rPr>
        <w:t>Behaviour</w:t>
      </w:r>
      <w:r w:rsidRPr="00B16C75">
        <w:rPr>
          <w:rStyle w:val="HTMLCite"/>
        </w:rPr>
        <w:t xml:space="preserve"> Research Methods </w:t>
      </w:r>
      <w:r w:rsidRPr="00B16C75">
        <w:rPr>
          <w:rStyle w:val="cit-vol"/>
          <w:iCs/>
        </w:rPr>
        <w:t xml:space="preserve">41: </w:t>
      </w:r>
      <w:r w:rsidRPr="00B16C75">
        <w:rPr>
          <w:rStyle w:val="cit-pages-fpage"/>
          <w:iCs/>
        </w:rPr>
        <w:t>337</w:t>
      </w:r>
      <w:r w:rsidRPr="00B16C75">
        <w:rPr>
          <w:rStyle w:val="cit-sep"/>
          <w:iCs/>
        </w:rPr>
        <w:t>-</w:t>
      </w:r>
      <w:r w:rsidRPr="00B16C75">
        <w:rPr>
          <w:rStyle w:val="cit-pages-lpage"/>
          <w:iCs/>
        </w:rPr>
        <w:t>351</w:t>
      </w:r>
      <w:r w:rsidRPr="00B16C75">
        <w:rPr>
          <w:rStyle w:val="cit-sep"/>
          <w:iCs/>
        </w:rPr>
        <w:t>.</w:t>
      </w:r>
    </w:p>
    <w:p w14:paraId="677D6BB6" w14:textId="1F9D65D3" w:rsidR="00A14799" w:rsidRPr="009A7EF8" w:rsidRDefault="00950E05" w:rsidP="00F67809">
      <w:pPr>
        <w:autoSpaceDE w:val="0"/>
        <w:autoSpaceDN w:val="0"/>
        <w:adjustRightInd w:val="0"/>
        <w:ind w:left="990" w:hanging="990"/>
        <w:rPr>
          <w:rFonts w:eastAsia="Calibri"/>
        </w:rPr>
      </w:pPr>
      <w:r w:rsidRPr="00B16C75">
        <w:rPr>
          <w:shd w:val="clear" w:color="auto" w:fill="FFFFFF"/>
        </w:rPr>
        <w:t xml:space="preserve">Xu C and Qi Y (2017) Analyzing pauses in computer-assisted EFL writing: A computer-keystroke-log perspective. </w:t>
      </w:r>
      <w:r w:rsidRPr="00B16C75">
        <w:rPr>
          <w:i/>
          <w:iCs/>
          <w:shd w:val="clear" w:color="auto" w:fill="FFFFFF"/>
        </w:rPr>
        <w:t xml:space="preserve">Journal of Educational Technology </w:t>
      </w:r>
      <w:r w:rsidR="00B16C75">
        <w:rPr>
          <w:i/>
          <w:iCs/>
          <w:shd w:val="clear" w:color="auto" w:fill="FFFFFF"/>
        </w:rPr>
        <w:t>and</w:t>
      </w:r>
      <w:r w:rsidRPr="00B16C75">
        <w:rPr>
          <w:i/>
          <w:iCs/>
          <w:shd w:val="clear" w:color="auto" w:fill="FFFFFF"/>
        </w:rPr>
        <w:t xml:space="preserve"> Society</w:t>
      </w:r>
      <w:r w:rsidRPr="00B16C75">
        <w:rPr>
          <w:shd w:val="clear" w:color="auto" w:fill="FFFFFF"/>
        </w:rPr>
        <w:t xml:space="preserve"> </w:t>
      </w:r>
      <w:r w:rsidRPr="00B16C75">
        <w:rPr>
          <w:i/>
          <w:iCs/>
          <w:shd w:val="clear" w:color="auto" w:fill="FFFFFF"/>
        </w:rPr>
        <w:t>20</w:t>
      </w:r>
      <w:r w:rsidRPr="00B16C75">
        <w:rPr>
          <w:shd w:val="clear" w:color="auto" w:fill="FFFFFF"/>
        </w:rPr>
        <w:t>(4): 24-34.</w:t>
      </w:r>
    </w:p>
    <w:sectPr w:rsidR="00A14799" w:rsidRPr="009A7EF8" w:rsidSect="005A6E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1BF3C9" w14:textId="77777777" w:rsidR="001D4956" w:rsidRDefault="001D4956" w:rsidP="00272D70">
      <w:pPr>
        <w:spacing w:line="240" w:lineRule="auto"/>
      </w:pPr>
      <w:r>
        <w:separator/>
      </w:r>
    </w:p>
  </w:endnote>
  <w:endnote w:type="continuationSeparator" w:id="0">
    <w:p w14:paraId="6BAAA451" w14:textId="77777777" w:rsidR="001D4956" w:rsidRDefault="001D4956" w:rsidP="00272D70">
      <w:pPr>
        <w:spacing w:line="240" w:lineRule="auto"/>
      </w:pPr>
      <w:r>
        <w:continuationSeparator/>
      </w:r>
    </w:p>
  </w:endnote>
  <w:endnote w:type="continuationNotice" w:id="1">
    <w:p w14:paraId="096E67F4" w14:textId="77777777" w:rsidR="001D4956" w:rsidRDefault="001D495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nionPro-Regular">
    <w:altName w:val="MS Mincho"/>
    <w:panose1 w:val="00000000000000000000"/>
    <w:charset w:val="80"/>
    <w:family w:val="roman"/>
    <w:notTrueType/>
    <w:pitch w:val="default"/>
    <w:sig w:usb0="00000000" w:usb1="08070000" w:usb2="00000010" w:usb3="00000000" w:csb0="00020001"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Interstate-Light">
    <w:altName w:val="Calibri"/>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6048477"/>
      <w:docPartObj>
        <w:docPartGallery w:val="Page Numbers (Bottom of Page)"/>
        <w:docPartUnique/>
      </w:docPartObj>
    </w:sdtPr>
    <w:sdtEndPr>
      <w:rPr>
        <w:noProof/>
      </w:rPr>
    </w:sdtEndPr>
    <w:sdtContent>
      <w:p w14:paraId="7577654D" w14:textId="5A8DF7CE" w:rsidR="00F73637" w:rsidRDefault="00F73637">
        <w:pPr>
          <w:pStyle w:val="Footer"/>
          <w:jc w:val="center"/>
        </w:pPr>
        <w:r>
          <w:rPr>
            <w:noProof/>
          </w:rPr>
          <w:fldChar w:fldCharType="begin"/>
        </w:r>
        <w:r>
          <w:rPr>
            <w:noProof/>
          </w:rPr>
          <w:instrText xml:space="preserve"> PAGE   \* MERGEFORMAT </w:instrText>
        </w:r>
        <w:r>
          <w:rPr>
            <w:noProof/>
          </w:rPr>
          <w:fldChar w:fldCharType="separate"/>
        </w:r>
        <w:r>
          <w:rPr>
            <w:noProof/>
          </w:rPr>
          <w:t>35</w:t>
        </w:r>
        <w:r>
          <w:rPr>
            <w:noProof/>
          </w:rPr>
          <w:fldChar w:fldCharType="end"/>
        </w:r>
      </w:p>
    </w:sdtContent>
  </w:sdt>
  <w:p w14:paraId="00762872" w14:textId="77777777" w:rsidR="00F73637" w:rsidRDefault="00F736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CC340F" w14:textId="77777777" w:rsidR="001D4956" w:rsidRDefault="001D4956" w:rsidP="00272D70">
      <w:pPr>
        <w:spacing w:line="240" w:lineRule="auto"/>
      </w:pPr>
      <w:r>
        <w:separator/>
      </w:r>
    </w:p>
  </w:footnote>
  <w:footnote w:type="continuationSeparator" w:id="0">
    <w:p w14:paraId="51B2AC32" w14:textId="77777777" w:rsidR="001D4956" w:rsidRDefault="001D4956" w:rsidP="00272D70">
      <w:pPr>
        <w:spacing w:line="240" w:lineRule="auto"/>
      </w:pPr>
      <w:r>
        <w:continuationSeparator/>
      </w:r>
    </w:p>
  </w:footnote>
  <w:footnote w:type="continuationNotice" w:id="1">
    <w:p w14:paraId="59727446" w14:textId="77777777" w:rsidR="001D4956" w:rsidRDefault="001D495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BA2CB" w14:textId="77777777" w:rsidR="00F73637" w:rsidRDefault="00F736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E2082"/>
    <w:multiLevelType w:val="hybridMultilevel"/>
    <w:tmpl w:val="164A8F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B164C"/>
    <w:multiLevelType w:val="multilevel"/>
    <w:tmpl w:val="3446C9AC"/>
    <w:lvl w:ilvl="0">
      <w:start w:val="1"/>
      <w:numFmt w:val="decimal"/>
      <w:lvlText w:val="%1"/>
      <w:lvlJc w:val="left"/>
      <w:pPr>
        <w:ind w:left="432" w:hanging="432"/>
      </w:pPr>
      <w:rPr>
        <w:sz w:val="28"/>
        <w:szCs w:val="28"/>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65946C0"/>
    <w:multiLevelType w:val="hybridMultilevel"/>
    <w:tmpl w:val="164A8F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21493A"/>
    <w:multiLevelType w:val="hybridMultilevel"/>
    <w:tmpl w:val="DBD63050"/>
    <w:lvl w:ilvl="0" w:tplc="AB94FC8A">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4" w15:restartNumberingAfterBreak="0">
    <w:nsid w:val="13056033"/>
    <w:multiLevelType w:val="hybridMultilevel"/>
    <w:tmpl w:val="DBD63050"/>
    <w:lvl w:ilvl="0" w:tplc="AB94FC8A">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5" w15:restartNumberingAfterBreak="0">
    <w:nsid w:val="17386620"/>
    <w:multiLevelType w:val="hybridMultilevel"/>
    <w:tmpl w:val="3FEE0164"/>
    <w:lvl w:ilvl="0" w:tplc="D0946056">
      <w:start w:val="1"/>
      <w:numFmt w:val="lowerLetter"/>
      <w:lvlText w:val="(%1)"/>
      <w:lvlJc w:val="left"/>
      <w:pPr>
        <w:ind w:left="420" w:hanging="360"/>
      </w:pPr>
      <w:rPr>
        <w:rFonts w:hint="default"/>
        <w:i/>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1F3A3730"/>
    <w:multiLevelType w:val="hybridMultilevel"/>
    <w:tmpl w:val="32AC7D74"/>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7" w15:restartNumberingAfterBreak="0">
    <w:nsid w:val="31DC07C6"/>
    <w:multiLevelType w:val="hybridMultilevel"/>
    <w:tmpl w:val="164A8F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8D0E26"/>
    <w:multiLevelType w:val="hybridMultilevel"/>
    <w:tmpl w:val="E962EAD2"/>
    <w:lvl w:ilvl="0" w:tplc="0AFE076A">
      <w:start w:val="1"/>
      <w:numFmt w:val="bullet"/>
      <w:lvlText w:val="•"/>
      <w:lvlJc w:val="left"/>
      <w:pPr>
        <w:tabs>
          <w:tab w:val="num" w:pos="720"/>
        </w:tabs>
        <w:ind w:left="720" w:hanging="360"/>
      </w:pPr>
      <w:rPr>
        <w:rFonts w:ascii="Times New Roman" w:hAnsi="Times New Roman" w:hint="default"/>
      </w:rPr>
    </w:lvl>
    <w:lvl w:ilvl="1" w:tplc="E0C223EC" w:tentative="1">
      <w:start w:val="1"/>
      <w:numFmt w:val="bullet"/>
      <w:lvlText w:val="•"/>
      <w:lvlJc w:val="left"/>
      <w:pPr>
        <w:tabs>
          <w:tab w:val="num" w:pos="1440"/>
        </w:tabs>
        <w:ind w:left="1440" w:hanging="360"/>
      </w:pPr>
      <w:rPr>
        <w:rFonts w:ascii="Times New Roman" w:hAnsi="Times New Roman" w:hint="default"/>
      </w:rPr>
    </w:lvl>
    <w:lvl w:ilvl="2" w:tplc="8BE07744" w:tentative="1">
      <w:start w:val="1"/>
      <w:numFmt w:val="bullet"/>
      <w:lvlText w:val="•"/>
      <w:lvlJc w:val="left"/>
      <w:pPr>
        <w:tabs>
          <w:tab w:val="num" w:pos="2160"/>
        </w:tabs>
        <w:ind w:left="2160" w:hanging="360"/>
      </w:pPr>
      <w:rPr>
        <w:rFonts w:ascii="Times New Roman" w:hAnsi="Times New Roman" w:hint="default"/>
      </w:rPr>
    </w:lvl>
    <w:lvl w:ilvl="3" w:tplc="D0282C88" w:tentative="1">
      <w:start w:val="1"/>
      <w:numFmt w:val="bullet"/>
      <w:lvlText w:val="•"/>
      <w:lvlJc w:val="left"/>
      <w:pPr>
        <w:tabs>
          <w:tab w:val="num" w:pos="2880"/>
        </w:tabs>
        <w:ind w:left="2880" w:hanging="360"/>
      </w:pPr>
      <w:rPr>
        <w:rFonts w:ascii="Times New Roman" w:hAnsi="Times New Roman" w:hint="default"/>
      </w:rPr>
    </w:lvl>
    <w:lvl w:ilvl="4" w:tplc="C8D8C4D4" w:tentative="1">
      <w:start w:val="1"/>
      <w:numFmt w:val="bullet"/>
      <w:lvlText w:val="•"/>
      <w:lvlJc w:val="left"/>
      <w:pPr>
        <w:tabs>
          <w:tab w:val="num" w:pos="3600"/>
        </w:tabs>
        <w:ind w:left="3600" w:hanging="360"/>
      </w:pPr>
      <w:rPr>
        <w:rFonts w:ascii="Times New Roman" w:hAnsi="Times New Roman" w:hint="default"/>
      </w:rPr>
    </w:lvl>
    <w:lvl w:ilvl="5" w:tplc="AFD02EDA" w:tentative="1">
      <w:start w:val="1"/>
      <w:numFmt w:val="bullet"/>
      <w:lvlText w:val="•"/>
      <w:lvlJc w:val="left"/>
      <w:pPr>
        <w:tabs>
          <w:tab w:val="num" w:pos="4320"/>
        </w:tabs>
        <w:ind w:left="4320" w:hanging="360"/>
      </w:pPr>
      <w:rPr>
        <w:rFonts w:ascii="Times New Roman" w:hAnsi="Times New Roman" w:hint="default"/>
      </w:rPr>
    </w:lvl>
    <w:lvl w:ilvl="6" w:tplc="A92C7606" w:tentative="1">
      <w:start w:val="1"/>
      <w:numFmt w:val="bullet"/>
      <w:lvlText w:val="•"/>
      <w:lvlJc w:val="left"/>
      <w:pPr>
        <w:tabs>
          <w:tab w:val="num" w:pos="5040"/>
        </w:tabs>
        <w:ind w:left="5040" w:hanging="360"/>
      </w:pPr>
      <w:rPr>
        <w:rFonts w:ascii="Times New Roman" w:hAnsi="Times New Roman" w:hint="default"/>
      </w:rPr>
    </w:lvl>
    <w:lvl w:ilvl="7" w:tplc="49468F72" w:tentative="1">
      <w:start w:val="1"/>
      <w:numFmt w:val="bullet"/>
      <w:lvlText w:val="•"/>
      <w:lvlJc w:val="left"/>
      <w:pPr>
        <w:tabs>
          <w:tab w:val="num" w:pos="5760"/>
        </w:tabs>
        <w:ind w:left="5760" w:hanging="360"/>
      </w:pPr>
      <w:rPr>
        <w:rFonts w:ascii="Times New Roman" w:hAnsi="Times New Roman" w:hint="default"/>
      </w:rPr>
    </w:lvl>
    <w:lvl w:ilvl="8" w:tplc="812E347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420F755F"/>
    <w:multiLevelType w:val="multilevel"/>
    <w:tmpl w:val="210AE9F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A344A4"/>
    <w:multiLevelType w:val="hybridMultilevel"/>
    <w:tmpl w:val="164A8FB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1" w15:restartNumberingAfterBreak="0">
    <w:nsid w:val="51A90A0F"/>
    <w:multiLevelType w:val="hybridMultilevel"/>
    <w:tmpl w:val="43B6106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1A678F"/>
    <w:multiLevelType w:val="hybridMultilevel"/>
    <w:tmpl w:val="AEEE955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AFA6804"/>
    <w:multiLevelType w:val="multilevel"/>
    <w:tmpl w:val="7848C77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60073B5E"/>
    <w:multiLevelType w:val="hybridMultilevel"/>
    <w:tmpl w:val="32AC7D74"/>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5" w15:restartNumberingAfterBreak="0">
    <w:nsid w:val="667A1B55"/>
    <w:multiLevelType w:val="hybridMultilevel"/>
    <w:tmpl w:val="164A8FB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92713DC"/>
    <w:multiLevelType w:val="hybridMultilevel"/>
    <w:tmpl w:val="32AC7D74"/>
    <w:lvl w:ilvl="0" w:tplc="08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7" w15:restartNumberingAfterBreak="0">
    <w:nsid w:val="79784335"/>
    <w:multiLevelType w:val="hybridMultilevel"/>
    <w:tmpl w:val="1D68965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ECE0424"/>
    <w:multiLevelType w:val="hybridMultilevel"/>
    <w:tmpl w:val="F06014DA"/>
    <w:lvl w:ilvl="0" w:tplc="5316C350">
      <w:start w:val="1"/>
      <w:numFmt w:val="bullet"/>
      <w:lvlText w:val=""/>
      <w:lvlJc w:val="left"/>
      <w:pPr>
        <w:tabs>
          <w:tab w:val="num" w:pos="720"/>
        </w:tabs>
        <w:ind w:left="720" w:hanging="360"/>
      </w:pPr>
      <w:rPr>
        <w:rFonts w:ascii="Wingdings" w:hAnsi="Wingdings" w:hint="default"/>
      </w:rPr>
    </w:lvl>
    <w:lvl w:ilvl="1" w:tplc="7A823E6C">
      <w:start w:val="1"/>
      <w:numFmt w:val="bullet"/>
      <w:lvlText w:val=""/>
      <w:lvlJc w:val="left"/>
      <w:pPr>
        <w:tabs>
          <w:tab w:val="num" w:pos="1440"/>
        </w:tabs>
        <w:ind w:left="1440" w:hanging="360"/>
      </w:pPr>
      <w:rPr>
        <w:rFonts w:ascii="Wingdings" w:hAnsi="Wingdings" w:hint="default"/>
      </w:rPr>
    </w:lvl>
    <w:lvl w:ilvl="2" w:tplc="22A21580">
      <w:numFmt w:val="bullet"/>
      <w:lvlText w:val=""/>
      <w:lvlJc w:val="left"/>
      <w:pPr>
        <w:tabs>
          <w:tab w:val="num" w:pos="2160"/>
        </w:tabs>
        <w:ind w:left="2160" w:hanging="360"/>
      </w:pPr>
      <w:rPr>
        <w:rFonts w:ascii="Wingdings" w:hAnsi="Wingdings" w:hint="default"/>
      </w:rPr>
    </w:lvl>
    <w:lvl w:ilvl="3" w:tplc="3478580E" w:tentative="1">
      <w:start w:val="1"/>
      <w:numFmt w:val="bullet"/>
      <w:lvlText w:val=""/>
      <w:lvlJc w:val="left"/>
      <w:pPr>
        <w:tabs>
          <w:tab w:val="num" w:pos="2880"/>
        </w:tabs>
        <w:ind w:left="2880" w:hanging="360"/>
      </w:pPr>
      <w:rPr>
        <w:rFonts w:ascii="Wingdings" w:hAnsi="Wingdings" w:hint="default"/>
      </w:rPr>
    </w:lvl>
    <w:lvl w:ilvl="4" w:tplc="77103B26" w:tentative="1">
      <w:start w:val="1"/>
      <w:numFmt w:val="bullet"/>
      <w:lvlText w:val=""/>
      <w:lvlJc w:val="left"/>
      <w:pPr>
        <w:tabs>
          <w:tab w:val="num" w:pos="3600"/>
        </w:tabs>
        <w:ind w:left="3600" w:hanging="360"/>
      </w:pPr>
      <w:rPr>
        <w:rFonts w:ascii="Wingdings" w:hAnsi="Wingdings" w:hint="default"/>
      </w:rPr>
    </w:lvl>
    <w:lvl w:ilvl="5" w:tplc="A072E376" w:tentative="1">
      <w:start w:val="1"/>
      <w:numFmt w:val="bullet"/>
      <w:lvlText w:val=""/>
      <w:lvlJc w:val="left"/>
      <w:pPr>
        <w:tabs>
          <w:tab w:val="num" w:pos="4320"/>
        </w:tabs>
        <w:ind w:left="4320" w:hanging="360"/>
      </w:pPr>
      <w:rPr>
        <w:rFonts w:ascii="Wingdings" w:hAnsi="Wingdings" w:hint="default"/>
      </w:rPr>
    </w:lvl>
    <w:lvl w:ilvl="6" w:tplc="C51E8C4C" w:tentative="1">
      <w:start w:val="1"/>
      <w:numFmt w:val="bullet"/>
      <w:lvlText w:val=""/>
      <w:lvlJc w:val="left"/>
      <w:pPr>
        <w:tabs>
          <w:tab w:val="num" w:pos="5040"/>
        </w:tabs>
        <w:ind w:left="5040" w:hanging="360"/>
      </w:pPr>
      <w:rPr>
        <w:rFonts w:ascii="Wingdings" w:hAnsi="Wingdings" w:hint="default"/>
      </w:rPr>
    </w:lvl>
    <w:lvl w:ilvl="7" w:tplc="B7BE802A" w:tentative="1">
      <w:start w:val="1"/>
      <w:numFmt w:val="bullet"/>
      <w:lvlText w:val=""/>
      <w:lvlJc w:val="left"/>
      <w:pPr>
        <w:tabs>
          <w:tab w:val="num" w:pos="5760"/>
        </w:tabs>
        <w:ind w:left="5760" w:hanging="360"/>
      </w:pPr>
      <w:rPr>
        <w:rFonts w:ascii="Wingdings" w:hAnsi="Wingdings" w:hint="default"/>
      </w:rPr>
    </w:lvl>
    <w:lvl w:ilvl="8" w:tplc="364A00E8"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num>
  <w:num w:numId="6">
    <w:abstractNumId w:val="17"/>
  </w:num>
  <w:num w:numId="7">
    <w:abstractNumId w:val="12"/>
  </w:num>
  <w:num w:numId="8">
    <w:abstractNumId w:val="11"/>
  </w:num>
  <w:num w:numId="9">
    <w:abstractNumId w:val="16"/>
  </w:num>
  <w:num w:numId="10">
    <w:abstractNumId w:val="3"/>
  </w:num>
  <w:num w:numId="11">
    <w:abstractNumId w:val="9"/>
  </w:num>
  <w:num w:numId="12">
    <w:abstractNumId w:val="2"/>
  </w:num>
  <w:num w:numId="13">
    <w:abstractNumId w:val="15"/>
  </w:num>
  <w:num w:numId="14">
    <w:abstractNumId w:val="0"/>
  </w:num>
  <w:num w:numId="15">
    <w:abstractNumId w:val="7"/>
  </w:num>
  <w:num w:numId="16">
    <w:abstractNumId w:val="8"/>
  </w:num>
  <w:num w:numId="17">
    <w:abstractNumId w:val="4"/>
  </w:num>
  <w:num w:numId="18">
    <w:abstractNumId w:val="6"/>
  </w:num>
  <w:num w:numId="19">
    <w:abstractNumId w:val="14"/>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bordersDoNotSurroundHeader/>
  <w:bordersDoNotSurroundFooter/>
  <w:activeWritingStyle w:appName="MSWord" w:lang="es-ES" w:vendorID="64" w:dllVersion="6" w:nlCheck="1" w:checkStyle="0"/>
  <w:activeWritingStyle w:appName="MSWord" w:lang="en-GB" w:vendorID="64" w:dllVersion="6" w:nlCheck="1" w:checkStyle="0"/>
  <w:activeWritingStyle w:appName="MSWord" w:lang="en-US" w:vendorID="64" w:dllVersion="6" w:nlCheck="1" w:checkStyle="0"/>
  <w:revisionView w:inkAnnotations="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3NjU1NDO0tDQ2NzBQ0lEKTi0uzszPAykwrAUAVF5LgywAAAA="/>
  </w:docVars>
  <w:rsids>
    <w:rsidRoot w:val="006E3EF9"/>
    <w:rsid w:val="00002A45"/>
    <w:rsid w:val="00007CF3"/>
    <w:rsid w:val="00010845"/>
    <w:rsid w:val="0001451F"/>
    <w:rsid w:val="00014B93"/>
    <w:rsid w:val="00016213"/>
    <w:rsid w:val="00023FCB"/>
    <w:rsid w:val="00024BD1"/>
    <w:rsid w:val="00027DCD"/>
    <w:rsid w:val="00032386"/>
    <w:rsid w:val="00033976"/>
    <w:rsid w:val="00036B03"/>
    <w:rsid w:val="00037746"/>
    <w:rsid w:val="000408C3"/>
    <w:rsid w:val="000441BD"/>
    <w:rsid w:val="00045615"/>
    <w:rsid w:val="000463E7"/>
    <w:rsid w:val="0005003B"/>
    <w:rsid w:val="00050EC9"/>
    <w:rsid w:val="00052D6B"/>
    <w:rsid w:val="000530E8"/>
    <w:rsid w:val="00057BD6"/>
    <w:rsid w:val="000604B3"/>
    <w:rsid w:val="00061B7B"/>
    <w:rsid w:val="00062861"/>
    <w:rsid w:val="0006286A"/>
    <w:rsid w:val="00062BB1"/>
    <w:rsid w:val="00065228"/>
    <w:rsid w:val="00065B1D"/>
    <w:rsid w:val="00071AFA"/>
    <w:rsid w:val="00077D92"/>
    <w:rsid w:val="00081C67"/>
    <w:rsid w:val="000828D4"/>
    <w:rsid w:val="000845D7"/>
    <w:rsid w:val="00084CA3"/>
    <w:rsid w:val="00085119"/>
    <w:rsid w:val="000878CB"/>
    <w:rsid w:val="0009694F"/>
    <w:rsid w:val="000969D1"/>
    <w:rsid w:val="000A44F1"/>
    <w:rsid w:val="000A6D8D"/>
    <w:rsid w:val="000B0BCA"/>
    <w:rsid w:val="000B3263"/>
    <w:rsid w:val="000B4946"/>
    <w:rsid w:val="000B5887"/>
    <w:rsid w:val="000C33CB"/>
    <w:rsid w:val="000C33E1"/>
    <w:rsid w:val="000C3EC8"/>
    <w:rsid w:val="000C45A3"/>
    <w:rsid w:val="000D1E11"/>
    <w:rsid w:val="000D26A6"/>
    <w:rsid w:val="000D27AA"/>
    <w:rsid w:val="000D3276"/>
    <w:rsid w:val="000D47F8"/>
    <w:rsid w:val="000D624B"/>
    <w:rsid w:val="000D6305"/>
    <w:rsid w:val="000D733F"/>
    <w:rsid w:val="000D7FE0"/>
    <w:rsid w:val="000E2645"/>
    <w:rsid w:val="000E4862"/>
    <w:rsid w:val="000E52EF"/>
    <w:rsid w:val="000E78F5"/>
    <w:rsid w:val="000E7E26"/>
    <w:rsid w:val="000F17A5"/>
    <w:rsid w:val="000F372E"/>
    <w:rsid w:val="000F5E32"/>
    <w:rsid w:val="000F5FBF"/>
    <w:rsid w:val="000F705C"/>
    <w:rsid w:val="000F7311"/>
    <w:rsid w:val="00102884"/>
    <w:rsid w:val="00107D6E"/>
    <w:rsid w:val="00112238"/>
    <w:rsid w:val="0011390F"/>
    <w:rsid w:val="0011544D"/>
    <w:rsid w:val="00117C78"/>
    <w:rsid w:val="00126E0A"/>
    <w:rsid w:val="001277D5"/>
    <w:rsid w:val="00127D62"/>
    <w:rsid w:val="00127F48"/>
    <w:rsid w:val="00130C53"/>
    <w:rsid w:val="00131358"/>
    <w:rsid w:val="00131A1B"/>
    <w:rsid w:val="00132B69"/>
    <w:rsid w:val="001352D6"/>
    <w:rsid w:val="00135421"/>
    <w:rsid w:val="00137A3A"/>
    <w:rsid w:val="001409C5"/>
    <w:rsid w:val="00141160"/>
    <w:rsid w:val="001439B0"/>
    <w:rsid w:val="00143E17"/>
    <w:rsid w:val="001452D8"/>
    <w:rsid w:val="0014551C"/>
    <w:rsid w:val="001469CF"/>
    <w:rsid w:val="00147705"/>
    <w:rsid w:val="001514AC"/>
    <w:rsid w:val="00152D8C"/>
    <w:rsid w:val="00156CD5"/>
    <w:rsid w:val="00160023"/>
    <w:rsid w:val="00160D17"/>
    <w:rsid w:val="00166D86"/>
    <w:rsid w:val="001670DB"/>
    <w:rsid w:val="001676DF"/>
    <w:rsid w:val="00170B07"/>
    <w:rsid w:val="00172875"/>
    <w:rsid w:val="001746F0"/>
    <w:rsid w:val="00174FFC"/>
    <w:rsid w:val="00175E46"/>
    <w:rsid w:val="00176659"/>
    <w:rsid w:val="00177B2C"/>
    <w:rsid w:val="0018631A"/>
    <w:rsid w:val="00187455"/>
    <w:rsid w:val="00190748"/>
    <w:rsid w:val="00194441"/>
    <w:rsid w:val="00194F51"/>
    <w:rsid w:val="001976E7"/>
    <w:rsid w:val="00197CE0"/>
    <w:rsid w:val="001A0508"/>
    <w:rsid w:val="001A1444"/>
    <w:rsid w:val="001A3553"/>
    <w:rsid w:val="001A4E4B"/>
    <w:rsid w:val="001A6DF8"/>
    <w:rsid w:val="001A7EA1"/>
    <w:rsid w:val="001B085B"/>
    <w:rsid w:val="001B230D"/>
    <w:rsid w:val="001B29F8"/>
    <w:rsid w:val="001B323B"/>
    <w:rsid w:val="001B4EB1"/>
    <w:rsid w:val="001B5F1A"/>
    <w:rsid w:val="001C14AB"/>
    <w:rsid w:val="001C5DC9"/>
    <w:rsid w:val="001D070E"/>
    <w:rsid w:val="001D4956"/>
    <w:rsid w:val="001D4CAC"/>
    <w:rsid w:val="001D53F6"/>
    <w:rsid w:val="001D7224"/>
    <w:rsid w:val="001E1DD4"/>
    <w:rsid w:val="001F1304"/>
    <w:rsid w:val="001F32F4"/>
    <w:rsid w:val="001F378A"/>
    <w:rsid w:val="001F5765"/>
    <w:rsid w:val="002010BA"/>
    <w:rsid w:val="00201655"/>
    <w:rsid w:val="00205381"/>
    <w:rsid w:val="0020638A"/>
    <w:rsid w:val="00210393"/>
    <w:rsid w:val="00210A00"/>
    <w:rsid w:val="00211ADA"/>
    <w:rsid w:val="0021437D"/>
    <w:rsid w:val="00217657"/>
    <w:rsid w:val="00217E59"/>
    <w:rsid w:val="00222C77"/>
    <w:rsid w:val="0022313D"/>
    <w:rsid w:val="0022577E"/>
    <w:rsid w:val="0022627E"/>
    <w:rsid w:val="00226827"/>
    <w:rsid w:val="002272EA"/>
    <w:rsid w:val="00227B03"/>
    <w:rsid w:val="00230E04"/>
    <w:rsid w:val="00230E98"/>
    <w:rsid w:val="002310ED"/>
    <w:rsid w:val="00232B90"/>
    <w:rsid w:val="002345E6"/>
    <w:rsid w:val="00234E1A"/>
    <w:rsid w:val="00235C04"/>
    <w:rsid w:val="00237CE6"/>
    <w:rsid w:val="002405FE"/>
    <w:rsid w:val="00242C48"/>
    <w:rsid w:val="00244235"/>
    <w:rsid w:val="002472BB"/>
    <w:rsid w:val="002509C8"/>
    <w:rsid w:val="002519B0"/>
    <w:rsid w:val="00254F62"/>
    <w:rsid w:val="00255176"/>
    <w:rsid w:val="00255BA5"/>
    <w:rsid w:val="002608A3"/>
    <w:rsid w:val="00262D73"/>
    <w:rsid w:val="002653B0"/>
    <w:rsid w:val="0026713B"/>
    <w:rsid w:val="00270FA4"/>
    <w:rsid w:val="00272D70"/>
    <w:rsid w:val="00274D86"/>
    <w:rsid w:val="00277A08"/>
    <w:rsid w:val="002812AE"/>
    <w:rsid w:val="00282859"/>
    <w:rsid w:val="002833D3"/>
    <w:rsid w:val="00283FEC"/>
    <w:rsid w:val="002847BF"/>
    <w:rsid w:val="002858D0"/>
    <w:rsid w:val="00286B2E"/>
    <w:rsid w:val="0029010C"/>
    <w:rsid w:val="00291873"/>
    <w:rsid w:val="002925D2"/>
    <w:rsid w:val="00292F8E"/>
    <w:rsid w:val="00293F81"/>
    <w:rsid w:val="00297036"/>
    <w:rsid w:val="002A1EEB"/>
    <w:rsid w:val="002A54B8"/>
    <w:rsid w:val="002A770A"/>
    <w:rsid w:val="002B0B3C"/>
    <w:rsid w:val="002B5AFC"/>
    <w:rsid w:val="002B7203"/>
    <w:rsid w:val="002C35DB"/>
    <w:rsid w:val="002C6A3B"/>
    <w:rsid w:val="002C77F3"/>
    <w:rsid w:val="002D15F5"/>
    <w:rsid w:val="002D1865"/>
    <w:rsid w:val="002D194A"/>
    <w:rsid w:val="002D291C"/>
    <w:rsid w:val="002D29E4"/>
    <w:rsid w:val="002D2B0D"/>
    <w:rsid w:val="002D306E"/>
    <w:rsid w:val="002D6FFE"/>
    <w:rsid w:val="002E1AE1"/>
    <w:rsid w:val="002E3623"/>
    <w:rsid w:val="002E3AE4"/>
    <w:rsid w:val="002F13EE"/>
    <w:rsid w:val="002F18DF"/>
    <w:rsid w:val="002F235B"/>
    <w:rsid w:val="002F3CB6"/>
    <w:rsid w:val="002F433D"/>
    <w:rsid w:val="002F596C"/>
    <w:rsid w:val="003030F3"/>
    <w:rsid w:val="00304226"/>
    <w:rsid w:val="00305049"/>
    <w:rsid w:val="00305FD9"/>
    <w:rsid w:val="00307E27"/>
    <w:rsid w:val="00310047"/>
    <w:rsid w:val="00311F8C"/>
    <w:rsid w:val="00316A34"/>
    <w:rsid w:val="003175C0"/>
    <w:rsid w:val="00327553"/>
    <w:rsid w:val="0032788D"/>
    <w:rsid w:val="00330E83"/>
    <w:rsid w:val="00331D48"/>
    <w:rsid w:val="00336C75"/>
    <w:rsid w:val="0033717C"/>
    <w:rsid w:val="0034030F"/>
    <w:rsid w:val="00340AE4"/>
    <w:rsid w:val="00341A2F"/>
    <w:rsid w:val="0035562C"/>
    <w:rsid w:val="00361CAA"/>
    <w:rsid w:val="00362C90"/>
    <w:rsid w:val="003635CB"/>
    <w:rsid w:val="00366A5E"/>
    <w:rsid w:val="00366A69"/>
    <w:rsid w:val="00376540"/>
    <w:rsid w:val="003832C4"/>
    <w:rsid w:val="00385F65"/>
    <w:rsid w:val="003917FD"/>
    <w:rsid w:val="0039229D"/>
    <w:rsid w:val="0039247E"/>
    <w:rsid w:val="00392647"/>
    <w:rsid w:val="003935F0"/>
    <w:rsid w:val="00397D03"/>
    <w:rsid w:val="003A0B03"/>
    <w:rsid w:val="003A0DDC"/>
    <w:rsid w:val="003A15A5"/>
    <w:rsid w:val="003A1C8C"/>
    <w:rsid w:val="003A313E"/>
    <w:rsid w:val="003A43C5"/>
    <w:rsid w:val="003A555A"/>
    <w:rsid w:val="003A5BB2"/>
    <w:rsid w:val="003A7849"/>
    <w:rsid w:val="003B10D7"/>
    <w:rsid w:val="003B5A1A"/>
    <w:rsid w:val="003C0594"/>
    <w:rsid w:val="003C17BD"/>
    <w:rsid w:val="003C1FB4"/>
    <w:rsid w:val="003C2E1C"/>
    <w:rsid w:val="003C5AA9"/>
    <w:rsid w:val="003C5D98"/>
    <w:rsid w:val="003C6082"/>
    <w:rsid w:val="003C6CA0"/>
    <w:rsid w:val="003C78FA"/>
    <w:rsid w:val="003D1FF8"/>
    <w:rsid w:val="003D2CEE"/>
    <w:rsid w:val="003D58AD"/>
    <w:rsid w:val="003E2AFE"/>
    <w:rsid w:val="003F2E1B"/>
    <w:rsid w:val="003F43C7"/>
    <w:rsid w:val="003F6027"/>
    <w:rsid w:val="003F796F"/>
    <w:rsid w:val="003F7F5A"/>
    <w:rsid w:val="004064F7"/>
    <w:rsid w:val="004076B8"/>
    <w:rsid w:val="0041084A"/>
    <w:rsid w:val="00417B25"/>
    <w:rsid w:val="004233E1"/>
    <w:rsid w:val="004279E7"/>
    <w:rsid w:val="00430789"/>
    <w:rsid w:val="004352CF"/>
    <w:rsid w:val="00436B39"/>
    <w:rsid w:val="00441480"/>
    <w:rsid w:val="00441B2F"/>
    <w:rsid w:val="00441D7C"/>
    <w:rsid w:val="00441F11"/>
    <w:rsid w:val="004443F6"/>
    <w:rsid w:val="00445036"/>
    <w:rsid w:val="00445941"/>
    <w:rsid w:val="00447218"/>
    <w:rsid w:val="004474B6"/>
    <w:rsid w:val="0044762B"/>
    <w:rsid w:val="00456904"/>
    <w:rsid w:val="004569DD"/>
    <w:rsid w:val="004573DE"/>
    <w:rsid w:val="00462698"/>
    <w:rsid w:val="00462E22"/>
    <w:rsid w:val="00463D5A"/>
    <w:rsid w:val="00472171"/>
    <w:rsid w:val="004727E0"/>
    <w:rsid w:val="00475A82"/>
    <w:rsid w:val="004809A2"/>
    <w:rsid w:val="00483AD0"/>
    <w:rsid w:val="00484869"/>
    <w:rsid w:val="004857C6"/>
    <w:rsid w:val="004870D3"/>
    <w:rsid w:val="004900AA"/>
    <w:rsid w:val="00492517"/>
    <w:rsid w:val="00494A15"/>
    <w:rsid w:val="00494D90"/>
    <w:rsid w:val="00496B0F"/>
    <w:rsid w:val="004A35F6"/>
    <w:rsid w:val="004A7250"/>
    <w:rsid w:val="004B0A62"/>
    <w:rsid w:val="004B35E7"/>
    <w:rsid w:val="004B5F47"/>
    <w:rsid w:val="004B6A80"/>
    <w:rsid w:val="004C1AE6"/>
    <w:rsid w:val="004C5377"/>
    <w:rsid w:val="004D3D94"/>
    <w:rsid w:val="004D456D"/>
    <w:rsid w:val="004D6385"/>
    <w:rsid w:val="004D73FD"/>
    <w:rsid w:val="004E17F8"/>
    <w:rsid w:val="004E66C8"/>
    <w:rsid w:val="004E7839"/>
    <w:rsid w:val="004E7A14"/>
    <w:rsid w:val="004F0DF3"/>
    <w:rsid w:val="005003CD"/>
    <w:rsid w:val="00500D9C"/>
    <w:rsid w:val="005016F6"/>
    <w:rsid w:val="005019E4"/>
    <w:rsid w:val="00501A3A"/>
    <w:rsid w:val="005025EA"/>
    <w:rsid w:val="00504CFC"/>
    <w:rsid w:val="0050526D"/>
    <w:rsid w:val="00505757"/>
    <w:rsid w:val="00507C11"/>
    <w:rsid w:val="00512161"/>
    <w:rsid w:val="005129E1"/>
    <w:rsid w:val="005203DC"/>
    <w:rsid w:val="0052069F"/>
    <w:rsid w:val="005207D3"/>
    <w:rsid w:val="00520F49"/>
    <w:rsid w:val="005229B5"/>
    <w:rsid w:val="00522CB5"/>
    <w:rsid w:val="0052410E"/>
    <w:rsid w:val="00525A86"/>
    <w:rsid w:val="00525F95"/>
    <w:rsid w:val="0052634F"/>
    <w:rsid w:val="0052737B"/>
    <w:rsid w:val="005348DF"/>
    <w:rsid w:val="00534AD8"/>
    <w:rsid w:val="00535337"/>
    <w:rsid w:val="0053678B"/>
    <w:rsid w:val="00537ACF"/>
    <w:rsid w:val="00544275"/>
    <w:rsid w:val="005517AE"/>
    <w:rsid w:val="00552439"/>
    <w:rsid w:val="00552B7E"/>
    <w:rsid w:val="005536D1"/>
    <w:rsid w:val="00553D49"/>
    <w:rsid w:val="00556514"/>
    <w:rsid w:val="00556C9C"/>
    <w:rsid w:val="00556DA6"/>
    <w:rsid w:val="00562495"/>
    <w:rsid w:val="00562D93"/>
    <w:rsid w:val="005701EC"/>
    <w:rsid w:val="00573851"/>
    <w:rsid w:val="005761EB"/>
    <w:rsid w:val="00581F0A"/>
    <w:rsid w:val="00582635"/>
    <w:rsid w:val="0058358E"/>
    <w:rsid w:val="00583B38"/>
    <w:rsid w:val="00585ADD"/>
    <w:rsid w:val="00590CDA"/>
    <w:rsid w:val="00590FFF"/>
    <w:rsid w:val="00591C03"/>
    <w:rsid w:val="00594F5E"/>
    <w:rsid w:val="00595D18"/>
    <w:rsid w:val="005A01CC"/>
    <w:rsid w:val="005A181B"/>
    <w:rsid w:val="005A3545"/>
    <w:rsid w:val="005A3603"/>
    <w:rsid w:val="005A6E3E"/>
    <w:rsid w:val="005B12B4"/>
    <w:rsid w:val="005B2018"/>
    <w:rsid w:val="005B4484"/>
    <w:rsid w:val="005C49A1"/>
    <w:rsid w:val="005C78A5"/>
    <w:rsid w:val="005D0458"/>
    <w:rsid w:val="005D2273"/>
    <w:rsid w:val="005D619C"/>
    <w:rsid w:val="005D6BE6"/>
    <w:rsid w:val="005E2946"/>
    <w:rsid w:val="005E48DC"/>
    <w:rsid w:val="005E4DF8"/>
    <w:rsid w:val="005E6DCA"/>
    <w:rsid w:val="005E6FAD"/>
    <w:rsid w:val="005F13BE"/>
    <w:rsid w:val="005F1CD5"/>
    <w:rsid w:val="005F1E35"/>
    <w:rsid w:val="005F3151"/>
    <w:rsid w:val="005F6761"/>
    <w:rsid w:val="00610057"/>
    <w:rsid w:val="00615775"/>
    <w:rsid w:val="00616DA2"/>
    <w:rsid w:val="0061734F"/>
    <w:rsid w:val="00630927"/>
    <w:rsid w:val="00634BFD"/>
    <w:rsid w:val="00634DC9"/>
    <w:rsid w:val="00634E35"/>
    <w:rsid w:val="00635073"/>
    <w:rsid w:val="006355B6"/>
    <w:rsid w:val="00640E3E"/>
    <w:rsid w:val="00641903"/>
    <w:rsid w:val="00645ADE"/>
    <w:rsid w:val="00646532"/>
    <w:rsid w:val="00646D5F"/>
    <w:rsid w:val="00646F29"/>
    <w:rsid w:val="00651578"/>
    <w:rsid w:val="006520D2"/>
    <w:rsid w:val="00652780"/>
    <w:rsid w:val="006600C7"/>
    <w:rsid w:val="0066443E"/>
    <w:rsid w:val="00672F84"/>
    <w:rsid w:val="0067528B"/>
    <w:rsid w:val="00675915"/>
    <w:rsid w:val="00677E29"/>
    <w:rsid w:val="00685632"/>
    <w:rsid w:val="00686C7A"/>
    <w:rsid w:val="006901D7"/>
    <w:rsid w:val="006915C5"/>
    <w:rsid w:val="006920BE"/>
    <w:rsid w:val="00695220"/>
    <w:rsid w:val="006A0092"/>
    <w:rsid w:val="006A34B8"/>
    <w:rsid w:val="006A47EF"/>
    <w:rsid w:val="006A69D7"/>
    <w:rsid w:val="006B4098"/>
    <w:rsid w:val="006B6622"/>
    <w:rsid w:val="006C70F5"/>
    <w:rsid w:val="006D06B9"/>
    <w:rsid w:val="006D1812"/>
    <w:rsid w:val="006D1D09"/>
    <w:rsid w:val="006D397F"/>
    <w:rsid w:val="006D3A1E"/>
    <w:rsid w:val="006E3117"/>
    <w:rsid w:val="006E3EF9"/>
    <w:rsid w:val="006E7E8E"/>
    <w:rsid w:val="006F078C"/>
    <w:rsid w:val="006F07B9"/>
    <w:rsid w:val="006F115F"/>
    <w:rsid w:val="006F2063"/>
    <w:rsid w:val="0070002C"/>
    <w:rsid w:val="007012B6"/>
    <w:rsid w:val="007018FB"/>
    <w:rsid w:val="00706BA5"/>
    <w:rsid w:val="00707AF3"/>
    <w:rsid w:val="00716A19"/>
    <w:rsid w:val="0071738F"/>
    <w:rsid w:val="00720BCD"/>
    <w:rsid w:val="0072349F"/>
    <w:rsid w:val="00725217"/>
    <w:rsid w:val="00727A0D"/>
    <w:rsid w:val="007319B5"/>
    <w:rsid w:val="0073363C"/>
    <w:rsid w:val="00733872"/>
    <w:rsid w:val="0073434B"/>
    <w:rsid w:val="00735716"/>
    <w:rsid w:val="0073661A"/>
    <w:rsid w:val="00737AED"/>
    <w:rsid w:val="00742B5F"/>
    <w:rsid w:val="007435B1"/>
    <w:rsid w:val="00744420"/>
    <w:rsid w:val="007444C5"/>
    <w:rsid w:val="007445D7"/>
    <w:rsid w:val="007468F1"/>
    <w:rsid w:val="007501A3"/>
    <w:rsid w:val="00753F49"/>
    <w:rsid w:val="0075455D"/>
    <w:rsid w:val="00754EF3"/>
    <w:rsid w:val="00755AD6"/>
    <w:rsid w:val="007564FD"/>
    <w:rsid w:val="00760832"/>
    <w:rsid w:val="007619ED"/>
    <w:rsid w:val="00762733"/>
    <w:rsid w:val="00763B59"/>
    <w:rsid w:val="00763D12"/>
    <w:rsid w:val="007643DB"/>
    <w:rsid w:val="00767CC1"/>
    <w:rsid w:val="007772E7"/>
    <w:rsid w:val="00780992"/>
    <w:rsid w:val="00780C86"/>
    <w:rsid w:val="007849CC"/>
    <w:rsid w:val="00790DC8"/>
    <w:rsid w:val="007916F5"/>
    <w:rsid w:val="007956CE"/>
    <w:rsid w:val="007A14A7"/>
    <w:rsid w:val="007A2563"/>
    <w:rsid w:val="007A43DA"/>
    <w:rsid w:val="007B1DB2"/>
    <w:rsid w:val="007B21E5"/>
    <w:rsid w:val="007B5BE8"/>
    <w:rsid w:val="007C12A5"/>
    <w:rsid w:val="007C2604"/>
    <w:rsid w:val="007C7D18"/>
    <w:rsid w:val="007D3E4F"/>
    <w:rsid w:val="007E23A3"/>
    <w:rsid w:val="007E2587"/>
    <w:rsid w:val="007E57C2"/>
    <w:rsid w:val="007F22CE"/>
    <w:rsid w:val="007F410E"/>
    <w:rsid w:val="00800A34"/>
    <w:rsid w:val="00801AA2"/>
    <w:rsid w:val="00803A22"/>
    <w:rsid w:val="0081608E"/>
    <w:rsid w:val="008205F5"/>
    <w:rsid w:val="0082070C"/>
    <w:rsid w:val="00821DE8"/>
    <w:rsid w:val="00822E7A"/>
    <w:rsid w:val="0083044C"/>
    <w:rsid w:val="00833C51"/>
    <w:rsid w:val="00836541"/>
    <w:rsid w:val="00840CFD"/>
    <w:rsid w:val="008429FF"/>
    <w:rsid w:val="00847710"/>
    <w:rsid w:val="00854466"/>
    <w:rsid w:val="00855843"/>
    <w:rsid w:val="008600C3"/>
    <w:rsid w:val="0086033F"/>
    <w:rsid w:val="0086168A"/>
    <w:rsid w:val="0086376C"/>
    <w:rsid w:val="008677E1"/>
    <w:rsid w:val="008706B1"/>
    <w:rsid w:val="00871D34"/>
    <w:rsid w:val="00871DAD"/>
    <w:rsid w:val="0087337A"/>
    <w:rsid w:val="008749D3"/>
    <w:rsid w:val="008755EA"/>
    <w:rsid w:val="00875A4C"/>
    <w:rsid w:val="00876B28"/>
    <w:rsid w:val="0087734C"/>
    <w:rsid w:val="008841CB"/>
    <w:rsid w:val="00885CC5"/>
    <w:rsid w:val="00885E31"/>
    <w:rsid w:val="0089704E"/>
    <w:rsid w:val="00897432"/>
    <w:rsid w:val="008A0C74"/>
    <w:rsid w:val="008A1686"/>
    <w:rsid w:val="008A231D"/>
    <w:rsid w:val="008A2556"/>
    <w:rsid w:val="008A5BAF"/>
    <w:rsid w:val="008B16F9"/>
    <w:rsid w:val="008B1A36"/>
    <w:rsid w:val="008B1E96"/>
    <w:rsid w:val="008B2834"/>
    <w:rsid w:val="008B5A2A"/>
    <w:rsid w:val="008B6248"/>
    <w:rsid w:val="008B6BC2"/>
    <w:rsid w:val="008C2DBF"/>
    <w:rsid w:val="008C3FFE"/>
    <w:rsid w:val="008C6233"/>
    <w:rsid w:val="008C76A3"/>
    <w:rsid w:val="008C7AED"/>
    <w:rsid w:val="008D1288"/>
    <w:rsid w:val="008D3F60"/>
    <w:rsid w:val="008D7415"/>
    <w:rsid w:val="008E1612"/>
    <w:rsid w:val="008E266F"/>
    <w:rsid w:val="008E646D"/>
    <w:rsid w:val="008E73CB"/>
    <w:rsid w:val="008F4602"/>
    <w:rsid w:val="008F56A9"/>
    <w:rsid w:val="008F74CB"/>
    <w:rsid w:val="009010A9"/>
    <w:rsid w:val="0090210D"/>
    <w:rsid w:val="00902756"/>
    <w:rsid w:val="00902F05"/>
    <w:rsid w:val="00902F6D"/>
    <w:rsid w:val="00911B67"/>
    <w:rsid w:val="009127F4"/>
    <w:rsid w:val="00913A1C"/>
    <w:rsid w:val="0092263E"/>
    <w:rsid w:val="009260CE"/>
    <w:rsid w:val="009271C9"/>
    <w:rsid w:val="00927DF7"/>
    <w:rsid w:val="0093014B"/>
    <w:rsid w:val="009306E5"/>
    <w:rsid w:val="00930AAE"/>
    <w:rsid w:val="00931809"/>
    <w:rsid w:val="0093402D"/>
    <w:rsid w:val="009366BF"/>
    <w:rsid w:val="00940152"/>
    <w:rsid w:val="0094033C"/>
    <w:rsid w:val="00940EC1"/>
    <w:rsid w:val="009477DD"/>
    <w:rsid w:val="00950632"/>
    <w:rsid w:val="00950854"/>
    <w:rsid w:val="00950E05"/>
    <w:rsid w:val="009537B0"/>
    <w:rsid w:val="00954EAE"/>
    <w:rsid w:val="00955C77"/>
    <w:rsid w:val="00956822"/>
    <w:rsid w:val="00957969"/>
    <w:rsid w:val="00957BD1"/>
    <w:rsid w:val="009601C6"/>
    <w:rsid w:val="009616E8"/>
    <w:rsid w:val="009648C6"/>
    <w:rsid w:val="00967F44"/>
    <w:rsid w:val="00970D59"/>
    <w:rsid w:val="00971526"/>
    <w:rsid w:val="00972BE5"/>
    <w:rsid w:val="00975F36"/>
    <w:rsid w:val="00976281"/>
    <w:rsid w:val="00977971"/>
    <w:rsid w:val="0098008B"/>
    <w:rsid w:val="0098071E"/>
    <w:rsid w:val="0098423A"/>
    <w:rsid w:val="009872AC"/>
    <w:rsid w:val="00994AC1"/>
    <w:rsid w:val="00995C43"/>
    <w:rsid w:val="009A535B"/>
    <w:rsid w:val="009A78F1"/>
    <w:rsid w:val="009A7EF8"/>
    <w:rsid w:val="009B0FCD"/>
    <w:rsid w:val="009B27C6"/>
    <w:rsid w:val="009B7334"/>
    <w:rsid w:val="009C1390"/>
    <w:rsid w:val="009C1A10"/>
    <w:rsid w:val="009C2BB1"/>
    <w:rsid w:val="009C57AA"/>
    <w:rsid w:val="009C7FD4"/>
    <w:rsid w:val="009D253A"/>
    <w:rsid w:val="009D3225"/>
    <w:rsid w:val="009D5695"/>
    <w:rsid w:val="009D587C"/>
    <w:rsid w:val="009D6B78"/>
    <w:rsid w:val="009E0250"/>
    <w:rsid w:val="009E16F1"/>
    <w:rsid w:val="009E241D"/>
    <w:rsid w:val="009E2840"/>
    <w:rsid w:val="009E2DDB"/>
    <w:rsid w:val="009E4981"/>
    <w:rsid w:val="009E7F05"/>
    <w:rsid w:val="009F44A8"/>
    <w:rsid w:val="009F508A"/>
    <w:rsid w:val="009F7480"/>
    <w:rsid w:val="00A011CE"/>
    <w:rsid w:val="00A03789"/>
    <w:rsid w:val="00A0386C"/>
    <w:rsid w:val="00A06A35"/>
    <w:rsid w:val="00A101A7"/>
    <w:rsid w:val="00A13698"/>
    <w:rsid w:val="00A13971"/>
    <w:rsid w:val="00A139E8"/>
    <w:rsid w:val="00A14166"/>
    <w:rsid w:val="00A14799"/>
    <w:rsid w:val="00A16611"/>
    <w:rsid w:val="00A16842"/>
    <w:rsid w:val="00A17C2B"/>
    <w:rsid w:val="00A22862"/>
    <w:rsid w:val="00A27800"/>
    <w:rsid w:val="00A27B6F"/>
    <w:rsid w:val="00A327A0"/>
    <w:rsid w:val="00A32C41"/>
    <w:rsid w:val="00A42B9B"/>
    <w:rsid w:val="00A47ED1"/>
    <w:rsid w:val="00A5168C"/>
    <w:rsid w:val="00A51970"/>
    <w:rsid w:val="00A54F0D"/>
    <w:rsid w:val="00A551E4"/>
    <w:rsid w:val="00A55E06"/>
    <w:rsid w:val="00A57C9A"/>
    <w:rsid w:val="00A61A8A"/>
    <w:rsid w:val="00A62300"/>
    <w:rsid w:val="00A63335"/>
    <w:rsid w:val="00A71327"/>
    <w:rsid w:val="00A7167E"/>
    <w:rsid w:val="00A73163"/>
    <w:rsid w:val="00A73E00"/>
    <w:rsid w:val="00A7683E"/>
    <w:rsid w:val="00A77424"/>
    <w:rsid w:val="00A776DE"/>
    <w:rsid w:val="00A77A3A"/>
    <w:rsid w:val="00A820AE"/>
    <w:rsid w:val="00A825C1"/>
    <w:rsid w:val="00A831ED"/>
    <w:rsid w:val="00A84196"/>
    <w:rsid w:val="00A8445E"/>
    <w:rsid w:val="00A8561F"/>
    <w:rsid w:val="00A91209"/>
    <w:rsid w:val="00AA1F9F"/>
    <w:rsid w:val="00AA45DC"/>
    <w:rsid w:val="00AB15F7"/>
    <w:rsid w:val="00AB56CC"/>
    <w:rsid w:val="00AB6D0E"/>
    <w:rsid w:val="00AC004B"/>
    <w:rsid w:val="00AC1950"/>
    <w:rsid w:val="00AC56E6"/>
    <w:rsid w:val="00AC6C66"/>
    <w:rsid w:val="00AC7400"/>
    <w:rsid w:val="00AD34FC"/>
    <w:rsid w:val="00AE3307"/>
    <w:rsid w:val="00AF18AD"/>
    <w:rsid w:val="00AF31A3"/>
    <w:rsid w:val="00AF3D67"/>
    <w:rsid w:val="00AF4677"/>
    <w:rsid w:val="00B009E3"/>
    <w:rsid w:val="00B0109F"/>
    <w:rsid w:val="00B01F4C"/>
    <w:rsid w:val="00B03A75"/>
    <w:rsid w:val="00B03D40"/>
    <w:rsid w:val="00B052D0"/>
    <w:rsid w:val="00B06385"/>
    <w:rsid w:val="00B10FDA"/>
    <w:rsid w:val="00B124DB"/>
    <w:rsid w:val="00B132E2"/>
    <w:rsid w:val="00B145CD"/>
    <w:rsid w:val="00B16C75"/>
    <w:rsid w:val="00B17CF0"/>
    <w:rsid w:val="00B24CA7"/>
    <w:rsid w:val="00B24DA1"/>
    <w:rsid w:val="00B26D9B"/>
    <w:rsid w:val="00B27FBC"/>
    <w:rsid w:val="00B30EDB"/>
    <w:rsid w:val="00B329D2"/>
    <w:rsid w:val="00B335F7"/>
    <w:rsid w:val="00B35F8F"/>
    <w:rsid w:val="00B36F3A"/>
    <w:rsid w:val="00B40AEE"/>
    <w:rsid w:val="00B415FD"/>
    <w:rsid w:val="00B41F09"/>
    <w:rsid w:val="00B42E4D"/>
    <w:rsid w:val="00B44A8A"/>
    <w:rsid w:val="00B466A1"/>
    <w:rsid w:val="00B477A7"/>
    <w:rsid w:val="00B47F3F"/>
    <w:rsid w:val="00B5157D"/>
    <w:rsid w:val="00B5218C"/>
    <w:rsid w:val="00B5252C"/>
    <w:rsid w:val="00B60A32"/>
    <w:rsid w:val="00B60FE3"/>
    <w:rsid w:val="00B633CE"/>
    <w:rsid w:val="00B64F77"/>
    <w:rsid w:val="00B6750F"/>
    <w:rsid w:val="00B67A70"/>
    <w:rsid w:val="00B67F78"/>
    <w:rsid w:val="00B70F71"/>
    <w:rsid w:val="00B740EF"/>
    <w:rsid w:val="00B74520"/>
    <w:rsid w:val="00B809D9"/>
    <w:rsid w:val="00B81BDE"/>
    <w:rsid w:val="00B84886"/>
    <w:rsid w:val="00B866E5"/>
    <w:rsid w:val="00B9286C"/>
    <w:rsid w:val="00B96338"/>
    <w:rsid w:val="00B9716D"/>
    <w:rsid w:val="00B97507"/>
    <w:rsid w:val="00BA1207"/>
    <w:rsid w:val="00BA2AB6"/>
    <w:rsid w:val="00BA2BDA"/>
    <w:rsid w:val="00BA3D02"/>
    <w:rsid w:val="00BA6128"/>
    <w:rsid w:val="00BA771A"/>
    <w:rsid w:val="00BB3024"/>
    <w:rsid w:val="00BC0515"/>
    <w:rsid w:val="00BC0E1A"/>
    <w:rsid w:val="00BC3531"/>
    <w:rsid w:val="00BC3A74"/>
    <w:rsid w:val="00BC7B15"/>
    <w:rsid w:val="00BC7DE5"/>
    <w:rsid w:val="00BD19EB"/>
    <w:rsid w:val="00BD33E7"/>
    <w:rsid w:val="00BD3AAD"/>
    <w:rsid w:val="00BD6346"/>
    <w:rsid w:val="00BD6A59"/>
    <w:rsid w:val="00BD6A92"/>
    <w:rsid w:val="00BE0C92"/>
    <w:rsid w:val="00BE2088"/>
    <w:rsid w:val="00BE51DC"/>
    <w:rsid w:val="00BE5CB0"/>
    <w:rsid w:val="00BF034C"/>
    <w:rsid w:val="00C01DBB"/>
    <w:rsid w:val="00C022A1"/>
    <w:rsid w:val="00C0276F"/>
    <w:rsid w:val="00C03455"/>
    <w:rsid w:val="00C10152"/>
    <w:rsid w:val="00C12DB4"/>
    <w:rsid w:val="00C23B40"/>
    <w:rsid w:val="00C278B8"/>
    <w:rsid w:val="00C30685"/>
    <w:rsid w:val="00C346A7"/>
    <w:rsid w:val="00C35613"/>
    <w:rsid w:val="00C44027"/>
    <w:rsid w:val="00C51FD6"/>
    <w:rsid w:val="00C54B8E"/>
    <w:rsid w:val="00C566EC"/>
    <w:rsid w:val="00C5782B"/>
    <w:rsid w:val="00C617A8"/>
    <w:rsid w:val="00C61E66"/>
    <w:rsid w:val="00C70619"/>
    <w:rsid w:val="00C71630"/>
    <w:rsid w:val="00C73225"/>
    <w:rsid w:val="00C747FF"/>
    <w:rsid w:val="00C777EB"/>
    <w:rsid w:val="00C84840"/>
    <w:rsid w:val="00C84BB6"/>
    <w:rsid w:val="00C908E0"/>
    <w:rsid w:val="00C93DAC"/>
    <w:rsid w:val="00C9401E"/>
    <w:rsid w:val="00C95D7A"/>
    <w:rsid w:val="00C962B1"/>
    <w:rsid w:val="00C969DC"/>
    <w:rsid w:val="00C970EC"/>
    <w:rsid w:val="00CA03BF"/>
    <w:rsid w:val="00CA3BB6"/>
    <w:rsid w:val="00CA3F65"/>
    <w:rsid w:val="00CA5418"/>
    <w:rsid w:val="00CA67D4"/>
    <w:rsid w:val="00CA7388"/>
    <w:rsid w:val="00CA7D23"/>
    <w:rsid w:val="00CB1C57"/>
    <w:rsid w:val="00CB1D45"/>
    <w:rsid w:val="00CB4E95"/>
    <w:rsid w:val="00CB519F"/>
    <w:rsid w:val="00CB56AD"/>
    <w:rsid w:val="00CB5C91"/>
    <w:rsid w:val="00CC097A"/>
    <w:rsid w:val="00CC11E5"/>
    <w:rsid w:val="00CC132B"/>
    <w:rsid w:val="00CC1653"/>
    <w:rsid w:val="00CC3034"/>
    <w:rsid w:val="00CC3F5E"/>
    <w:rsid w:val="00CC4723"/>
    <w:rsid w:val="00CD356B"/>
    <w:rsid w:val="00CD5067"/>
    <w:rsid w:val="00CD777A"/>
    <w:rsid w:val="00CE2C8F"/>
    <w:rsid w:val="00CE3F11"/>
    <w:rsid w:val="00CE540D"/>
    <w:rsid w:val="00CE7794"/>
    <w:rsid w:val="00CF1E8E"/>
    <w:rsid w:val="00CF515B"/>
    <w:rsid w:val="00CF58C3"/>
    <w:rsid w:val="00CF6E30"/>
    <w:rsid w:val="00CF77A6"/>
    <w:rsid w:val="00D04F4C"/>
    <w:rsid w:val="00D055D5"/>
    <w:rsid w:val="00D05727"/>
    <w:rsid w:val="00D07B16"/>
    <w:rsid w:val="00D11E96"/>
    <w:rsid w:val="00D1293F"/>
    <w:rsid w:val="00D13E71"/>
    <w:rsid w:val="00D151D2"/>
    <w:rsid w:val="00D2235E"/>
    <w:rsid w:val="00D22D01"/>
    <w:rsid w:val="00D259E6"/>
    <w:rsid w:val="00D265A2"/>
    <w:rsid w:val="00D313BC"/>
    <w:rsid w:val="00D3459A"/>
    <w:rsid w:val="00D34D3C"/>
    <w:rsid w:val="00D35171"/>
    <w:rsid w:val="00D35CE3"/>
    <w:rsid w:val="00D40383"/>
    <w:rsid w:val="00D44012"/>
    <w:rsid w:val="00D51432"/>
    <w:rsid w:val="00D521EB"/>
    <w:rsid w:val="00D52500"/>
    <w:rsid w:val="00D53BD5"/>
    <w:rsid w:val="00D56A43"/>
    <w:rsid w:val="00D57E47"/>
    <w:rsid w:val="00D6384F"/>
    <w:rsid w:val="00D655B8"/>
    <w:rsid w:val="00D677D1"/>
    <w:rsid w:val="00D72C95"/>
    <w:rsid w:val="00D743A3"/>
    <w:rsid w:val="00D75292"/>
    <w:rsid w:val="00D8633C"/>
    <w:rsid w:val="00D86934"/>
    <w:rsid w:val="00D879A3"/>
    <w:rsid w:val="00D91A96"/>
    <w:rsid w:val="00D920AB"/>
    <w:rsid w:val="00D970D1"/>
    <w:rsid w:val="00D9791D"/>
    <w:rsid w:val="00DA1844"/>
    <w:rsid w:val="00DA2B38"/>
    <w:rsid w:val="00DB0C9E"/>
    <w:rsid w:val="00DB1F3C"/>
    <w:rsid w:val="00DB39F1"/>
    <w:rsid w:val="00DB7666"/>
    <w:rsid w:val="00DB7B9E"/>
    <w:rsid w:val="00DB7E7B"/>
    <w:rsid w:val="00DC203E"/>
    <w:rsid w:val="00DC5E95"/>
    <w:rsid w:val="00DD22B1"/>
    <w:rsid w:val="00DD63CE"/>
    <w:rsid w:val="00DD6D61"/>
    <w:rsid w:val="00DD6FE1"/>
    <w:rsid w:val="00DE0014"/>
    <w:rsid w:val="00DE1EC3"/>
    <w:rsid w:val="00DE3436"/>
    <w:rsid w:val="00DE3E34"/>
    <w:rsid w:val="00DE498E"/>
    <w:rsid w:val="00DE4A34"/>
    <w:rsid w:val="00DF273B"/>
    <w:rsid w:val="00DF3EB3"/>
    <w:rsid w:val="00DF571F"/>
    <w:rsid w:val="00DF7E3F"/>
    <w:rsid w:val="00E02088"/>
    <w:rsid w:val="00E10A03"/>
    <w:rsid w:val="00E113CA"/>
    <w:rsid w:val="00E11C87"/>
    <w:rsid w:val="00E12CEF"/>
    <w:rsid w:val="00E14572"/>
    <w:rsid w:val="00E2217D"/>
    <w:rsid w:val="00E222D5"/>
    <w:rsid w:val="00E24F11"/>
    <w:rsid w:val="00E25303"/>
    <w:rsid w:val="00E2792E"/>
    <w:rsid w:val="00E31222"/>
    <w:rsid w:val="00E31AE2"/>
    <w:rsid w:val="00E35E2B"/>
    <w:rsid w:val="00E37D1B"/>
    <w:rsid w:val="00E41FF8"/>
    <w:rsid w:val="00E439DB"/>
    <w:rsid w:val="00E46107"/>
    <w:rsid w:val="00E47A17"/>
    <w:rsid w:val="00E47E2F"/>
    <w:rsid w:val="00E507ED"/>
    <w:rsid w:val="00E531A1"/>
    <w:rsid w:val="00E54A22"/>
    <w:rsid w:val="00E56108"/>
    <w:rsid w:val="00E5631B"/>
    <w:rsid w:val="00E61728"/>
    <w:rsid w:val="00E620B2"/>
    <w:rsid w:val="00E62B7A"/>
    <w:rsid w:val="00E63D33"/>
    <w:rsid w:val="00E64232"/>
    <w:rsid w:val="00E64A3B"/>
    <w:rsid w:val="00E67939"/>
    <w:rsid w:val="00E70675"/>
    <w:rsid w:val="00E71931"/>
    <w:rsid w:val="00E75531"/>
    <w:rsid w:val="00E75FD3"/>
    <w:rsid w:val="00E81657"/>
    <w:rsid w:val="00E86393"/>
    <w:rsid w:val="00E93C20"/>
    <w:rsid w:val="00E9616C"/>
    <w:rsid w:val="00E974F5"/>
    <w:rsid w:val="00EA060D"/>
    <w:rsid w:val="00EA09ED"/>
    <w:rsid w:val="00EA2D30"/>
    <w:rsid w:val="00EA3FED"/>
    <w:rsid w:val="00EA430B"/>
    <w:rsid w:val="00EA6015"/>
    <w:rsid w:val="00EB2BE5"/>
    <w:rsid w:val="00EB2E15"/>
    <w:rsid w:val="00EB336D"/>
    <w:rsid w:val="00EB4632"/>
    <w:rsid w:val="00EC0719"/>
    <w:rsid w:val="00EC2071"/>
    <w:rsid w:val="00EC3F83"/>
    <w:rsid w:val="00EC4579"/>
    <w:rsid w:val="00EC6C52"/>
    <w:rsid w:val="00ED226E"/>
    <w:rsid w:val="00ED26B2"/>
    <w:rsid w:val="00ED319B"/>
    <w:rsid w:val="00ED436C"/>
    <w:rsid w:val="00ED4B56"/>
    <w:rsid w:val="00ED4CCD"/>
    <w:rsid w:val="00EE0012"/>
    <w:rsid w:val="00EE3DEA"/>
    <w:rsid w:val="00EE794B"/>
    <w:rsid w:val="00EE7979"/>
    <w:rsid w:val="00EE7BDD"/>
    <w:rsid w:val="00F04CB0"/>
    <w:rsid w:val="00F0509E"/>
    <w:rsid w:val="00F050A2"/>
    <w:rsid w:val="00F10185"/>
    <w:rsid w:val="00F104FC"/>
    <w:rsid w:val="00F156B0"/>
    <w:rsid w:val="00F1628F"/>
    <w:rsid w:val="00F166CD"/>
    <w:rsid w:val="00F178DE"/>
    <w:rsid w:val="00F30417"/>
    <w:rsid w:val="00F315ED"/>
    <w:rsid w:val="00F40CE7"/>
    <w:rsid w:val="00F45167"/>
    <w:rsid w:val="00F456AD"/>
    <w:rsid w:val="00F45A2E"/>
    <w:rsid w:val="00F52088"/>
    <w:rsid w:val="00F5408E"/>
    <w:rsid w:val="00F56A7A"/>
    <w:rsid w:val="00F56DAB"/>
    <w:rsid w:val="00F665F6"/>
    <w:rsid w:val="00F67809"/>
    <w:rsid w:val="00F73637"/>
    <w:rsid w:val="00F75F45"/>
    <w:rsid w:val="00F7751D"/>
    <w:rsid w:val="00F80D1A"/>
    <w:rsid w:val="00F81640"/>
    <w:rsid w:val="00F83E87"/>
    <w:rsid w:val="00F843DA"/>
    <w:rsid w:val="00F85D86"/>
    <w:rsid w:val="00F9435D"/>
    <w:rsid w:val="00FA1ADA"/>
    <w:rsid w:val="00FA3C3F"/>
    <w:rsid w:val="00FA3D54"/>
    <w:rsid w:val="00FA5E35"/>
    <w:rsid w:val="00FB3965"/>
    <w:rsid w:val="00FB4917"/>
    <w:rsid w:val="00FB6403"/>
    <w:rsid w:val="00FC55D2"/>
    <w:rsid w:val="00FC5D24"/>
    <w:rsid w:val="00FD4BA5"/>
    <w:rsid w:val="00FE1352"/>
    <w:rsid w:val="00FE2C91"/>
    <w:rsid w:val="00FE5AF9"/>
    <w:rsid w:val="00FE71CF"/>
    <w:rsid w:val="00FF6A4E"/>
    <w:rsid w:val="00FF7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16F9EDE"/>
  <w15:docId w15:val="{3F7C0740-C74B-4CDC-9FA5-54658AF47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72EA"/>
    <w:pPr>
      <w:spacing w:after="0" w:line="360" w:lineRule="auto"/>
      <w:ind w:firstLine="426"/>
      <w:jc w:val="both"/>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A14799"/>
    <w:pPr>
      <w:keepNext/>
      <w:keepLines/>
      <w:spacing w:before="240"/>
      <w:jc w:val="center"/>
      <w:outlineLvl w:val="0"/>
    </w:pPr>
    <w:rPr>
      <w:rFonts w:eastAsia="Calibri"/>
      <w:b/>
    </w:rPr>
  </w:style>
  <w:style w:type="paragraph" w:styleId="Heading2">
    <w:name w:val="heading 2"/>
    <w:basedOn w:val="Normal"/>
    <w:next w:val="Normal"/>
    <w:link w:val="Heading2Char"/>
    <w:unhideWhenUsed/>
    <w:qFormat/>
    <w:rsid w:val="006520D2"/>
    <w:pPr>
      <w:keepNext/>
      <w:keepLines/>
      <w:spacing w:before="120"/>
      <w:ind w:firstLine="425"/>
      <w:outlineLvl w:val="1"/>
    </w:pPr>
    <w:rPr>
      <w:rFonts w:eastAsia="Calibri"/>
      <w:b/>
    </w:rPr>
  </w:style>
  <w:style w:type="paragraph" w:styleId="Heading3">
    <w:name w:val="heading 3"/>
    <w:basedOn w:val="Normal"/>
    <w:next w:val="Normal"/>
    <w:link w:val="Heading3Char"/>
    <w:unhideWhenUsed/>
    <w:qFormat/>
    <w:rsid w:val="006520D2"/>
    <w:pPr>
      <w:spacing w:before="120"/>
      <w:ind w:firstLine="425"/>
      <w:outlineLvl w:val="2"/>
    </w:pPr>
    <w:rPr>
      <w:rFonts w:eastAsia="Calibri"/>
      <w:b/>
      <w:i/>
    </w:rPr>
  </w:style>
  <w:style w:type="paragraph" w:styleId="Heading4">
    <w:name w:val="heading 4"/>
    <w:basedOn w:val="Normal"/>
    <w:next w:val="Normal"/>
    <w:link w:val="Heading4Char"/>
    <w:unhideWhenUsed/>
    <w:qFormat/>
    <w:rsid w:val="00544275"/>
    <w:pPr>
      <w:outlineLvl w:val="3"/>
    </w:pPr>
    <w:rPr>
      <w:b/>
      <w:i/>
    </w:rPr>
  </w:style>
  <w:style w:type="paragraph" w:styleId="Heading5">
    <w:name w:val="heading 5"/>
    <w:basedOn w:val="Normal"/>
    <w:next w:val="Normal"/>
    <w:link w:val="Heading5Char"/>
    <w:unhideWhenUsed/>
    <w:qFormat/>
    <w:rsid w:val="000530E8"/>
    <w:pPr>
      <w:spacing w:before="240" w:after="60" w:line="240" w:lineRule="auto"/>
      <w:ind w:left="1008" w:hanging="1008"/>
      <w:outlineLvl w:val="4"/>
    </w:pPr>
    <w:rPr>
      <w:rFonts w:ascii="Calibri" w:hAnsi="Calibri"/>
      <w:b/>
      <w:bCs/>
      <w:i/>
      <w:iCs/>
      <w:sz w:val="26"/>
      <w:szCs w:val="26"/>
    </w:rPr>
  </w:style>
  <w:style w:type="paragraph" w:styleId="Heading6">
    <w:name w:val="heading 6"/>
    <w:basedOn w:val="Normal"/>
    <w:next w:val="Normal"/>
    <w:link w:val="Heading6Char"/>
    <w:unhideWhenUsed/>
    <w:qFormat/>
    <w:rsid w:val="000530E8"/>
    <w:pPr>
      <w:spacing w:before="240" w:after="60" w:line="240" w:lineRule="auto"/>
      <w:ind w:left="1152" w:hanging="1152"/>
      <w:outlineLvl w:val="5"/>
    </w:pPr>
    <w:rPr>
      <w:rFonts w:ascii="Calibri" w:hAnsi="Calibri"/>
      <w:b/>
      <w:bCs/>
      <w:sz w:val="22"/>
      <w:szCs w:val="22"/>
    </w:rPr>
  </w:style>
  <w:style w:type="paragraph" w:styleId="Heading7">
    <w:name w:val="heading 7"/>
    <w:basedOn w:val="Normal"/>
    <w:next w:val="Normal"/>
    <w:link w:val="Heading7Char"/>
    <w:unhideWhenUsed/>
    <w:qFormat/>
    <w:rsid w:val="000530E8"/>
    <w:pPr>
      <w:spacing w:before="240" w:after="60" w:line="240" w:lineRule="auto"/>
      <w:ind w:left="1296" w:hanging="1296"/>
      <w:outlineLvl w:val="6"/>
    </w:pPr>
    <w:rPr>
      <w:rFonts w:ascii="Calibri" w:hAnsi="Calibri"/>
    </w:rPr>
  </w:style>
  <w:style w:type="paragraph" w:styleId="Heading8">
    <w:name w:val="heading 8"/>
    <w:basedOn w:val="Normal"/>
    <w:next w:val="Normal"/>
    <w:link w:val="Heading8Char"/>
    <w:unhideWhenUsed/>
    <w:qFormat/>
    <w:rsid w:val="000530E8"/>
    <w:pPr>
      <w:spacing w:before="240" w:after="60" w:line="240" w:lineRule="auto"/>
      <w:ind w:left="1440" w:hanging="1440"/>
      <w:outlineLvl w:val="7"/>
    </w:pPr>
    <w:rPr>
      <w:rFonts w:ascii="Calibri" w:hAnsi="Calibri"/>
      <w:i/>
      <w:iCs/>
    </w:rPr>
  </w:style>
  <w:style w:type="paragraph" w:styleId="Heading9">
    <w:name w:val="heading 9"/>
    <w:basedOn w:val="Normal"/>
    <w:next w:val="Normal"/>
    <w:link w:val="Heading9Char"/>
    <w:unhideWhenUsed/>
    <w:qFormat/>
    <w:rsid w:val="000530E8"/>
    <w:pPr>
      <w:spacing w:before="240" w:after="60" w:line="240" w:lineRule="auto"/>
      <w:ind w:left="1584" w:hanging="1584"/>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14799"/>
    <w:rPr>
      <w:rFonts w:ascii="Times New Roman" w:eastAsia="Calibri" w:hAnsi="Times New Roman" w:cs="Times New Roman"/>
      <w:b/>
      <w:sz w:val="24"/>
      <w:szCs w:val="24"/>
      <w:lang w:eastAsia="en-GB"/>
    </w:rPr>
  </w:style>
  <w:style w:type="character" w:customStyle="1" w:styleId="Heading2Char">
    <w:name w:val="Heading 2 Char"/>
    <w:basedOn w:val="DefaultParagraphFont"/>
    <w:link w:val="Heading2"/>
    <w:rsid w:val="006520D2"/>
    <w:rPr>
      <w:rFonts w:ascii="Times New Roman" w:eastAsia="Calibri" w:hAnsi="Times New Roman" w:cs="Times New Roman"/>
      <w:b/>
      <w:sz w:val="24"/>
      <w:szCs w:val="24"/>
      <w:lang w:eastAsia="en-GB"/>
    </w:rPr>
  </w:style>
  <w:style w:type="character" w:customStyle="1" w:styleId="Heading3Char">
    <w:name w:val="Heading 3 Char"/>
    <w:basedOn w:val="DefaultParagraphFont"/>
    <w:link w:val="Heading3"/>
    <w:rsid w:val="006520D2"/>
    <w:rPr>
      <w:rFonts w:ascii="Times New Roman" w:eastAsia="Calibri" w:hAnsi="Times New Roman" w:cs="Times New Roman"/>
      <w:b/>
      <w:i/>
      <w:sz w:val="24"/>
      <w:szCs w:val="24"/>
      <w:lang w:eastAsia="en-GB"/>
    </w:rPr>
  </w:style>
  <w:style w:type="character" w:customStyle="1" w:styleId="Heading4Char">
    <w:name w:val="Heading 4 Char"/>
    <w:basedOn w:val="DefaultParagraphFont"/>
    <w:link w:val="Heading4"/>
    <w:rsid w:val="00544275"/>
    <w:rPr>
      <w:rFonts w:ascii="Times New Roman" w:eastAsia="Times New Roman" w:hAnsi="Times New Roman" w:cs="Times New Roman"/>
      <w:b/>
      <w:i/>
      <w:sz w:val="24"/>
      <w:szCs w:val="24"/>
      <w:lang w:eastAsia="en-GB"/>
    </w:rPr>
  </w:style>
  <w:style w:type="character" w:customStyle="1" w:styleId="Heading5Char">
    <w:name w:val="Heading 5 Char"/>
    <w:basedOn w:val="DefaultParagraphFont"/>
    <w:link w:val="Heading5"/>
    <w:rsid w:val="000530E8"/>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0530E8"/>
    <w:rPr>
      <w:rFonts w:ascii="Calibri" w:eastAsia="Times New Roman" w:hAnsi="Calibri" w:cs="Times New Roman"/>
      <w:b/>
      <w:bCs/>
    </w:rPr>
  </w:style>
  <w:style w:type="character" w:customStyle="1" w:styleId="Heading7Char">
    <w:name w:val="Heading 7 Char"/>
    <w:basedOn w:val="DefaultParagraphFont"/>
    <w:link w:val="Heading7"/>
    <w:rsid w:val="000530E8"/>
    <w:rPr>
      <w:rFonts w:ascii="Calibri" w:eastAsia="Times New Roman" w:hAnsi="Calibri" w:cs="Times New Roman"/>
      <w:sz w:val="24"/>
      <w:szCs w:val="24"/>
    </w:rPr>
  </w:style>
  <w:style w:type="character" w:customStyle="1" w:styleId="Heading8Char">
    <w:name w:val="Heading 8 Char"/>
    <w:basedOn w:val="DefaultParagraphFont"/>
    <w:link w:val="Heading8"/>
    <w:rsid w:val="000530E8"/>
    <w:rPr>
      <w:rFonts w:ascii="Calibri" w:eastAsia="Times New Roman" w:hAnsi="Calibri" w:cs="Times New Roman"/>
      <w:i/>
      <w:iCs/>
      <w:sz w:val="24"/>
      <w:szCs w:val="24"/>
    </w:rPr>
  </w:style>
  <w:style w:type="character" w:customStyle="1" w:styleId="Heading9Char">
    <w:name w:val="Heading 9 Char"/>
    <w:basedOn w:val="DefaultParagraphFont"/>
    <w:link w:val="Heading9"/>
    <w:rsid w:val="000530E8"/>
    <w:rPr>
      <w:rFonts w:ascii="Cambria" w:eastAsia="Times New Roman" w:hAnsi="Cambria" w:cs="Times New Roman"/>
    </w:rPr>
  </w:style>
  <w:style w:type="paragraph" w:styleId="ListParagraph">
    <w:name w:val="List Paragraph"/>
    <w:basedOn w:val="Normal"/>
    <w:uiPriority w:val="34"/>
    <w:qFormat/>
    <w:rsid w:val="006E3EF9"/>
    <w:pPr>
      <w:ind w:left="720"/>
    </w:pPr>
  </w:style>
  <w:style w:type="character" w:styleId="CommentReference">
    <w:name w:val="annotation reference"/>
    <w:basedOn w:val="DefaultParagraphFont"/>
    <w:uiPriority w:val="99"/>
    <w:semiHidden/>
    <w:unhideWhenUsed/>
    <w:rsid w:val="00930AAE"/>
    <w:rPr>
      <w:sz w:val="16"/>
      <w:szCs w:val="16"/>
    </w:rPr>
  </w:style>
  <w:style w:type="paragraph" w:styleId="CommentText">
    <w:name w:val="annotation text"/>
    <w:basedOn w:val="Normal"/>
    <w:link w:val="CommentTextChar"/>
    <w:uiPriority w:val="99"/>
    <w:unhideWhenUsed/>
    <w:rsid w:val="00930AAE"/>
    <w:rPr>
      <w:sz w:val="20"/>
      <w:szCs w:val="20"/>
    </w:rPr>
  </w:style>
  <w:style w:type="character" w:customStyle="1" w:styleId="CommentTextChar">
    <w:name w:val="Comment Text Char"/>
    <w:basedOn w:val="DefaultParagraphFont"/>
    <w:link w:val="CommentText"/>
    <w:uiPriority w:val="99"/>
    <w:rsid w:val="00930AAE"/>
    <w:rPr>
      <w:sz w:val="20"/>
      <w:szCs w:val="20"/>
    </w:rPr>
  </w:style>
  <w:style w:type="paragraph" w:styleId="CommentSubject">
    <w:name w:val="annotation subject"/>
    <w:basedOn w:val="CommentText"/>
    <w:next w:val="CommentText"/>
    <w:link w:val="CommentSubjectChar"/>
    <w:uiPriority w:val="99"/>
    <w:semiHidden/>
    <w:unhideWhenUsed/>
    <w:rsid w:val="00930AAE"/>
    <w:rPr>
      <w:b/>
      <w:bCs/>
    </w:rPr>
  </w:style>
  <w:style w:type="character" w:customStyle="1" w:styleId="CommentSubjectChar">
    <w:name w:val="Comment Subject Char"/>
    <w:basedOn w:val="CommentTextChar"/>
    <w:link w:val="CommentSubject"/>
    <w:uiPriority w:val="99"/>
    <w:semiHidden/>
    <w:rsid w:val="00930AAE"/>
    <w:rPr>
      <w:b/>
      <w:bCs/>
      <w:sz w:val="20"/>
      <w:szCs w:val="20"/>
    </w:rPr>
  </w:style>
  <w:style w:type="paragraph" w:styleId="BalloonText">
    <w:name w:val="Balloon Text"/>
    <w:basedOn w:val="Normal"/>
    <w:link w:val="BalloonTextChar"/>
    <w:uiPriority w:val="99"/>
    <w:semiHidden/>
    <w:unhideWhenUsed/>
    <w:rsid w:val="00930A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0AAE"/>
    <w:rPr>
      <w:rFonts w:ascii="Segoe UI" w:hAnsi="Segoe UI" w:cs="Segoe UI"/>
      <w:sz w:val="18"/>
      <w:szCs w:val="18"/>
    </w:rPr>
  </w:style>
  <w:style w:type="character" w:styleId="Emphasis">
    <w:name w:val="Emphasis"/>
    <w:basedOn w:val="DefaultParagraphFont"/>
    <w:uiPriority w:val="20"/>
    <w:qFormat/>
    <w:rsid w:val="00FA5E35"/>
    <w:rPr>
      <w:i/>
      <w:iCs/>
    </w:rPr>
  </w:style>
  <w:style w:type="character" w:styleId="Hyperlink">
    <w:name w:val="Hyperlink"/>
    <w:basedOn w:val="DefaultParagraphFont"/>
    <w:uiPriority w:val="99"/>
    <w:unhideWhenUsed/>
    <w:rsid w:val="00DE3E34"/>
    <w:rPr>
      <w:color w:val="0000FF"/>
      <w:u w:val="single"/>
    </w:rPr>
  </w:style>
  <w:style w:type="character" w:styleId="FollowedHyperlink">
    <w:name w:val="FollowedHyperlink"/>
    <w:basedOn w:val="DefaultParagraphFont"/>
    <w:uiPriority w:val="99"/>
    <w:semiHidden/>
    <w:unhideWhenUsed/>
    <w:rsid w:val="00DE3E34"/>
    <w:rPr>
      <w:color w:val="954F72" w:themeColor="followedHyperlink"/>
      <w:u w:val="single"/>
    </w:rPr>
  </w:style>
  <w:style w:type="paragraph" w:styleId="Title">
    <w:name w:val="Title"/>
    <w:basedOn w:val="H1"/>
    <w:next w:val="Normal"/>
    <w:link w:val="TitleChar"/>
    <w:uiPriority w:val="10"/>
    <w:qFormat/>
    <w:rsid w:val="002D306E"/>
    <w:pPr>
      <w:ind w:firstLine="0"/>
    </w:pPr>
    <w:rPr>
      <w:rFonts w:eastAsia="Calibri"/>
      <w:lang w:val="en-GB"/>
    </w:rPr>
  </w:style>
  <w:style w:type="paragraph" w:customStyle="1" w:styleId="H1">
    <w:name w:val="H1"/>
    <w:basedOn w:val="Normal"/>
    <w:rsid w:val="00441480"/>
    <w:pPr>
      <w:spacing w:before="240" w:after="240"/>
    </w:pPr>
    <w:rPr>
      <w:color w:val="31849B"/>
      <w:sz w:val="36"/>
      <w:lang w:val="en-US"/>
    </w:rPr>
  </w:style>
  <w:style w:type="character" w:customStyle="1" w:styleId="TitleChar">
    <w:name w:val="Title Char"/>
    <w:basedOn w:val="DefaultParagraphFont"/>
    <w:link w:val="Title"/>
    <w:uiPriority w:val="10"/>
    <w:rsid w:val="002D306E"/>
    <w:rPr>
      <w:rFonts w:ascii="Times New Roman" w:eastAsia="Calibri" w:hAnsi="Times New Roman" w:cs="Times New Roman"/>
      <w:color w:val="31849B"/>
      <w:sz w:val="36"/>
      <w:szCs w:val="24"/>
      <w:lang w:eastAsia="en-GB"/>
    </w:rPr>
  </w:style>
  <w:style w:type="paragraph" w:customStyle="1" w:styleId="ABKWH">
    <w:name w:val="ABKWH"/>
    <w:basedOn w:val="Normal"/>
    <w:rsid w:val="005B4484"/>
    <w:pPr>
      <w:spacing w:before="120" w:after="120"/>
    </w:pPr>
    <w:rPr>
      <w:color w:val="9E3A3A"/>
      <w:sz w:val="32"/>
      <w:lang w:val="en-US"/>
    </w:rPr>
  </w:style>
  <w:style w:type="paragraph" w:customStyle="1" w:styleId="AU">
    <w:name w:val="AU"/>
    <w:basedOn w:val="Normal"/>
    <w:rsid w:val="005B4484"/>
    <w:pPr>
      <w:spacing w:before="120" w:after="120"/>
    </w:pPr>
    <w:rPr>
      <w:color w:val="00823B"/>
      <w:sz w:val="32"/>
      <w:lang w:val="en-US"/>
    </w:rPr>
  </w:style>
  <w:style w:type="paragraph" w:customStyle="1" w:styleId="Bibliography1">
    <w:name w:val="Bibliography1"/>
    <w:basedOn w:val="Normal"/>
    <w:link w:val="bibliographyChar"/>
    <w:qFormat/>
    <w:rsid w:val="000828D4"/>
    <w:pPr>
      <w:ind w:left="567" w:hanging="567"/>
    </w:pPr>
    <w:rPr>
      <w:rFonts w:eastAsia="MinionPro-Regular"/>
    </w:rPr>
  </w:style>
  <w:style w:type="character" w:customStyle="1" w:styleId="bibliographyChar">
    <w:name w:val="bibliography Char"/>
    <w:basedOn w:val="DefaultParagraphFont"/>
    <w:link w:val="Bibliography1"/>
    <w:rsid w:val="000828D4"/>
    <w:rPr>
      <w:rFonts w:ascii="Times New Roman" w:eastAsia="MinionPro-Regular" w:hAnsi="Times New Roman" w:cs="Times New Roman"/>
      <w:sz w:val="24"/>
      <w:szCs w:val="24"/>
    </w:rPr>
  </w:style>
  <w:style w:type="character" w:styleId="IntenseEmphasis">
    <w:name w:val="Intense Emphasis"/>
    <w:uiPriority w:val="21"/>
    <w:qFormat/>
    <w:rsid w:val="00733872"/>
    <w:rPr>
      <w:rFonts w:ascii="Times New Roman" w:eastAsia="Calibri" w:hAnsi="Times New Roman" w:cs="Times New Roman" w:hint="default"/>
      <w:i/>
      <w:iCs w:val="0"/>
      <w:sz w:val="24"/>
      <w:szCs w:val="24"/>
      <w:lang w:val="es-ES"/>
    </w:rPr>
  </w:style>
  <w:style w:type="paragraph" w:styleId="BodyTextIndent3">
    <w:name w:val="Body Text Indent 3"/>
    <w:basedOn w:val="Normal"/>
    <w:link w:val="BodyTextIndent3Char1"/>
    <w:unhideWhenUsed/>
    <w:rsid w:val="000530E8"/>
    <w:pPr>
      <w:spacing w:after="120" w:line="240" w:lineRule="auto"/>
      <w:ind w:left="360" w:firstLine="0"/>
    </w:pPr>
    <w:rPr>
      <w:rFonts w:eastAsia="MS Mincho"/>
      <w:sz w:val="16"/>
      <w:szCs w:val="16"/>
      <w:lang w:val="en-US" w:eastAsia="ja-JP"/>
    </w:rPr>
  </w:style>
  <w:style w:type="character" w:customStyle="1" w:styleId="BodyTextIndent3Char1">
    <w:name w:val="Body Text Indent 3 Char1"/>
    <w:basedOn w:val="DefaultParagraphFont"/>
    <w:link w:val="BodyTextIndent3"/>
    <w:locked/>
    <w:rsid w:val="000530E8"/>
    <w:rPr>
      <w:rFonts w:ascii="Times New Roman" w:eastAsia="MS Mincho" w:hAnsi="Times New Roman" w:cs="Times New Roman"/>
      <w:sz w:val="16"/>
      <w:szCs w:val="16"/>
      <w:lang w:val="en-US" w:eastAsia="ja-JP"/>
    </w:rPr>
  </w:style>
  <w:style w:type="character" w:customStyle="1" w:styleId="BodyTextIndent3Char">
    <w:name w:val="Body Text Indent 3 Char"/>
    <w:basedOn w:val="DefaultParagraphFont"/>
    <w:uiPriority w:val="99"/>
    <w:semiHidden/>
    <w:rsid w:val="000530E8"/>
    <w:rPr>
      <w:rFonts w:ascii="Times New Roman" w:eastAsia="Times New Roman" w:hAnsi="Times New Roman" w:cs="Times New Roman"/>
      <w:sz w:val="16"/>
      <w:szCs w:val="16"/>
    </w:rPr>
  </w:style>
  <w:style w:type="character" w:customStyle="1" w:styleId="PlainTextChar">
    <w:name w:val="Plain Text Char"/>
    <w:basedOn w:val="DefaultParagraphFont"/>
    <w:link w:val="PlainText"/>
    <w:uiPriority w:val="99"/>
    <w:semiHidden/>
    <w:rsid w:val="000530E8"/>
    <w:rPr>
      <w:rFonts w:ascii="Calibri" w:hAnsi="Calibri" w:cs="Calibri"/>
      <w:lang w:eastAsia="en-GB"/>
    </w:rPr>
  </w:style>
  <w:style w:type="paragraph" w:styleId="PlainText">
    <w:name w:val="Plain Text"/>
    <w:basedOn w:val="Normal"/>
    <w:link w:val="PlainTextChar"/>
    <w:uiPriority w:val="99"/>
    <w:semiHidden/>
    <w:unhideWhenUsed/>
    <w:rsid w:val="000530E8"/>
    <w:pPr>
      <w:spacing w:line="240" w:lineRule="auto"/>
      <w:ind w:firstLine="0"/>
    </w:pPr>
    <w:rPr>
      <w:rFonts w:ascii="Calibri" w:eastAsiaTheme="minorHAnsi" w:hAnsi="Calibri" w:cs="Calibri"/>
      <w:sz w:val="22"/>
      <w:szCs w:val="22"/>
    </w:rPr>
  </w:style>
  <w:style w:type="paragraph" w:customStyle="1" w:styleId="Default">
    <w:name w:val="Default"/>
    <w:rsid w:val="000530E8"/>
    <w:pPr>
      <w:autoSpaceDE w:val="0"/>
      <w:autoSpaceDN w:val="0"/>
      <w:adjustRightInd w:val="0"/>
      <w:spacing w:after="0" w:line="240" w:lineRule="auto"/>
    </w:pPr>
    <w:rPr>
      <w:rFonts w:ascii="Times New Roman" w:eastAsia="Batang" w:hAnsi="Times New Roman" w:cs="Times New Roman"/>
      <w:color w:val="000000"/>
      <w:sz w:val="24"/>
      <w:szCs w:val="24"/>
    </w:rPr>
  </w:style>
  <w:style w:type="table" w:styleId="TableGrid">
    <w:name w:val="Table Grid"/>
    <w:basedOn w:val="TableNormal"/>
    <w:uiPriority w:val="39"/>
    <w:rsid w:val="000530E8"/>
    <w:pPr>
      <w:spacing w:after="0" w:line="240" w:lineRule="auto"/>
    </w:pPr>
    <w:rPr>
      <w:lang w:val="el-G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basedOn w:val="Normal"/>
    <w:uiPriority w:val="1"/>
    <w:qFormat/>
    <w:rsid w:val="00CF58C3"/>
    <w:pPr>
      <w:spacing w:line="240" w:lineRule="auto"/>
      <w:ind w:left="113" w:hanging="53"/>
      <w:jc w:val="center"/>
    </w:pPr>
    <w:rPr>
      <w:color w:val="000000"/>
    </w:rPr>
  </w:style>
  <w:style w:type="paragraph" w:customStyle="1" w:styleId="Pa4">
    <w:name w:val="Pa4"/>
    <w:basedOn w:val="Normal"/>
    <w:next w:val="Normal"/>
    <w:uiPriority w:val="99"/>
    <w:rsid w:val="002F596C"/>
    <w:pPr>
      <w:autoSpaceDE w:val="0"/>
      <w:autoSpaceDN w:val="0"/>
      <w:adjustRightInd w:val="0"/>
      <w:spacing w:line="171" w:lineRule="atLeast"/>
      <w:ind w:firstLine="0"/>
      <w:jc w:val="left"/>
    </w:pPr>
    <w:rPr>
      <w:rFonts w:ascii="Interstate-Light" w:eastAsia="Calibri" w:hAnsi="Interstate-Light"/>
      <w:lang w:eastAsia="en-US"/>
    </w:rPr>
  </w:style>
  <w:style w:type="character" w:customStyle="1" w:styleId="A3">
    <w:name w:val="A3"/>
    <w:uiPriority w:val="99"/>
    <w:rsid w:val="002F596C"/>
    <w:rPr>
      <w:rFonts w:cs="Interstate-Light"/>
      <w:color w:val="000000"/>
      <w:sz w:val="22"/>
      <w:szCs w:val="22"/>
    </w:rPr>
  </w:style>
  <w:style w:type="paragraph" w:styleId="BodyText">
    <w:name w:val="Body Text"/>
    <w:basedOn w:val="Normal"/>
    <w:link w:val="BodyTextChar"/>
    <w:uiPriority w:val="99"/>
    <w:unhideWhenUsed/>
    <w:rsid w:val="00950E05"/>
    <w:pPr>
      <w:spacing w:after="120"/>
    </w:pPr>
  </w:style>
  <w:style w:type="character" w:customStyle="1" w:styleId="BodyTextChar">
    <w:name w:val="Body Text Char"/>
    <w:basedOn w:val="DefaultParagraphFont"/>
    <w:link w:val="BodyText"/>
    <w:uiPriority w:val="99"/>
    <w:rsid w:val="00950E05"/>
    <w:rPr>
      <w:rFonts w:ascii="Times New Roman" w:eastAsia="Times New Roman" w:hAnsi="Times New Roman" w:cs="Times New Roman"/>
      <w:sz w:val="24"/>
      <w:szCs w:val="24"/>
      <w:lang w:eastAsia="en-GB"/>
    </w:rPr>
  </w:style>
  <w:style w:type="character" w:customStyle="1" w:styleId="cit-sep">
    <w:name w:val="cit-sep"/>
    <w:basedOn w:val="DefaultParagraphFont"/>
    <w:rsid w:val="00950E05"/>
  </w:style>
  <w:style w:type="character" w:customStyle="1" w:styleId="cit-auth">
    <w:name w:val="cit-auth"/>
    <w:basedOn w:val="DefaultParagraphFont"/>
    <w:rsid w:val="00950E05"/>
  </w:style>
  <w:style w:type="character" w:styleId="HTMLCite">
    <w:name w:val="HTML Cite"/>
    <w:basedOn w:val="DefaultParagraphFont"/>
    <w:uiPriority w:val="99"/>
    <w:semiHidden/>
    <w:unhideWhenUsed/>
    <w:rsid w:val="00950E05"/>
    <w:rPr>
      <w:i/>
      <w:iCs/>
    </w:rPr>
  </w:style>
  <w:style w:type="character" w:customStyle="1" w:styleId="cit-vol">
    <w:name w:val="cit-vol"/>
    <w:basedOn w:val="DefaultParagraphFont"/>
    <w:rsid w:val="00950E05"/>
  </w:style>
  <w:style w:type="character" w:customStyle="1" w:styleId="cit-pages-fpage">
    <w:name w:val="cit-pages-fpage"/>
    <w:basedOn w:val="DefaultParagraphFont"/>
    <w:rsid w:val="00950E05"/>
  </w:style>
  <w:style w:type="character" w:customStyle="1" w:styleId="cit-pages-lpage">
    <w:name w:val="cit-pages-lpage"/>
    <w:basedOn w:val="DefaultParagraphFont"/>
    <w:rsid w:val="00950E05"/>
  </w:style>
  <w:style w:type="paragraph" w:styleId="Header">
    <w:name w:val="header"/>
    <w:basedOn w:val="Normal"/>
    <w:link w:val="HeaderChar"/>
    <w:uiPriority w:val="99"/>
    <w:unhideWhenUsed/>
    <w:rsid w:val="00272D70"/>
    <w:pPr>
      <w:tabs>
        <w:tab w:val="center" w:pos="4513"/>
        <w:tab w:val="right" w:pos="9026"/>
      </w:tabs>
      <w:spacing w:line="240" w:lineRule="auto"/>
    </w:pPr>
  </w:style>
  <w:style w:type="character" w:customStyle="1" w:styleId="HeaderChar">
    <w:name w:val="Header Char"/>
    <w:basedOn w:val="DefaultParagraphFont"/>
    <w:link w:val="Header"/>
    <w:uiPriority w:val="99"/>
    <w:rsid w:val="00272D70"/>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272D70"/>
    <w:pPr>
      <w:tabs>
        <w:tab w:val="center" w:pos="4513"/>
        <w:tab w:val="right" w:pos="9026"/>
      </w:tabs>
      <w:spacing w:line="240" w:lineRule="auto"/>
    </w:pPr>
  </w:style>
  <w:style w:type="character" w:customStyle="1" w:styleId="FooterChar">
    <w:name w:val="Footer Char"/>
    <w:basedOn w:val="DefaultParagraphFont"/>
    <w:link w:val="Footer"/>
    <w:uiPriority w:val="99"/>
    <w:rsid w:val="00272D70"/>
    <w:rPr>
      <w:rFonts w:ascii="Times New Roman" w:eastAsia="Times New Roman" w:hAnsi="Times New Roman" w:cs="Times New Roman"/>
      <w:sz w:val="24"/>
      <w:szCs w:val="24"/>
      <w:lang w:eastAsia="en-GB"/>
    </w:rPr>
  </w:style>
  <w:style w:type="character" w:customStyle="1" w:styleId="titleauthoretc">
    <w:name w:val="titleauthoretc"/>
    <w:basedOn w:val="DefaultParagraphFont"/>
    <w:rsid w:val="00C970EC"/>
  </w:style>
  <w:style w:type="paragraph" w:styleId="Revision">
    <w:name w:val="Revision"/>
    <w:hidden/>
    <w:semiHidden/>
    <w:rsid w:val="00194441"/>
    <w:pPr>
      <w:spacing w:after="0"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033976"/>
    <w:pPr>
      <w:spacing w:before="100" w:beforeAutospacing="1" w:after="100" w:afterAutospacing="1" w:line="240" w:lineRule="auto"/>
      <w:ind w:firstLine="0"/>
      <w:jc w:val="left"/>
    </w:pPr>
    <w:rPr>
      <w:rFonts w:eastAsiaTheme="minorEastAsia"/>
    </w:rPr>
  </w:style>
  <w:style w:type="paragraph" w:styleId="Caption">
    <w:name w:val="caption"/>
    <w:basedOn w:val="Normal"/>
    <w:next w:val="Normal"/>
    <w:uiPriority w:val="35"/>
    <w:unhideWhenUsed/>
    <w:qFormat/>
    <w:rsid w:val="00417B25"/>
    <w:pPr>
      <w:spacing w:after="200" w:line="240" w:lineRule="auto"/>
      <w:ind w:firstLine="0"/>
    </w:pPr>
    <w:rPr>
      <w:i/>
      <w:iCs/>
      <w:szCs w:val="18"/>
    </w:rPr>
  </w:style>
  <w:style w:type="table" w:customStyle="1" w:styleId="PlainTable21">
    <w:name w:val="Plain Table 21"/>
    <w:basedOn w:val="TableNormal"/>
    <w:uiPriority w:val="42"/>
    <w:rsid w:val="00B6750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4">
    <w:name w:val="Table Grid4"/>
    <w:basedOn w:val="TableNormal"/>
    <w:next w:val="TableGrid"/>
    <w:uiPriority w:val="39"/>
    <w:rsid w:val="00995C43"/>
    <w:pPr>
      <w:spacing w:after="0" w:line="240" w:lineRule="auto"/>
    </w:pPr>
    <w:rPr>
      <w:lang w:val="el-G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605459">
      <w:bodyDiv w:val="1"/>
      <w:marLeft w:val="0"/>
      <w:marRight w:val="0"/>
      <w:marTop w:val="0"/>
      <w:marBottom w:val="0"/>
      <w:divBdr>
        <w:top w:val="none" w:sz="0" w:space="0" w:color="auto"/>
        <w:left w:val="none" w:sz="0" w:space="0" w:color="auto"/>
        <w:bottom w:val="none" w:sz="0" w:space="0" w:color="auto"/>
        <w:right w:val="none" w:sz="0" w:space="0" w:color="auto"/>
      </w:divBdr>
      <w:divsChild>
        <w:div w:id="692805646">
          <w:marLeft w:val="547"/>
          <w:marRight w:val="0"/>
          <w:marTop w:val="100"/>
          <w:marBottom w:val="0"/>
          <w:divBdr>
            <w:top w:val="none" w:sz="0" w:space="0" w:color="auto"/>
            <w:left w:val="none" w:sz="0" w:space="0" w:color="auto"/>
            <w:bottom w:val="none" w:sz="0" w:space="0" w:color="auto"/>
            <w:right w:val="none" w:sz="0" w:space="0" w:color="auto"/>
          </w:divBdr>
        </w:div>
      </w:divsChild>
    </w:div>
    <w:div w:id="306858551">
      <w:bodyDiv w:val="1"/>
      <w:marLeft w:val="0"/>
      <w:marRight w:val="0"/>
      <w:marTop w:val="0"/>
      <w:marBottom w:val="0"/>
      <w:divBdr>
        <w:top w:val="none" w:sz="0" w:space="0" w:color="auto"/>
        <w:left w:val="none" w:sz="0" w:space="0" w:color="auto"/>
        <w:bottom w:val="none" w:sz="0" w:space="0" w:color="auto"/>
        <w:right w:val="none" w:sz="0" w:space="0" w:color="auto"/>
      </w:divBdr>
    </w:div>
    <w:div w:id="437525003">
      <w:bodyDiv w:val="1"/>
      <w:marLeft w:val="0"/>
      <w:marRight w:val="0"/>
      <w:marTop w:val="0"/>
      <w:marBottom w:val="0"/>
      <w:divBdr>
        <w:top w:val="none" w:sz="0" w:space="0" w:color="auto"/>
        <w:left w:val="none" w:sz="0" w:space="0" w:color="auto"/>
        <w:bottom w:val="none" w:sz="0" w:space="0" w:color="auto"/>
        <w:right w:val="none" w:sz="0" w:space="0" w:color="auto"/>
      </w:divBdr>
    </w:div>
    <w:div w:id="454254488">
      <w:bodyDiv w:val="1"/>
      <w:marLeft w:val="0"/>
      <w:marRight w:val="0"/>
      <w:marTop w:val="0"/>
      <w:marBottom w:val="0"/>
      <w:divBdr>
        <w:top w:val="none" w:sz="0" w:space="0" w:color="auto"/>
        <w:left w:val="none" w:sz="0" w:space="0" w:color="auto"/>
        <w:bottom w:val="none" w:sz="0" w:space="0" w:color="auto"/>
        <w:right w:val="none" w:sz="0" w:space="0" w:color="auto"/>
      </w:divBdr>
    </w:div>
    <w:div w:id="482812913">
      <w:bodyDiv w:val="1"/>
      <w:marLeft w:val="0"/>
      <w:marRight w:val="0"/>
      <w:marTop w:val="0"/>
      <w:marBottom w:val="0"/>
      <w:divBdr>
        <w:top w:val="none" w:sz="0" w:space="0" w:color="auto"/>
        <w:left w:val="none" w:sz="0" w:space="0" w:color="auto"/>
        <w:bottom w:val="none" w:sz="0" w:space="0" w:color="auto"/>
        <w:right w:val="none" w:sz="0" w:space="0" w:color="auto"/>
      </w:divBdr>
    </w:div>
    <w:div w:id="504174215">
      <w:bodyDiv w:val="1"/>
      <w:marLeft w:val="0"/>
      <w:marRight w:val="0"/>
      <w:marTop w:val="0"/>
      <w:marBottom w:val="0"/>
      <w:divBdr>
        <w:top w:val="none" w:sz="0" w:space="0" w:color="auto"/>
        <w:left w:val="none" w:sz="0" w:space="0" w:color="auto"/>
        <w:bottom w:val="none" w:sz="0" w:space="0" w:color="auto"/>
        <w:right w:val="none" w:sz="0" w:space="0" w:color="auto"/>
      </w:divBdr>
      <w:divsChild>
        <w:div w:id="522207852">
          <w:marLeft w:val="1166"/>
          <w:marRight w:val="0"/>
          <w:marTop w:val="240"/>
          <w:marBottom w:val="0"/>
          <w:divBdr>
            <w:top w:val="none" w:sz="0" w:space="0" w:color="auto"/>
            <w:left w:val="none" w:sz="0" w:space="0" w:color="auto"/>
            <w:bottom w:val="none" w:sz="0" w:space="0" w:color="auto"/>
            <w:right w:val="none" w:sz="0" w:space="0" w:color="auto"/>
          </w:divBdr>
        </w:div>
        <w:div w:id="998075570">
          <w:marLeft w:val="1166"/>
          <w:marRight w:val="0"/>
          <w:marTop w:val="240"/>
          <w:marBottom w:val="0"/>
          <w:divBdr>
            <w:top w:val="none" w:sz="0" w:space="0" w:color="auto"/>
            <w:left w:val="none" w:sz="0" w:space="0" w:color="auto"/>
            <w:bottom w:val="none" w:sz="0" w:space="0" w:color="auto"/>
            <w:right w:val="none" w:sz="0" w:space="0" w:color="auto"/>
          </w:divBdr>
        </w:div>
        <w:div w:id="1779374285">
          <w:marLeft w:val="1886"/>
          <w:marRight w:val="0"/>
          <w:marTop w:val="240"/>
          <w:marBottom w:val="0"/>
          <w:divBdr>
            <w:top w:val="none" w:sz="0" w:space="0" w:color="auto"/>
            <w:left w:val="none" w:sz="0" w:space="0" w:color="auto"/>
            <w:bottom w:val="none" w:sz="0" w:space="0" w:color="auto"/>
            <w:right w:val="none" w:sz="0" w:space="0" w:color="auto"/>
          </w:divBdr>
        </w:div>
        <w:div w:id="1925873352">
          <w:marLeft w:val="1886"/>
          <w:marRight w:val="0"/>
          <w:marTop w:val="240"/>
          <w:marBottom w:val="0"/>
          <w:divBdr>
            <w:top w:val="none" w:sz="0" w:space="0" w:color="auto"/>
            <w:left w:val="none" w:sz="0" w:space="0" w:color="auto"/>
            <w:bottom w:val="none" w:sz="0" w:space="0" w:color="auto"/>
            <w:right w:val="none" w:sz="0" w:space="0" w:color="auto"/>
          </w:divBdr>
        </w:div>
      </w:divsChild>
    </w:div>
    <w:div w:id="521894664">
      <w:bodyDiv w:val="1"/>
      <w:marLeft w:val="0"/>
      <w:marRight w:val="0"/>
      <w:marTop w:val="0"/>
      <w:marBottom w:val="0"/>
      <w:divBdr>
        <w:top w:val="none" w:sz="0" w:space="0" w:color="auto"/>
        <w:left w:val="none" w:sz="0" w:space="0" w:color="auto"/>
        <w:bottom w:val="none" w:sz="0" w:space="0" w:color="auto"/>
        <w:right w:val="none" w:sz="0" w:space="0" w:color="auto"/>
      </w:divBdr>
    </w:div>
    <w:div w:id="559556815">
      <w:bodyDiv w:val="1"/>
      <w:marLeft w:val="0"/>
      <w:marRight w:val="0"/>
      <w:marTop w:val="0"/>
      <w:marBottom w:val="0"/>
      <w:divBdr>
        <w:top w:val="none" w:sz="0" w:space="0" w:color="auto"/>
        <w:left w:val="none" w:sz="0" w:space="0" w:color="auto"/>
        <w:bottom w:val="none" w:sz="0" w:space="0" w:color="auto"/>
        <w:right w:val="none" w:sz="0" w:space="0" w:color="auto"/>
      </w:divBdr>
    </w:div>
    <w:div w:id="619262379">
      <w:bodyDiv w:val="1"/>
      <w:marLeft w:val="0"/>
      <w:marRight w:val="0"/>
      <w:marTop w:val="0"/>
      <w:marBottom w:val="0"/>
      <w:divBdr>
        <w:top w:val="none" w:sz="0" w:space="0" w:color="auto"/>
        <w:left w:val="none" w:sz="0" w:space="0" w:color="auto"/>
        <w:bottom w:val="none" w:sz="0" w:space="0" w:color="auto"/>
        <w:right w:val="none" w:sz="0" w:space="0" w:color="auto"/>
      </w:divBdr>
    </w:div>
    <w:div w:id="636835989">
      <w:bodyDiv w:val="1"/>
      <w:marLeft w:val="0"/>
      <w:marRight w:val="0"/>
      <w:marTop w:val="0"/>
      <w:marBottom w:val="0"/>
      <w:divBdr>
        <w:top w:val="none" w:sz="0" w:space="0" w:color="auto"/>
        <w:left w:val="none" w:sz="0" w:space="0" w:color="auto"/>
        <w:bottom w:val="none" w:sz="0" w:space="0" w:color="auto"/>
        <w:right w:val="none" w:sz="0" w:space="0" w:color="auto"/>
      </w:divBdr>
    </w:div>
    <w:div w:id="650256687">
      <w:bodyDiv w:val="1"/>
      <w:marLeft w:val="0"/>
      <w:marRight w:val="0"/>
      <w:marTop w:val="0"/>
      <w:marBottom w:val="0"/>
      <w:divBdr>
        <w:top w:val="none" w:sz="0" w:space="0" w:color="auto"/>
        <w:left w:val="none" w:sz="0" w:space="0" w:color="auto"/>
        <w:bottom w:val="none" w:sz="0" w:space="0" w:color="auto"/>
        <w:right w:val="none" w:sz="0" w:space="0" w:color="auto"/>
      </w:divBdr>
    </w:div>
    <w:div w:id="743841294">
      <w:bodyDiv w:val="1"/>
      <w:marLeft w:val="0"/>
      <w:marRight w:val="0"/>
      <w:marTop w:val="0"/>
      <w:marBottom w:val="0"/>
      <w:divBdr>
        <w:top w:val="none" w:sz="0" w:space="0" w:color="auto"/>
        <w:left w:val="none" w:sz="0" w:space="0" w:color="auto"/>
        <w:bottom w:val="none" w:sz="0" w:space="0" w:color="auto"/>
        <w:right w:val="none" w:sz="0" w:space="0" w:color="auto"/>
      </w:divBdr>
      <w:divsChild>
        <w:div w:id="1589774584">
          <w:marLeft w:val="0"/>
          <w:marRight w:val="0"/>
          <w:marTop w:val="0"/>
          <w:marBottom w:val="0"/>
          <w:divBdr>
            <w:top w:val="none" w:sz="0" w:space="0" w:color="auto"/>
            <w:left w:val="none" w:sz="0" w:space="0" w:color="auto"/>
            <w:bottom w:val="none" w:sz="0" w:space="0" w:color="auto"/>
            <w:right w:val="none" w:sz="0" w:space="0" w:color="auto"/>
          </w:divBdr>
        </w:div>
        <w:div w:id="1811245032">
          <w:marLeft w:val="0"/>
          <w:marRight w:val="0"/>
          <w:marTop w:val="0"/>
          <w:marBottom w:val="0"/>
          <w:divBdr>
            <w:top w:val="none" w:sz="0" w:space="0" w:color="auto"/>
            <w:left w:val="none" w:sz="0" w:space="0" w:color="auto"/>
            <w:bottom w:val="none" w:sz="0" w:space="0" w:color="auto"/>
            <w:right w:val="none" w:sz="0" w:space="0" w:color="auto"/>
          </w:divBdr>
        </w:div>
      </w:divsChild>
    </w:div>
    <w:div w:id="819618732">
      <w:bodyDiv w:val="1"/>
      <w:marLeft w:val="0"/>
      <w:marRight w:val="0"/>
      <w:marTop w:val="0"/>
      <w:marBottom w:val="0"/>
      <w:divBdr>
        <w:top w:val="none" w:sz="0" w:space="0" w:color="auto"/>
        <w:left w:val="none" w:sz="0" w:space="0" w:color="auto"/>
        <w:bottom w:val="none" w:sz="0" w:space="0" w:color="auto"/>
        <w:right w:val="none" w:sz="0" w:space="0" w:color="auto"/>
      </w:divBdr>
    </w:div>
    <w:div w:id="911934478">
      <w:bodyDiv w:val="1"/>
      <w:marLeft w:val="0"/>
      <w:marRight w:val="0"/>
      <w:marTop w:val="0"/>
      <w:marBottom w:val="0"/>
      <w:divBdr>
        <w:top w:val="none" w:sz="0" w:space="0" w:color="auto"/>
        <w:left w:val="none" w:sz="0" w:space="0" w:color="auto"/>
        <w:bottom w:val="none" w:sz="0" w:space="0" w:color="auto"/>
        <w:right w:val="none" w:sz="0" w:space="0" w:color="auto"/>
      </w:divBdr>
    </w:div>
    <w:div w:id="1148404803">
      <w:bodyDiv w:val="1"/>
      <w:marLeft w:val="0"/>
      <w:marRight w:val="0"/>
      <w:marTop w:val="0"/>
      <w:marBottom w:val="0"/>
      <w:divBdr>
        <w:top w:val="none" w:sz="0" w:space="0" w:color="auto"/>
        <w:left w:val="none" w:sz="0" w:space="0" w:color="auto"/>
        <w:bottom w:val="none" w:sz="0" w:space="0" w:color="auto"/>
        <w:right w:val="none" w:sz="0" w:space="0" w:color="auto"/>
      </w:divBdr>
    </w:div>
    <w:div w:id="1307512298">
      <w:bodyDiv w:val="1"/>
      <w:marLeft w:val="0"/>
      <w:marRight w:val="0"/>
      <w:marTop w:val="0"/>
      <w:marBottom w:val="0"/>
      <w:divBdr>
        <w:top w:val="none" w:sz="0" w:space="0" w:color="auto"/>
        <w:left w:val="none" w:sz="0" w:space="0" w:color="auto"/>
        <w:bottom w:val="none" w:sz="0" w:space="0" w:color="auto"/>
        <w:right w:val="none" w:sz="0" w:space="0" w:color="auto"/>
      </w:divBdr>
    </w:div>
    <w:div w:id="1417676323">
      <w:bodyDiv w:val="1"/>
      <w:marLeft w:val="0"/>
      <w:marRight w:val="0"/>
      <w:marTop w:val="0"/>
      <w:marBottom w:val="0"/>
      <w:divBdr>
        <w:top w:val="none" w:sz="0" w:space="0" w:color="auto"/>
        <w:left w:val="none" w:sz="0" w:space="0" w:color="auto"/>
        <w:bottom w:val="none" w:sz="0" w:space="0" w:color="auto"/>
        <w:right w:val="none" w:sz="0" w:space="0" w:color="auto"/>
      </w:divBdr>
    </w:div>
    <w:div w:id="1667128580">
      <w:bodyDiv w:val="1"/>
      <w:marLeft w:val="0"/>
      <w:marRight w:val="0"/>
      <w:marTop w:val="0"/>
      <w:marBottom w:val="0"/>
      <w:divBdr>
        <w:top w:val="none" w:sz="0" w:space="0" w:color="auto"/>
        <w:left w:val="none" w:sz="0" w:space="0" w:color="auto"/>
        <w:bottom w:val="none" w:sz="0" w:space="0" w:color="auto"/>
        <w:right w:val="none" w:sz="0" w:space="0" w:color="auto"/>
      </w:divBdr>
    </w:div>
    <w:div w:id="1707413670">
      <w:bodyDiv w:val="1"/>
      <w:marLeft w:val="0"/>
      <w:marRight w:val="0"/>
      <w:marTop w:val="0"/>
      <w:marBottom w:val="0"/>
      <w:divBdr>
        <w:top w:val="none" w:sz="0" w:space="0" w:color="auto"/>
        <w:left w:val="none" w:sz="0" w:space="0" w:color="auto"/>
        <w:bottom w:val="none" w:sz="0" w:space="0" w:color="auto"/>
        <w:right w:val="none" w:sz="0" w:space="0" w:color="auto"/>
      </w:divBdr>
    </w:div>
    <w:div w:id="1893149835">
      <w:bodyDiv w:val="1"/>
      <w:marLeft w:val="0"/>
      <w:marRight w:val="0"/>
      <w:marTop w:val="0"/>
      <w:marBottom w:val="0"/>
      <w:divBdr>
        <w:top w:val="none" w:sz="0" w:space="0" w:color="auto"/>
        <w:left w:val="none" w:sz="0" w:space="0" w:color="auto"/>
        <w:bottom w:val="none" w:sz="0" w:space="0" w:color="auto"/>
        <w:right w:val="none" w:sz="0" w:space="0" w:color="auto"/>
      </w:divBdr>
    </w:div>
    <w:div w:id="1942494699">
      <w:bodyDiv w:val="1"/>
      <w:marLeft w:val="0"/>
      <w:marRight w:val="0"/>
      <w:marTop w:val="0"/>
      <w:marBottom w:val="0"/>
      <w:divBdr>
        <w:top w:val="none" w:sz="0" w:space="0" w:color="auto"/>
        <w:left w:val="none" w:sz="0" w:space="0" w:color="auto"/>
        <w:bottom w:val="none" w:sz="0" w:space="0" w:color="auto"/>
        <w:right w:val="none" w:sz="0" w:space="0" w:color="auto"/>
      </w:divBdr>
    </w:div>
    <w:div w:id="1993605548">
      <w:bodyDiv w:val="1"/>
      <w:marLeft w:val="0"/>
      <w:marRight w:val="0"/>
      <w:marTop w:val="0"/>
      <w:marBottom w:val="0"/>
      <w:divBdr>
        <w:top w:val="none" w:sz="0" w:space="0" w:color="auto"/>
        <w:left w:val="none" w:sz="0" w:space="0" w:color="auto"/>
        <w:bottom w:val="none" w:sz="0" w:space="0" w:color="auto"/>
        <w:right w:val="none" w:sz="0" w:space="0" w:color="auto"/>
      </w:divBdr>
    </w:div>
    <w:div w:id="2029259827">
      <w:bodyDiv w:val="1"/>
      <w:marLeft w:val="0"/>
      <w:marRight w:val="0"/>
      <w:marTop w:val="0"/>
      <w:marBottom w:val="0"/>
      <w:divBdr>
        <w:top w:val="none" w:sz="0" w:space="0" w:color="auto"/>
        <w:left w:val="none" w:sz="0" w:space="0" w:color="auto"/>
        <w:bottom w:val="none" w:sz="0" w:space="0" w:color="auto"/>
        <w:right w:val="none" w:sz="0" w:space="0" w:color="auto"/>
      </w:divBdr>
    </w:div>
    <w:div w:id="2038699045">
      <w:bodyDiv w:val="1"/>
      <w:marLeft w:val="0"/>
      <w:marRight w:val="0"/>
      <w:marTop w:val="0"/>
      <w:marBottom w:val="0"/>
      <w:divBdr>
        <w:top w:val="none" w:sz="0" w:space="0" w:color="auto"/>
        <w:left w:val="none" w:sz="0" w:space="0" w:color="auto"/>
        <w:bottom w:val="none" w:sz="0" w:space="0" w:color="auto"/>
        <w:right w:val="none" w:sz="0" w:space="0" w:color="auto"/>
      </w:divBdr>
    </w:div>
    <w:div w:id="2135756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http://www.research.lancs.ac.uk/portal/en/people/tineke-brunfaut(adfa9556-f8e3-484d-9fd8-85c48f2f3d6d).html"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yperlink" Target="http://www.research.lancs.ac.uk/portal/en/publications/looking-into-testtakers-cognitive-processes-whilst-completing-reading-tasks(fce0fde9-65fc-485f-9735-cb570ce0b915).html" TargetMode="Externa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www.research.lancs.ac.uk/portal/en/people/gareth-mccray(0a41de2b-7057-4e51-9765-a33b7292e7d2).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ei\Box%20Sync\2%20Research\0_Publications\2020_Michel%20et%20al.%20ETS%20task%20type\Michel%20et%20al.%20task%20effects%20-%20graph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nl-NL"/>
              <a:t>Number of pauses per minute (Me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Pause location graphs'!$C$2</c:f>
              <c:strCache>
                <c:ptCount val="1"/>
                <c:pt idx="0">
                  <c:v>Independent</c:v>
                </c:pt>
              </c:strCache>
            </c:strRef>
          </c:tx>
          <c:spPr>
            <a:solidFill>
              <a:schemeClr val="bg2">
                <a:lumMod val="90000"/>
              </a:schemeClr>
            </a:solidFill>
            <a:ln>
              <a:noFill/>
            </a:ln>
            <a:effectLst/>
          </c:spPr>
          <c:invertIfNegative val="0"/>
          <c:cat>
            <c:multiLvlStrRef>
              <c:f>'Pause location graphs'!$A$3:$B$17</c:f>
              <c:multiLvlStrCache>
                <c:ptCount val="15"/>
                <c:lvl>
                  <c:pt idx="0">
                    <c:v>Ww</c:v>
                  </c:pt>
                  <c:pt idx="1">
                    <c:v>Bw</c:v>
                  </c:pt>
                  <c:pt idx="2">
                    <c:v>Bs</c:v>
                  </c:pt>
                  <c:pt idx="3">
                    <c:v>Ww</c:v>
                  </c:pt>
                  <c:pt idx="4">
                    <c:v>Bw</c:v>
                  </c:pt>
                  <c:pt idx="5">
                    <c:v>Bs</c:v>
                  </c:pt>
                  <c:pt idx="6">
                    <c:v>Ww</c:v>
                  </c:pt>
                  <c:pt idx="7">
                    <c:v>Bw</c:v>
                  </c:pt>
                  <c:pt idx="8">
                    <c:v>Bs</c:v>
                  </c:pt>
                  <c:pt idx="9">
                    <c:v>Ww</c:v>
                  </c:pt>
                  <c:pt idx="10">
                    <c:v>Bw</c:v>
                  </c:pt>
                  <c:pt idx="11">
                    <c:v>Bs</c:v>
                  </c:pt>
                  <c:pt idx="12">
                    <c:v>Ww</c:v>
                  </c:pt>
                  <c:pt idx="13">
                    <c:v>Bw</c:v>
                  </c:pt>
                  <c:pt idx="14">
                    <c:v>Bs</c:v>
                  </c:pt>
                </c:lvl>
                <c:lvl>
                  <c:pt idx="0">
                    <c:v>1</c:v>
                  </c:pt>
                  <c:pt idx="3">
                    <c:v>2</c:v>
                  </c:pt>
                  <c:pt idx="6">
                    <c:v>3</c:v>
                  </c:pt>
                  <c:pt idx="9">
                    <c:v>4</c:v>
                  </c:pt>
                  <c:pt idx="12">
                    <c:v>5</c:v>
                  </c:pt>
                </c:lvl>
              </c:multiLvlStrCache>
            </c:multiLvlStrRef>
          </c:cat>
          <c:val>
            <c:numRef>
              <c:f>'Pause location graphs'!$C$3:$C$17</c:f>
              <c:numCache>
                <c:formatCode>General</c:formatCode>
                <c:ptCount val="15"/>
                <c:pt idx="0">
                  <c:v>22.05</c:v>
                </c:pt>
                <c:pt idx="1">
                  <c:v>12.25</c:v>
                </c:pt>
                <c:pt idx="2">
                  <c:v>0.55000000000000004</c:v>
                </c:pt>
                <c:pt idx="3">
                  <c:v>24.55</c:v>
                </c:pt>
                <c:pt idx="4">
                  <c:v>14.58</c:v>
                </c:pt>
                <c:pt idx="5">
                  <c:v>0.65</c:v>
                </c:pt>
                <c:pt idx="6">
                  <c:v>26.07</c:v>
                </c:pt>
                <c:pt idx="7">
                  <c:v>15.23</c:v>
                </c:pt>
                <c:pt idx="8">
                  <c:v>0.65</c:v>
                </c:pt>
                <c:pt idx="9">
                  <c:v>26.55</c:v>
                </c:pt>
                <c:pt idx="10">
                  <c:v>15.67</c:v>
                </c:pt>
                <c:pt idx="11">
                  <c:v>0.68</c:v>
                </c:pt>
                <c:pt idx="12">
                  <c:v>25.96</c:v>
                </c:pt>
                <c:pt idx="13">
                  <c:v>14.6</c:v>
                </c:pt>
                <c:pt idx="14">
                  <c:v>0.6</c:v>
                </c:pt>
              </c:numCache>
            </c:numRef>
          </c:val>
          <c:extLst>
            <c:ext xmlns:c16="http://schemas.microsoft.com/office/drawing/2014/chart" uri="{C3380CC4-5D6E-409C-BE32-E72D297353CC}">
              <c16:uniqueId val="{00000000-EC3D-4F10-A1EF-D88F794451B1}"/>
            </c:ext>
          </c:extLst>
        </c:ser>
        <c:ser>
          <c:idx val="1"/>
          <c:order val="1"/>
          <c:tx>
            <c:strRef>
              <c:f>'Pause location graphs'!$D$2</c:f>
              <c:strCache>
                <c:ptCount val="1"/>
                <c:pt idx="0">
                  <c:v>Integrated</c:v>
                </c:pt>
              </c:strCache>
            </c:strRef>
          </c:tx>
          <c:spPr>
            <a:solidFill>
              <a:schemeClr val="tx1">
                <a:lumMod val="65000"/>
                <a:lumOff val="35000"/>
              </a:schemeClr>
            </a:solidFill>
            <a:ln>
              <a:noFill/>
            </a:ln>
            <a:effectLst/>
          </c:spPr>
          <c:invertIfNegative val="0"/>
          <c:cat>
            <c:multiLvlStrRef>
              <c:f>'Pause location graphs'!$A$3:$B$17</c:f>
              <c:multiLvlStrCache>
                <c:ptCount val="15"/>
                <c:lvl>
                  <c:pt idx="0">
                    <c:v>Ww</c:v>
                  </c:pt>
                  <c:pt idx="1">
                    <c:v>Bw</c:v>
                  </c:pt>
                  <c:pt idx="2">
                    <c:v>Bs</c:v>
                  </c:pt>
                  <c:pt idx="3">
                    <c:v>Ww</c:v>
                  </c:pt>
                  <c:pt idx="4">
                    <c:v>Bw</c:v>
                  </c:pt>
                  <c:pt idx="5">
                    <c:v>Bs</c:v>
                  </c:pt>
                  <c:pt idx="6">
                    <c:v>Ww</c:v>
                  </c:pt>
                  <c:pt idx="7">
                    <c:v>Bw</c:v>
                  </c:pt>
                  <c:pt idx="8">
                    <c:v>Bs</c:v>
                  </c:pt>
                  <c:pt idx="9">
                    <c:v>Ww</c:v>
                  </c:pt>
                  <c:pt idx="10">
                    <c:v>Bw</c:v>
                  </c:pt>
                  <c:pt idx="11">
                    <c:v>Bs</c:v>
                  </c:pt>
                  <c:pt idx="12">
                    <c:v>Ww</c:v>
                  </c:pt>
                  <c:pt idx="13">
                    <c:v>Bw</c:v>
                  </c:pt>
                  <c:pt idx="14">
                    <c:v>Bs</c:v>
                  </c:pt>
                </c:lvl>
                <c:lvl>
                  <c:pt idx="0">
                    <c:v>1</c:v>
                  </c:pt>
                  <c:pt idx="3">
                    <c:v>2</c:v>
                  </c:pt>
                  <c:pt idx="6">
                    <c:v>3</c:v>
                  </c:pt>
                  <c:pt idx="9">
                    <c:v>4</c:v>
                  </c:pt>
                  <c:pt idx="12">
                    <c:v>5</c:v>
                  </c:pt>
                </c:lvl>
              </c:multiLvlStrCache>
            </c:multiLvlStrRef>
          </c:cat>
          <c:val>
            <c:numRef>
              <c:f>'Pause location graphs'!$D$3:$D$17</c:f>
              <c:numCache>
                <c:formatCode>General</c:formatCode>
                <c:ptCount val="15"/>
                <c:pt idx="0">
                  <c:v>25.71</c:v>
                </c:pt>
                <c:pt idx="1">
                  <c:v>14.12</c:v>
                </c:pt>
                <c:pt idx="2">
                  <c:v>0.7</c:v>
                </c:pt>
                <c:pt idx="3">
                  <c:v>26.93</c:v>
                </c:pt>
                <c:pt idx="4">
                  <c:v>16.43</c:v>
                </c:pt>
                <c:pt idx="5">
                  <c:v>0.82</c:v>
                </c:pt>
                <c:pt idx="6">
                  <c:v>25.54</c:v>
                </c:pt>
                <c:pt idx="7">
                  <c:v>15.51</c:v>
                </c:pt>
                <c:pt idx="8">
                  <c:v>0.76</c:v>
                </c:pt>
                <c:pt idx="9">
                  <c:v>22.75</c:v>
                </c:pt>
                <c:pt idx="10">
                  <c:v>13.78</c:v>
                </c:pt>
                <c:pt idx="11">
                  <c:v>0.63</c:v>
                </c:pt>
                <c:pt idx="12">
                  <c:v>17.98</c:v>
                </c:pt>
                <c:pt idx="13">
                  <c:v>10.01</c:v>
                </c:pt>
                <c:pt idx="14">
                  <c:v>0.48</c:v>
                </c:pt>
              </c:numCache>
            </c:numRef>
          </c:val>
          <c:extLst>
            <c:ext xmlns:c16="http://schemas.microsoft.com/office/drawing/2014/chart" uri="{C3380CC4-5D6E-409C-BE32-E72D297353CC}">
              <c16:uniqueId val="{00000001-EC3D-4F10-A1EF-D88F794451B1}"/>
            </c:ext>
          </c:extLst>
        </c:ser>
        <c:dLbls>
          <c:showLegendKey val="0"/>
          <c:showVal val="0"/>
          <c:showCatName val="0"/>
          <c:showSerName val="0"/>
          <c:showPercent val="0"/>
          <c:showBubbleSize val="0"/>
        </c:dLbls>
        <c:gapWidth val="50"/>
        <c:axId val="204543776"/>
        <c:axId val="204542528"/>
      </c:barChart>
      <c:catAx>
        <c:axId val="204543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nl-NL"/>
                  <a:t>Sta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4542528"/>
        <c:crosses val="autoZero"/>
        <c:auto val="1"/>
        <c:lblAlgn val="ctr"/>
        <c:lblOffset val="100"/>
        <c:noMultiLvlLbl val="0"/>
      </c:catAx>
      <c:valAx>
        <c:axId val="20454252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nl-NL"/>
                  <a:t>Number of pauses per minu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4543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3505</cdr:x>
      <cdr:y>0.81144</cdr:y>
    </cdr:from>
    <cdr:to>
      <cdr:x>0.97553</cdr:x>
      <cdr:y>0.98944</cdr:y>
    </cdr:to>
    <cdr:sp macro="" textlink="">
      <cdr:nvSpPr>
        <cdr:cNvPr id="2" name="TextBox 1">
          <a:extLst xmlns:a="http://schemas.openxmlformats.org/drawingml/2006/main">
            <a:ext uri="{FF2B5EF4-FFF2-40B4-BE49-F238E27FC236}">
              <a16:creationId xmlns:a16="http://schemas.microsoft.com/office/drawing/2014/main" id="{91A6B068-4FF0-4EB8-8AEB-96E7663D96FD}"/>
            </a:ext>
          </a:extLst>
        </cdr:cNvPr>
        <cdr:cNvSpPr txBox="1"/>
      </cdr:nvSpPr>
      <cdr:spPr>
        <a:xfrm xmlns:a="http://schemas.openxmlformats.org/drawingml/2006/main">
          <a:off x="4212971" y="2586125"/>
          <a:ext cx="1378293" cy="567281"/>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lIns="0" tIns="0" rIns="0" bIns="0" rtlCol="0" anchor="ctr"/>
        <a:lstStyle xmlns:a="http://schemas.openxmlformats.org/drawingml/2006/main"/>
        <a:p xmlns:a="http://schemas.openxmlformats.org/drawingml/2006/main">
          <a:pPr algn="r"/>
          <a:r>
            <a:rPr lang="en-GB" sz="1000">
              <a:solidFill>
                <a:schemeClr val="tx1">
                  <a:lumMod val="75000"/>
                  <a:lumOff val="25000"/>
                </a:schemeClr>
              </a:solidFill>
            </a:rPr>
            <a:t>Ww</a:t>
          </a:r>
          <a:r>
            <a:rPr lang="en-GB" sz="1000" baseline="0">
              <a:solidFill>
                <a:schemeClr val="tx1">
                  <a:lumMod val="75000"/>
                  <a:lumOff val="25000"/>
                </a:schemeClr>
              </a:solidFill>
            </a:rPr>
            <a:t> = within word</a:t>
          </a:r>
        </a:p>
        <a:p xmlns:a="http://schemas.openxmlformats.org/drawingml/2006/main">
          <a:pPr algn="r"/>
          <a:r>
            <a:rPr lang="en-GB" sz="1000" baseline="0">
              <a:solidFill>
                <a:schemeClr val="tx1">
                  <a:lumMod val="75000"/>
                  <a:lumOff val="25000"/>
                </a:schemeClr>
              </a:solidFill>
            </a:rPr>
            <a:t>Bw = between words</a:t>
          </a:r>
        </a:p>
        <a:p xmlns:a="http://schemas.openxmlformats.org/drawingml/2006/main">
          <a:pPr algn="r"/>
          <a:r>
            <a:rPr lang="en-GB" sz="1000" baseline="0">
              <a:solidFill>
                <a:schemeClr val="tx1">
                  <a:lumMod val="75000"/>
                  <a:lumOff val="25000"/>
                </a:schemeClr>
              </a:solidFill>
            </a:rPr>
            <a:t>Bs = between sentences</a:t>
          </a:r>
          <a:endParaRPr lang="en-GB" sz="1000">
            <a:solidFill>
              <a:schemeClr val="tx1">
                <a:lumMod val="75000"/>
                <a:lumOff val="25000"/>
              </a:schemeClr>
            </a:solidFill>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file>

<file path=customXml/item3.xml><?xml version="1.0" encoding="utf-8"?>
<ct:contentTypeSchema xmlns:ct="http://schemas.microsoft.com/office/2006/metadata/contentType" xmlns:ma="http://schemas.microsoft.com/office/2006/metadata/properties/metaAttributes" ct:_="" ma:_="" ma:contentTypeName="Document" ma:contentTypeID="0x010100F4D4123A2AD5D242B4AD77FB2474FFDD" ma:contentTypeVersion="7" ma:contentTypeDescription="Create a new document." ma:contentTypeScope="" ma:versionID="6024a30fa1fd7439686a69f6b55f281e">
  <xsd:schema xmlns:xsd="http://www.w3.org/2001/XMLSchema" xmlns:xs="http://www.w3.org/2001/XMLSchema" xmlns:p="http://schemas.microsoft.com/office/2006/metadata/properties" xmlns:ns2="95b2736e-56ae-4c89-8b6f-5e7688146071" targetNamespace="http://schemas.microsoft.com/office/2006/metadata/properties" ma:root="true" ma:fieldsID="c6b2634e78e789931e3555d466b53780" ns2:_="">
    <xsd:import namespace="95b2736e-56ae-4c89-8b6f-5e76881460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b2736e-56ae-4c89-8b6f-5e76881460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528C2-A57B-478F-84DB-B796D983F3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2C46A8C-7920-47F5-BB09-6A8E1B825BF3}">
  <ds:schemaRefs>
    <ds:schemaRef ds:uri="http://schemas.microsoft.com/sharepoint/v3/contenttype/forms"/>
  </ds:schemaRefs>
</ds:datastoreItem>
</file>

<file path=customXml/itemProps3.xml><?xml version="1.0" encoding="utf-8"?>
<ds:datastoreItem xmlns:ds="http://schemas.openxmlformats.org/officeDocument/2006/customXml" ds:itemID="{21713A21-24DC-455D-AAE1-D83D280F66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b2736e-56ae-4c89-8b6f-5e76881460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689F3D2-3DBF-4A75-BC29-D6D745C72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0402</Words>
  <Characters>59297</Characters>
  <Application>Microsoft Office Word</Application>
  <DocSecurity>4</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Manager>winke@msu.edu;ISP.reviewer@campusad.msu.edu</Manager>
  <Company/>
  <LinksUpToDate>false</LinksUpToDate>
  <CharactersWithSpaces>6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Nektaria Kourtali</cp:lastModifiedBy>
  <cp:revision>2</cp:revision>
  <dcterms:created xsi:type="dcterms:W3CDTF">2020-05-15T06:52:00Z</dcterms:created>
  <dcterms:modified xsi:type="dcterms:W3CDTF">2020-05-1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D4123A2AD5D242B4AD77FB2474FFDD</vt:lpwstr>
  </property>
</Properties>
</file>